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78ED7F" w14:textId="58449527" w:rsidR="00D82A29" w:rsidRDefault="00D82A29" w:rsidP="00D92CD9">
      <w:pPr>
        <w:pStyle w:val="Heading1"/>
        <w:rPr>
          <w:rFonts w:eastAsiaTheme="minorHAnsi"/>
          <w:lang w:eastAsia="en-US"/>
        </w:rPr>
      </w:pPr>
      <w:bookmarkStart w:id="0" w:name="_Toc171341351"/>
    </w:p>
    <w:p w14:paraId="6D90081E" w14:textId="49945784" w:rsidR="003B38D7" w:rsidRPr="0095705C" w:rsidRDefault="003B38D7" w:rsidP="0095705C">
      <w:pPr>
        <w:jc w:val="center"/>
        <w:rPr>
          <w:rFonts w:eastAsiaTheme="minorHAnsi"/>
          <w:b/>
          <w:bCs/>
        </w:rPr>
      </w:pPr>
    </w:p>
    <w:p w14:paraId="7D0DD0C6" w14:textId="77777777" w:rsidR="00C83E76" w:rsidRDefault="00C83E76" w:rsidP="0095705C">
      <w:pPr>
        <w:jc w:val="center"/>
        <w:rPr>
          <w:b/>
          <w:bCs/>
        </w:rPr>
      </w:pPr>
    </w:p>
    <w:p w14:paraId="5E131DAC" w14:textId="77777777" w:rsidR="00C83E76" w:rsidRDefault="00C83E76" w:rsidP="0095705C">
      <w:pPr>
        <w:jc w:val="center"/>
        <w:rPr>
          <w:b/>
          <w:bCs/>
        </w:rPr>
      </w:pPr>
    </w:p>
    <w:p w14:paraId="5088841C" w14:textId="77777777" w:rsidR="00C83E76" w:rsidRDefault="00C83E76" w:rsidP="0095705C">
      <w:pPr>
        <w:jc w:val="center"/>
        <w:rPr>
          <w:b/>
          <w:bCs/>
        </w:rPr>
      </w:pPr>
    </w:p>
    <w:p w14:paraId="7720767A" w14:textId="77777777" w:rsidR="00C83E76" w:rsidRDefault="00C83E76" w:rsidP="0095705C">
      <w:pPr>
        <w:jc w:val="center"/>
        <w:rPr>
          <w:b/>
          <w:bCs/>
        </w:rPr>
      </w:pPr>
    </w:p>
    <w:p w14:paraId="0D997BAC" w14:textId="2040F5BF" w:rsidR="0095705C" w:rsidRPr="0095705C" w:rsidRDefault="0095705C" w:rsidP="0095705C">
      <w:pPr>
        <w:jc w:val="center"/>
        <w:rPr>
          <w:b/>
          <w:bCs/>
        </w:rPr>
      </w:pPr>
      <w:r w:rsidRPr="0095705C">
        <w:rPr>
          <w:b/>
          <w:bCs/>
        </w:rPr>
        <w:t>Abnormal Lipid Profiles as Markers of Diabetic Macular Edema Among Patients with Type 2 Diabetes Mellitus at Kilimanjaro Christian Medical Centre: A One-Year Cross-Sectional Study</w:t>
      </w:r>
    </w:p>
    <w:p w14:paraId="25CD53BC" w14:textId="77777777" w:rsidR="00697036" w:rsidRDefault="00CD2A98" w:rsidP="000174A0">
      <w:pPr>
        <w:pStyle w:val="Heading2"/>
        <w:rPr>
          <w:color w:val="auto"/>
        </w:rPr>
      </w:pPr>
      <w:bookmarkStart w:id="1" w:name="_Toc171341353"/>
      <w:bookmarkEnd w:id="0"/>
      <w:r w:rsidRPr="00CD2A98">
        <w:rPr>
          <w:color w:val="auto"/>
        </w:rPr>
        <w:lastRenderedPageBreak/>
        <w:t>Abstract</w:t>
      </w:r>
    </w:p>
    <w:p w14:paraId="372BEB96" w14:textId="19AD3B6C" w:rsidR="000174A0" w:rsidRPr="00697036" w:rsidRDefault="000174A0" w:rsidP="000174A0">
      <w:pPr>
        <w:pStyle w:val="Heading2"/>
        <w:rPr>
          <w:color w:val="auto"/>
        </w:rPr>
      </w:pPr>
      <w:r w:rsidRPr="00CD2A98">
        <w:rPr>
          <w:b w:val="0"/>
          <w:bCs w:val="0"/>
          <w:color w:val="auto"/>
        </w:rPr>
        <w:t>Background: Diabetes mellitus (DM) remains a major global health challenge and is associated with vision-threatening complications, including diabetic macular edema (DME), a leading cause of visual impairment. Dyslipidemia has been implicated in the development of macular edema through mechanisms involving vascular permeability, endothelial dysfunction, and chronic inflammation. However, evidence regarding the relationship between lipid abnormalities and macular edema remains inconsistent across studies.</w:t>
      </w:r>
    </w:p>
    <w:p w14:paraId="7E6B9A77" w14:textId="0493C636" w:rsidR="000174A0" w:rsidRPr="00CD2A98" w:rsidRDefault="00CD2A98" w:rsidP="000174A0">
      <w:pPr>
        <w:pStyle w:val="Heading2"/>
        <w:rPr>
          <w:b w:val="0"/>
          <w:bCs w:val="0"/>
          <w:color w:val="auto"/>
        </w:rPr>
      </w:pPr>
      <w:r w:rsidRPr="00CD2A98">
        <w:rPr>
          <w:color w:val="auto"/>
        </w:rPr>
        <w:t>Aim:</w:t>
      </w:r>
      <w:r w:rsidRPr="00CD2A98">
        <w:rPr>
          <w:b w:val="0"/>
          <w:bCs w:val="0"/>
          <w:color w:val="auto"/>
        </w:rPr>
        <w:t xml:space="preserve"> This</w:t>
      </w:r>
      <w:r w:rsidR="000174A0" w:rsidRPr="00CD2A98">
        <w:rPr>
          <w:b w:val="0"/>
          <w:bCs w:val="0"/>
          <w:color w:val="auto"/>
        </w:rPr>
        <w:t xml:space="preserve"> study aimed to evaluate the association between abnormal lipid profiles and diabetic macular edema among patients with type 2 diabetes mellitus attending Kilimanjaro Christian Medical Centre (KCMC).</w:t>
      </w:r>
    </w:p>
    <w:p w14:paraId="16A71B26" w14:textId="59B02E4F" w:rsidR="000174A0" w:rsidRPr="00CD2A98" w:rsidRDefault="000174A0" w:rsidP="000174A0">
      <w:pPr>
        <w:pStyle w:val="Heading2"/>
        <w:rPr>
          <w:b w:val="0"/>
          <w:bCs w:val="0"/>
          <w:color w:val="auto"/>
        </w:rPr>
      </w:pPr>
      <w:r w:rsidRPr="00CD2A98">
        <w:rPr>
          <w:color w:val="auto"/>
        </w:rPr>
        <w:t>Methods:</w:t>
      </w:r>
      <w:r w:rsidRPr="00CD2A98">
        <w:rPr>
          <w:b w:val="0"/>
          <w:bCs w:val="0"/>
          <w:color w:val="auto"/>
        </w:rPr>
        <w:t xml:space="preserve"> A hospital-based analytical cross-sectional study was conducted among 296 diabetic outpatients at KCMC. Participants underwent comprehensive ophthalmic evaluation including fundoscopy and imaging with optical coherence tomography (OCT) for assessment of macular edema. Blood samples were collected for biochemical lipid analysis. Data were cleaned and analyzed using STATA version 17.</w:t>
      </w:r>
    </w:p>
    <w:p w14:paraId="3865E4D8" w14:textId="0871A89D" w:rsidR="000174A0" w:rsidRPr="00CD2A98" w:rsidRDefault="00CD2A98" w:rsidP="000174A0">
      <w:pPr>
        <w:pStyle w:val="Heading2"/>
        <w:rPr>
          <w:b w:val="0"/>
          <w:bCs w:val="0"/>
          <w:color w:val="auto"/>
        </w:rPr>
      </w:pPr>
      <w:r w:rsidRPr="00CD2A98">
        <w:rPr>
          <w:color w:val="auto"/>
        </w:rPr>
        <w:t>Results:</w:t>
      </w:r>
      <w:r w:rsidRPr="00CD2A98">
        <w:rPr>
          <w:b w:val="0"/>
          <w:bCs w:val="0"/>
          <w:color w:val="auto"/>
        </w:rPr>
        <w:t xml:space="preserve"> Diabetic</w:t>
      </w:r>
      <w:r w:rsidR="000174A0" w:rsidRPr="00CD2A98">
        <w:rPr>
          <w:b w:val="0"/>
          <w:bCs w:val="0"/>
          <w:color w:val="auto"/>
        </w:rPr>
        <w:t xml:space="preserve"> macular edema was identified in 56.4% (167/296) of participants. Abnormal lipid parameters were common, with elevated total cholesterol observed in 48.6%, triglycerides in 43.6%, low-density lipoprotein (LDL) in 36.1%, and reduced high-density lipoprotein (HDL) in 38.9% of patients. Elevated total cholesterol, triglycerides, and LDL levels showed significant associations with macular edema (p &lt; 0.05). After multivariable adjustment, serum triglycerides remained independently associated with macular edema (p = 0.002).</w:t>
      </w:r>
    </w:p>
    <w:p w14:paraId="29752CD6" w14:textId="34EAC9F7" w:rsidR="000174A0" w:rsidRPr="00CD2A98" w:rsidRDefault="000174A0" w:rsidP="000174A0">
      <w:pPr>
        <w:pStyle w:val="Heading2"/>
        <w:rPr>
          <w:b w:val="0"/>
          <w:bCs w:val="0"/>
          <w:color w:val="auto"/>
        </w:rPr>
      </w:pPr>
      <w:r w:rsidRPr="00CD2A98">
        <w:rPr>
          <w:color w:val="auto"/>
        </w:rPr>
        <w:t>Conclusion:</w:t>
      </w:r>
      <w:r w:rsidRPr="00CD2A98">
        <w:rPr>
          <w:b w:val="0"/>
          <w:bCs w:val="0"/>
          <w:color w:val="auto"/>
        </w:rPr>
        <w:t xml:space="preserve"> Dyslipidemia demonstrated a significant association with diabetic macular edema, with serum triglycerides emerging as an independent predictor. These findings highlight the importance of lipid monitoring, lifestyle modification, and strengthened screening strategies in reducing the burden of vision-threatening diabetic complications.</w:t>
      </w:r>
    </w:p>
    <w:p w14:paraId="65BA69D1" w14:textId="77777777" w:rsidR="000174A0" w:rsidRDefault="000174A0" w:rsidP="000174A0">
      <w:pPr>
        <w:pStyle w:val="Heading2"/>
        <w:rPr>
          <w:color w:val="auto"/>
        </w:rPr>
      </w:pPr>
    </w:p>
    <w:p w14:paraId="608D08F3" w14:textId="77777777" w:rsidR="000174A0" w:rsidRDefault="000174A0" w:rsidP="000174A0">
      <w:pPr>
        <w:pStyle w:val="Heading2"/>
        <w:rPr>
          <w:color w:val="auto"/>
        </w:rPr>
      </w:pPr>
    </w:p>
    <w:p w14:paraId="39AE9089" w14:textId="77777777" w:rsidR="000174A0" w:rsidRDefault="000174A0" w:rsidP="000174A0">
      <w:pPr>
        <w:pStyle w:val="Heading2"/>
        <w:rPr>
          <w:color w:val="auto"/>
        </w:rPr>
      </w:pPr>
    </w:p>
    <w:p w14:paraId="71B6A5ED" w14:textId="2E52CDD1" w:rsidR="00D167D2" w:rsidRDefault="004C5DB0" w:rsidP="000174A0">
      <w:pPr>
        <w:pStyle w:val="Heading2"/>
        <w:rPr>
          <w:color w:val="auto"/>
        </w:rPr>
      </w:pPr>
      <w:r>
        <w:rPr>
          <w:color w:val="auto"/>
        </w:rPr>
        <w:lastRenderedPageBreak/>
        <w:t xml:space="preserve">1. </w:t>
      </w:r>
      <w:r w:rsidRPr="00B55B9F">
        <w:rPr>
          <w:color w:val="auto"/>
        </w:rPr>
        <w:t>INTRODUCTION</w:t>
      </w:r>
      <w:bookmarkEnd w:id="1"/>
    </w:p>
    <w:p w14:paraId="6DF505C2" w14:textId="77777777" w:rsidR="00175F3F" w:rsidRPr="00F10C2F" w:rsidRDefault="00175F3F" w:rsidP="00175F3F">
      <w:pPr>
        <w:spacing w:line="360" w:lineRule="auto"/>
        <w:jc w:val="both"/>
      </w:pPr>
      <w:r w:rsidRPr="00F10C2F">
        <w:t>Diabetes mellitus (DM) is a metabolic disorder characterized by chronic hyperglycemia resulting from impaired insulin secretion, insulin action, or both. Type 1 diabetes occurs due to absolute insulin deficiency, whereas type 2 diabetes results from insulin resistance and relative insulin insufficiency (WHO). Lifestyle factors such as obesity, reduced physical activity, and sedentary behavior significantly contribute to the increasing burden of diabetes worldwide (Sajjan and Shamsuddin, 2016).</w:t>
      </w:r>
    </w:p>
    <w:p w14:paraId="6BEAE7F3" w14:textId="77777777" w:rsidR="00175F3F" w:rsidRPr="00F10C2F" w:rsidRDefault="00175F3F" w:rsidP="00175F3F">
      <w:pPr>
        <w:spacing w:line="360" w:lineRule="auto"/>
        <w:jc w:val="both"/>
      </w:pPr>
    </w:p>
    <w:p w14:paraId="2DD13483" w14:textId="77777777" w:rsidR="00175F3F" w:rsidRPr="00F10C2F" w:rsidRDefault="00175F3F" w:rsidP="00175F3F">
      <w:pPr>
        <w:spacing w:line="360" w:lineRule="auto"/>
        <w:jc w:val="both"/>
      </w:pPr>
      <w:r w:rsidRPr="00F10C2F">
        <w:t>Persistent hyperglycemia and metabolic disturbances in DM lead to progressive microvascular damage affecting multiple organ systems, including the eyes, kidneys, vascular system, and nervous system (Pandey, 2021). The global prevalence of diabetes has increased markedly, rising from approximately 30 million cases in 1985 to 177 million in 2000 (Article, 2015), with projections exceeding 360 million affected individuals by 2030 (S, S.S and M.K., 2021).</w:t>
      </w:r>
    </w:p>
    <w:p w14:paraId="4DD85A55" w14:textId="77777777" w:rsidR="00175F3F" w:rsidRPr="00F10C2F" w:rsidRDefault="00175F3F" w:rsidP="00175F3F">
      <w:pPr>
        <w:spacing w:line="360" w:lineRule="auto"/>
        <w:jc w:val="both"/>
      </w:pPr>
    </w:p>
    <w:p w14:paraId="000E596E" w14:textId="77777777" w:rsidR="00175F3F" w:rsidRPr="00F10C2F" w:rsidRDefault="00175F3F" w:rsidP="00175F3F">
      <w:pPr>
        <w:spacing w:line="360" w:lineRule="auto"/>
        <w:jc w:val="both"/>
      </w:pPr>
      <w:r w:rsidRPr="00F10C2F">
        <w:t>Ocular complications such as diabetic retinopathy (DR) and diabetic macular edema (DME) remain leading causes of visual impairment worldwide (Article, 2015). Vision loss in diabetes is primarily attributed to retinal microvascular damage, capillary leakage causing macular edema, and macular ischemia secondary to capillary occlusion (Article, 2015; Pandey, 2021).</w:t>
      </w:r>
    </w:p>
    <w:p w14:paraId="41898FAD" w14:textId="77777777" w:rsidR="00175F3F" w:rsidRPr="00F10C2F" w:rsidRDefault="00175F3F" w:rsidP="00175F3F">
      <w:pPr>
        <w:spacing w:line="360" w:lineRule="auto"/>
        <w:jc w:val="both"/>
      </w:pPr>
    </w:p>
    <w:p w14:paraId="5559BAF6" w14:textId="14A6893B" w:rsidR="00175F3F" w:rsidRPr="00F10C2F" w:rsidRDefault="00175F3F" w:rsidP="00175F3F">
      <w:pPr>
        <w:spacing w:line="360" w:lineRule="auto"/>
        <w:jc w:val="both"/>
      </w:pPr>
      <w:r w:rsidRPr="00F10C2F">
        <w:t>Diabetic macular edema is defined as retinal thickening or the presence of hard exudates involving the macula due to increased vascular permeability in diabetic retinopathy (Parveen et al., 2021; Raman et al., 2025). Structural alterations of retinal capillaries and breakdown of the blood</w:t>
      </w:r>
      <w:r w:rsidR="00022377">
        <w:t xml:space="preserve"> </w:t>
      </w:r>
      <w:r w:rsidRPr="00F10C2F">
        <w:t>retinal barrier promote fluid accumulation within the macula and progressive visual deterioration if untreated (Article, 2015).</w:t>
      </w:r>
    </w:p>
    <w:p w14:paraId="6E66520C" w14:textId="77777777" w:rsidR="00175F3F" w:rsidRPr="00F10C2F" w:rsidRDefault="00175F3F" w:rsidP="00175F3F">
      <w:pPr>
        <w:spacing w:line="360" w:lineRule="auto"/>
        <w:jc w:val="both"/>
      </w:pPr>
    </w:p>
    <w:p w14:paraId="666678AA" w14:textId="77777777" w:rsidR="00175F3F" w:rsidRPr="00F10C2F" w:rsidRDefault="00175F3F" w:rsidP="00175F3F">
      <w:pPr>
        <w:spacing w:line="360" w:lineRule="auto"/>
        <w:jc w:val="both"/>
      </w:pPr>
      <w:r w:rsidRPr="00F10C2F">
        <w:t>Globally, the prevalence of diabetic macular edema is approximately 7.6% (Syndrome et al., 2020), while higher prevalence rates have been reported in Tanzania at 16.1% (Cleland et al., 2016) and 15.3% in Turkey (</w:t>
      </w:r>
      <w:proofErr w:type="spellStart"/>
      <w:r w:rsidRPr="00F10C2F">
        <w:t>Acan</w:t>
      </w:r>
      <w:proofErr w:type="spellEnd"/>
      <w:r w:rsidRPr="00F10C2F">
        <w:t xml:space="preserve"> et al., 2018). The burden of DME is expected to increase substantially as diabetes prevalence is projected to rise by more than 50% worldwide between 2000 and 2030 (Gallagher and </w:t>
      </w:r>
      <w:proofErr w:type="spellStart"/>
      <w:r w:rsidRPr="00F10C2F">
        <w:t>Laouri</w:t>
      </w:r>
      <w:proofErr w:type="spellEnd"/>
      <w:r w:rsidRPr="00F10C2F">
        <w:t>, 2010).</w:t>
      </w:r>
    </w:p>
    <w:p w14:paraId="042FF797" w14:textId="77777777" w:rsidR="00175F3F" w:rsidRPr="00F10C2F" w:rsidRDefault="00175F3F" w:rsidP="00175F3F">
      <w:pPr>
        <w:spacing w:line="360" w:lineRule="auto"/>
        <w:jc w:val="both"/>
      </w:pPr>
    </w:p>
    <w:p w14:paraId="3F3A0990" w14:textId="77777777" w:rsidR="00175F3F" w:rsidRPr="00F10C2F" w:rsidRDefault="00175F3F" w:rsidP="00175F3F">
      <w:pPr>
        <w:spacing w:line="360" w:lineRule="auto"/>
        <w:jc w:val="both"/>
      </w:pPr>
      <w:proofErr w:type="spellStart"/>
      <w:r w:rsidRPr="00F10C2F">
        <w:t>Fundoscopically</w:t>
      </w:r>
      <w:proofErr w:type="spellEnd"/>
      <w:r w:rsidRPr="00F10C2F">
        <w:t xml:space="preserve">, DME manifests as focal or diffuse retinal thickening with lipid-rich hard exudates derived from plasma lipoproteins leaking from microaneurysms. Following fluid resorption, lipid deposition commonly occurs within the internal and external plexiform layers </w:t>
      </w:r>
      <w:r w:rsidRPr="00F10C2F">
        <w:lastRenderedPageBreak/>
        <w:t xml:space="preserve">and occasionally beneath the neurosensory retina (Article, 2015). Untreated disease may result in irreversible visual loss, although laser photocoagulation, intravitreal corticosteroids, and anti-vascular endothelial growth factor therapies have demonstrated significant benefit (Gallagher and </w:t>
      </w:r>
      <w:proofErr w:type="spellStart"/>
      <w:r w:rsidRPr="00F10C2F">
        <w:t>Laouri</w:t>
      </w:r>
      <w:proofErr w:type="spellEnd"/>
      <w:r w:rsidRPr="00F10C2F">
        <w:t>, 2010).</w:t>
      </w:r>
    </w:p>
    <w:p w14:paraId="308DAB83" w14:textId="77777777" w:rsidR="00175F3F" w:rsidRPr="00F10C2F" w:rsidRDefault="00175F3F" w:rsidP="00175F3F">
      <w:pPr>
        <w:spacing w:line="360" w:lineRule="auto"/>
        <w:jc w:val="both"/>
      </w:pPr>
    </w:p>
    <w:p w14:paraId="45F97E08" w14:textId="77777777" w:rsidR="00175F3F" w:rsidRPr="00F10C2F" w:rsidRDefault="00175F3F" w:rsidP="00175F3F">
      <w:pPr>
        <w:spacing w:line="360" w:lineRule="auto"/>
        <w:jc w:val="both"/>
      </w:pPr>
      <w:r w:rsidRPr="00F10C2F">
        <w:t>Several epidemiological studies have identified prolonged diabetes duration, poor glycemic control, hypertension, and abnormal serum lipid levels as important risk factors for DME (</w:t>
      </w:r>
      <w:proofErr w:type="spellStart"/>
      <w:r w:rsidRPr="00F10C2F">
        <w:t>Agroiya</w:t>
      </w:r>
      <w:proofErr w:type="spellEnd"/>
      <w:r w:rsidRPr="00F10C2F">
        <w:t xml:space="preserve"> et al., 2013; </w:t>
      </w:r>
      <w:proofErr w:type="spellStart"/>
      <w:r w:rsidRPr="00F10C2F">
        <w:t>Benarous</w:t>
      </w:r>
      <w:proofErr w:type="spellEnd"/>
      <w:r w:rsidRPr="00F10C2F">
        <w:t xml:space="preserve"> et al., 2011). Dyslipidemia is characterized by elevated triglycerides, low-density lipoprotein cholesterol, and total cholesterol levels or reduced high-density lipoprotein cholesterol (</w:t>
      </w:r>
      <w:proofErr w:type="spellStart"/>
      <w:r w:rsidRPr="00F10C2F">
        <w:t>Elagamy</w:t>
      </w:r>
      <w:proofErr w:type="spellEnd"/>
      <w:r w:rsidRPr="00F10C2F">
        <w:t xml:space="preserve"> et al., 2019; Ahmed et al., 2021).</w:t>
      </w:r>
    </w:p>
    <w:p w14:paraId="0F64D0A7" w14:textId="77777777" w:rsidR="00175F3F" w:rsidRPr="00F10C2F" w:rsidRDefault="00175F3F" w:rsidP="00175F3F">
      <w:pPr>
        <w:spacing w:line="360" w:lineRule="auto"/>
        <w:jc w:val="both"/>
      </w:pPr>
    </w:p>
    <w:p w14:paraId="29A53EAE" w14:textId="19042FA7" w:rsidR="00175F3F" w:rsidRPr="00F10C2F" w:rsidRDefault="00175F3F" w:rsidP="00175F3F">
      <w:pPr>
        <w:spacing w:line="360" w:lineRule="auto"/>
        <w:jc w:val="both"/>
      </w:pPr>
      <w:r w:rsidRPr="00F10C2F">
        <w:t>Elevated serum lipid levels contribute to endothelial dysfunction and disruption of the blood</w:t>
      </w:r>
      <w:r w:rsidR="0075061F">
        <w:t xml:space="preserve"> </w:t>
      </w:r>
      <w:r w:rsidRPr="00F10C2F">
        <w:t>retinal barrier, promoting lipid and lipoprotein leakage into retinal tissues and subsequent formation of macular edema (Cardoza et al., 2021). Considering inconsistencies in global findings and limited available local evidence, this study aims to investigate the association between serum lipid abnormalities and diabetic macular edema.</w:t>
      </w:r>
    </w:p>
    <w:p w14:paraId="436272E6" w14:textId="77777777" w:rsidR="00175F3F" w:rsidRPr="00F10C2F" w:rsidRDefault="00175F3F" w:rsidP="00175F3F">
      <w:pPr>
        <w:spacing w:line="360" w:lineRule="auto"/>
        <w:jc w:val="both"/>
      </w:pPr>
    </w:p>
    <w:p w14:paraId="31BAFFD3" w14:textId="7A1A0272" w:rsidR="00175F3F" w:rsidRDefault="00175F3F" w:rsidP="00175F3F"/>
    <w:p w14:paraId="52DCC893" w14:textId="7B077E4C" w:rsidR="00175F3F" w:rsidRDefault="00175F3F" w:rsidP="00175F3F"/>
    <w:p w14:paraId="69853413" w14:textId="68B87871" w:rsidR="00175F3F" w:rsidRDefault="00175F3F" w:rsidP="00175F3F"/>
    <w:p w14:paraId="07F16311" w14:textId="7D2755EE" w:rsidR="00175F3F" w:rsidRDefault="00175F3F" w:rsidP="00175F3F"/>
    <w:p w14:paraId="69188A8A" w14:textId="2121795B" w:rsidR="00175F3F" w:rsidRDefault="00175F3F" w:rsidP="00175F3F"/>
    <w:p w14:paraId="1C395A26" w14:textId="575AD4D0" w:rsidR="00175F3F" w:rsidRDefault="00175F3F" w:rsidP="00175F3F"/>
    <w:p w14:paraId="52A32580" w14:textId="3B635EA6" w:rsidR="00175F3F" w:rsidRDefault="00175F3F" w:rsidP="00175F3F"/>
    <w:p w14:paraId="6E32E829" w14:textId="17AFE9E4" w:rsidR="00175F3F" w:rsidRDefault="00175F3F" w:rsidP="00175F3F"/>
    <w:p w14:paraId="52AC9E47" w14:textId="3EBB851F" w:rsidR="00175F3F" w:rsidRDefault="00175F3F" w:rsidP="00175F3F"/>
    <w:p w14:paraId="3AEEC037" w14:textId="11A73133" w:rsidR="00175F3F" w:rsidRDefault="00175F3F" w:rsidP="00175F3F"/>
    <w:p w14:paraId="56172F91" w14:textId="7664E935" w:rsidR="00175F3F" w:rsidRDefault="00175F3F" w:rsidP="00175F3F"/>
    <w:p w14:paraId="18538A8C" w14:textId="0F63C3A6" w:rsidR="00175F3F" w:rsidRDefault="00175F3F" w:rsidP="00175F3F"/>
    <w:p w14:paraId="0155738D" w14:textId="7CFD44B1" w:rsidR="00175F3F" w:rsidRDefault="00175F3F" w:rsidP="00175F3F"/>
    <w:p w14:paraId="1B412E84" w14:textId="770F7191" w:rsidR="00175F3F" w:rsidRDefault="00175F3F" w:rsidP="00175F3F"/>
    <w:p w14:paraId="2684AE2E" w14:textId="32207572" w:rsidR="00175F3F" w:rsidRDefault="00175F3F" w:rsidP="00175F3F"/>
    <w:p w14:paraId="224674D3" w14:textId="6402513D" w:rsidR="00175F3F" w:rsidRDefault="00175F3F" w:rsidP="00175F3F"/>
    <w:p w14:paraId="47F36C46" w14:textId="5297A60C" w:rsidR="00175F3F" w:rsidRDefault="00175F3F" w:rsidP="00175F3F"/>
    <w:p w14:paraId="1EC9F6F9" w14:textId="5AF77019" w:rsidR="00175F3F" w:rsidRDefault="00175F3F" w:rsidP="00175F3F"/>
    <w:p w14:paraId="619451FC" w14:textId="799DE7BA" w:rsidR="00175F3F" w:rsidRDefault="00175F3F" w:rsidP="00175F3F"/>
    <w:p w14:paraId="39CFBB4D" w14:textId="77777777" w:rsidR="00E12206" w:rsidRDefault="00E12206" w:rsidP="00175F3F"/>
    <w:p w14:paraId="49409705" w14:textId="5A03B876" w:rsidR="00175F3F" w:rsidRDefault="00175F3F" w:rsidP="00175F3F"/>
    <w:p w14:paraId="5BC85E62" w14:textId="77777777" w:rsidR="00175F3F" w:rsidRPr="00175F3F" w:rsidRDefault="00175F3F" w:rsidP="00175F3F"/>
    <w:p w14:paraId="3837B5EB" w14:textId="4D0B80B7" w:rsidR="001C317F" w:rsidRDefault="004C5DB0" w:rsidP="001C317F">
      <w:pPr>
        <w:pStyle w:val="Heading2"/>
        <w:rPr>
          <w:color w:val="auto"/>
        </w:rPr>
      </w:pPr>
      <w:bookmarkStart w:id="2" w:name="_Toc171341367"/>
      <w:r>
        <w:rPr>
          <w:color w:val="auto"/>
        </w:rPr>
        <w:lastRenderedPageBreak/>
        <w:t xml:space="preserve">2. </w:t>
      </w:r>
      <w:r w:rsidRPr="00B55B9F">
        <w:rPr>
          <w:color w:val="auto"/>
        </w:rPr>
        <w:t>M</w:t>
      </w:r>
      <w:r>
        <w:rPr>
          <w:color w:val="auto"/>
        </w:rPr>
        <w:t>ETHODOLOGY</w:t>
      </w:r>
    </w:p>
    <w:p w14:paraId="4C4ABD88" w14:textId="77777777" w:rsidR="001C317F" w:rsidRPr="004F7B6D" w:rsidRDefault="001C317F" w:rsidP="001C317F"/>
    <w:p w14:paraId="6A55D6FB" w14:textId="297678A4" w:rsidR="001C317F" w:rsidRPr="00D771BC" w:rsidRDefault="001C317F" w:rsidP="001C317F">
      <w:pPr>
        <w:spacing w:line="360" w:lineRule="auto"/>
        <w:jc w:val="both"/>
      </w:pPr>
      <w:r w:rsidRPr="00B55B9F">
        <w:t xml:space="preserve">A </w:t>
      </w:r>
      <w:r>
        <w:t>h</w:t>
      </w:r>
      <w:r w:rsidRPr="00B55B9F">
        <w:t xml:space="preserve">ospital based </w:t>
      </w:r>
      <w:r>
        <w:t>c</w:t>
      </w:r>
      <w:r w:rsidRPr="00B55B9F">
        <w:t xml:space="preserve">ross-sectional study </w:t>
      </w:r>
      <w:r>
        <w:t xml:space="preserve">aimed </w:t>
      </w:r>
      <w:r w:rsidRPr="00B55B9F">
        <w:t xml:space="preserve">to </w:t>
      </w:r>
      <w:r>
        <w:t>evaluate</w:t>
      </w:r>
      <w:r w:rsidRPr="00B55B9F">
        <w:t xml:space="preserve"> dyslipidemia as a predictor f</w:t>
      </w:r>
      <w:r w:rsidR="0075061F">
        <w:t xml:space="preserve">or macula edema </w:t>
      </w:r>
      <w:r w:rsidRPr="00B55B9F">
        <w:t xml:space="preserve">in type 2 diabetic patients attending Kilimanjaro Christian Medical Centre (KCMC) from </w:t>
      </w:r>
      <w:r>
        <w:t>15/08/</w:t>
      </w:r>
      <w:r w:rsidRPr="00B55B9F">
        <w:t xml:space="preserve">2023 to </w:t>
      </w:r>
      <w:r>
        <w:t>14/08/</w:t>
      </w:r>
      <w:r w:rsidRPr="00B55B9F">
        <w:t>2024.</w:t>
      </w:r>
    </w:p>
    <w:p w14:paraId="7A254D72" w14:textId="77777777" w:rsidR="001C317F" w:rsidRDefault="001C317F" w:rsidP="001C317F">
      <w:pPr>
        <w:spacing w:line="360" w:lineRule="auto"/>
        <w:jc w:val="both"/>
      </w:pPr>
      <w:r w:rsidRPr="00D771BC">
        <w:t xml:space="preserve">The study enrolled a total of 296 patients with Type 2 diabetes mellitus who were attending the </w:t>
      </w:r>
      <w:r>
        <w:t>O</w:t>
      </w:r>
      <w:r w:rsidRPr="00D771BC">
        <w:t>utpatient clinic at Kilimanjaro Christian Medical Centre (KCMC), using a consecutive non-probability sampling method. Patients were excluded if they had retinal vascular conditions such as retinal vein occlusion, were on lipid-lowering medications, were pregnant, had chronic kidney disease, hemolytic disorders, a history of vitreoretinal surgery, media opacities obstructing fundus visualization, or a prior diagnosis of glaucoma.</w:t>
      </w:r>
    </w:p>
    <w:p w14:paraId="04190EB2" w14:textId="77777777" w:rsidR="001C317F" w:rsidRPr="00D771BC" w:rsidRDefault="001C317F" w:rsidP="001C317F">
      <w:pPr>
        <w:spacing w:line="360" w:lineRule="auto"/>
        <w:jc w:val="both"/>
      </w:pPr>
    </w:p>
    <w:p w14:paraId="505574F1" w14:textId="77777777" w:rsidR="001C317F" w:rsidRPr="00D771BC" w:rsidRDefault="001C317F" w:rsidP="001C317F">
      <w:pPr>
        <w:spacing w:line="360" w:lineRule="auto"/>
        <w:jc w:val="both"/>
      </w:pPr>
      <w:r w:rsidRPr="00D771BC">
        <w:t>Diabetic retinopathy was assessed as the dependent variable, while the independent variables included triglyceride levels, total serum cholesterol, high-density lipoprotein (HDL), low-density lipoprotein (LDL), duration of diabetes, sociodemographic characteristics, blood pressure, HbA1c, presence of proteinuria, serum creatinine, and body mass index (BMI).</w:t>
      </w:r>
    </w:p>
    <w:p w14:paraId="797416D1" w14:textId="77777777" w:rsidR="001C317F" w:rsidRDefault="001C317F" w:rsidP="001C317F">
      <w:pPr>
        <w:spacing w:line="360" w:lineRule="auto"/>
        <w:jc w:val="both"/>
      </w:pPr>
    </w:p>
    <w:p w14:paraId="759C44E3" w14:textId="77777777" w:rsidR="001C317F" w:rsidRDefault="001C317F" w:rsidP="001C317F">
      <w:pPr>
        <w:spacing w:line="360" w:lineRule="auto"/>
        <w:jc w:val="both"/>
      </w:pPr>
      <w:r>
        <w:t>Data were collected using a structured form divided into five sections: informed consent, demographic details, physical examination, diabetic retinopathy grading, macular edema assessment, and laboratory investigations. Demographic data included patient identification number, age, gender, residence, diabetes duration, treatment type, visual acuity, and intraocular pressure. Laboratory evaluations covered serum cholesterol, triglycerides, HDL, LDL, HbA1c, serum creatinine, and urinalysis.</w:t>
      </w:r>
    </w:p>
    <w:p w14:paraId="070BA723" w14:textId="77777777" w:rsidR="001C317F" w:rsidRDefault="001C317F" w:rsidP="001C317F">
      <w:pPr>
        <w:spacing w:line="360" w:lineRule="auto"/>
        <w:jc w:val="both"/>
      </w:pPr>
    </w:p>
    <w:p w14:paraId="6517A821" w14:textId="77777777" w:rsidR="001C317F" w:rsidRDefault="001C317F" w:rsidP="001C317F">
      <w:pPr>
        <w:spacing w:line="360" w:lineRule="auto"/>
        <w:jc w:val="both"/>
      </w:pPr>
      <w:r>
        <w:t>Ethical approval was obtained from the Kilimanjaro Christian Medical University College Research and Ethics Review Committee (Ref: PG 89/2023), with institutional clearance granted via the Ophthalmology Department at KCMC. All participants were informed about the study’s purpose, and written consent was obtained. Participant confidentiality and data protection were maintained throughout.</w:t>
      </w:r>
    </w:p>
    <w:p w14:paraId="5799DF97" w14:textId="77777777" w:rsidR="001C317F" w:rsidRDefault="001C317F" w:rsidP="001C317F">
      <w:pPr>
        <w:spacing w:line="360" w:lineRule="auto"/>
        <w:jc w:val="both"/>
      </w:pPr>
    </w:p>
    <w:p w14:paraId="22996478" w14:textId="0ECAE6DB" w:rsidR="00482BAA" w:rsidRDefault="001C317F" w:rsidP="00482BAA">
      <w:pPr>
        <w:spacing w:line="360" w:lineRule="auto"/>
        <w:jc w:val="both"/>
      </w:pPr>
      <w:r>
        <w:t xml:space="preserve">After obtaining informed consent, visual acuity (VA) and intraocular pressure (IOP) were measured using a Snellen chart and </w:t>
      </w:r>
      <w:proofErr w:type="spellStart"/>
      <w:r>
        <w:t>Goldmann</w:t>
      </w:r>
      <w:proofErr w:type="spellEnd"/>
      <w:r>
        <w:t xml:space="preserve"> applanation tonometer, respectively. Blood pressure was assessed using a digital sphygmomanometer. Comprehensive fundus examination was performed using indirect ophthalmoscopy with a 90D Volk lens on a Haag-</w:t>
      </w:r>
      <w:proofErr w:type="spellStart"/>
      <w:r>
        <w:t>Streit</w:t>
      </w:r>
      <w:proofErr w:type="spellEnd"/>
      <w:r>
        <w:t xml:space="preserve"> slit </w:t>
      </w:r>
      <w:r w:rsidR="006E1113">
        <w:t xml:space="preserve">lamp, </w:t>
      </w:r>
      <w:r w:rsidR="006E1113">
        <w:lastRenderedPageBreak/>
        <w:t>following</w:t>
      </w:r>
      <w:r>
        <w:t xml:space="preserve"> pupillary dilation with 0.5% tropicamide and 5% phenylephrine. Based on retinal findings</w:t>
      </w:r>
      <w:r w:rsidR="007976BC">
        <w:t xml:space="preserve"> hard exudates and other features of diabetic retinopathy were </w:t>
      </w:r>
      <w:r w:rsidR="006E1113">
        <w:t>recorded,</w:t>
      </w:r>
      <w:r w:rsidR="007976BC">
        <w:t xml:space="preserve"> </w:t>
      </w:r>
      <w:r w:rsidR="006E1113">
        <w:t>including hemorrhages</w:t>
      </w:r>
      <w:r w:rsidR="007976BC">
        <w:t xml:space="preserve">, proliferative membranes, and </w:t>
      </w:r>
      <w:r w:rsidR="005D7EE4">
        <w:t>neovascularization</w:t>
      </w:r>
      <w:r>
        <w:t xml:space="preserve">. </w:t>
      </w:r>
      <w:r w:rsidR="00482BAA">
        <w:t>A time-domain OCT device (Carl Zeiss, PRIMUS 200; Ref. 000000-2162-427) was used to measure macular thickness. Central subfield macular thickness (CSMT), defined as the mean retinal thickness within the central 1-mm diameter area of the macula, was used to evaluate macular edema. A CSMT value of ≥ 250 µm was considered the cutoff for macular edema.</w:t>
      </w:r>
      <w:r w:rsidR="006E1113">
        <w:t xml:space="preserve"> </w:t>
      </w:r>
    </w:p>
    <w:p w14:paraId="7D374F6B" w14:textId="77777777" w:rsidR="00482BAA" w:rsidRDefault="00482BAA" w:rsidP="00482BAA">
      <w:pPr>
        <w:spacing w:line="360" w:lineRule="auto"/>
        <w:jc w:val="both"/>
      </w:pPr>
    </w:p>
    <w:p w14:paraId="45238962" w14:textId="71B01C18" w:rsidR="001C317F" w:rsidRDefault="001C317F" w:rsidP="001C317F">
      <w:pPr>
        <w:spacing w:line="360" w:lineRule="auto"/>
        <w:jc w:val="both"/>
      </w:pPr>
      <w:r>
        <w:t>There after laboratory investigations were conducted, including serum lipid profiling (total cholesterol, triglycerides, HDL, and LDL) using the COBAS INTEGRA 400 PLUS analyzer. A lipid profile was considered abnormal if HDL was &lt;1.15 mmol/L, LDL &gt;3.37 mmol/L, triglycerides &gt;2.26 mmol/L, or total cholesterol &gt;5.2 mmol/L. Additional tests included serum creatinine, glycated hemoglobin (HbA1c), and urinalysis.</w:t>
      </w:r>
    </w:p>
    <w:p w14:paraId="7F5A5328" w14:textId="77777777" w:rsidR="001C317F" w:rsidRDefault="001C317F" w:rsidP="001C317F">
      <w:pPr>
        <w:spacing w:line="360" w:lineRule="auto"/>
        <w:jc w:val="both"/>
      </w:pPr>
    </w:p>
    <w:p w14:paraId="20252077" w14:textId="77777777" w:rsidR="00A05EA0" w:rsidRDefault="001C317F" w:rsidP="00A05EA0">
      <w:pPr>
        <w:spacing w:line="360" w:lineRule="auto"/>
        <w:jc w:val="both"/>
      </w:pPr>
      <w:r>
        <w:t>Data were analyzed using STATA version 17 (Stata Corp LLC, College Station, TX, USA). Prior to analysis, data cleaning procedures including encoding, labeling, recoding, and variable definition were performed to ensure consistency. Categorical variables were presented as frequencies and percentages, while numerical data were summarized using means with standard deviations or medians with interquartile ranges.</w:t>
      </w:r>
      <w:r w:rsidR="00A05EA0">
        <w:t xml:space="preserve"> </w:t>
      </w:r>
      <w:r w:rsidR="00A05EA0" w:rsidRPr="00B55B9F">
        <w:t xml:space="preserve">Chi-square (χ2) and Fisher's exact tests were utilized to assess the proportion </w:t>
      </w:r>
      <w:r w:rsidR="00A05EA0">
        <w:t>of</w:t>
      </w:r>
      <w:r w:rsidR="00A05EA0" w:rsidRPr="00B55B9F">
        <w:t xml:space="preserve"> central subfield thickness among participant characteristics. A P-value below 0.05 was deemed as indicative of significant variances.</w:t>
      </w:r>
    </w:p>
    <w:p w14:paraId="7F48A574" w14:textId="77777777" w:rsidR="00A05EA0" w:rsidRDefault="00A05EA0" w:rsidP="00A05EA0">
      <w:pPr>
        <w:spacing w:line="360" w:lineRule="auto"/>
        <w:jc w:val="both"/>
      </w:pPr>
    </w:p>
    <w:p w14:paraId="337CECC6" w14:textId="2F95067E" w:rsidR="00A05EA0" w:rsidRPr="00B55B9F" w:rsidRDefault="00A05EA0" w:rsidP="00A05EA0">
      <w:pPr>
        <w:spacing w:line="360" w:lineRule="auto"/>
        <w:jc w:val="both"/>
      </w:pPr>
      <w:r>
        <w:t xml:space="preserve">A </w:t>
      </w:r>
      <w:r w:rsidRPr="00B55B9F">
        <w:t xml:space="preserve">modifies Poisson regression model was used to assess factors associated with central subfield thickness. Univariate models were first fitted to </w:t>
      </w:r>
      <w:r>
        <w:t>obtain</w:t>
      </w:r>
      <w:r w:rsidRPr="00B55B9F">
        <w:t xml:space="preserve"> crude prevalence ratio for factors associated with central subfield thickness. Variables with P-value of less than 0.05 and those of clinical importance in this study, were taken in multivariable models to obtain adjusted prevalence ratio for factors associated with central subfield thickness. Variables with P-value less than 0.05 in multivariable analysis, were considered statistically significant associated with the study outcomes. </w:t>
      </w:r>
    </w:p>
    <w:p w14:paraId="6339B73E" w14:textId="77777777" w:rsidR="001C317F" w:rsidRPr="001C317F" w:rsidRDefault="001C317F" w:rsidP="001C317F"/>
    <w:p w14:paraId="249423AD" w14:textId="77777777" w:rsidR="001C317F" w:rsidRDefault="001C317F" w:rsidP="00270DD5">
      <w:pPr>
        <w:pStyle w:val="Heading1"/>
      </w:pPr>
    </w:p>
    <w:bookmarkEnd w:id="2"/>
    <w:p w14:paraId="6C28AFAD" w14:textId="51CEB42A" w:rsidR="00A36D72" w:rsidRPr="00B55B9F" w:rsidRDefault="004C5DB0" w:rsidP="00D92CD9">
      <w:pPr>
        <w:pStyle w:val="Heading2"/>
        <w:rPr>
          <w:color w:val="auto"/>
        </w:rPr>
      </w:pPr>
      <w:r>
        <w:rPr>
          <w:color w:val="auto"/>
        </w:rPr>
        <w:lastRenderedPageBreak/>
        <w:t>3. RESULTS</w:t>
      </w:r>
      <w:r w:rsidR="00865ABC">
        <w:rPr>
          <w:color w:val="auto"/>
        </w:rPr>
        <w:t xml:space="preserve"> AND </w:t>
      </w:r>
      <w:r w:rsidR="00865ABC" w:rsidRPr="004C5DB0">
        <w:rPr>
          <w:color w:val="auto"/>
        </w:rPr>
        <w:t>DISCUSSION</w:t>
      </w:r>
    </w:p>
    <w:p w14:paraId="6ECB2B00" w14:textId="77777777" w:rsidR="00061938" w:rsidRPr="00FC4E62" w:rsidRDefault="00061938" w:rsidP="00061938">
      <w:pPr>
        <w:spacing w:line="360" w:lineRule="auto"/>
        <w:jc w:val="both"/>
      </w:pPr>
      <w:r w:rsidRPr="00FC4E62">
        <w:t>The study included 296 participants with a mean age of 62 years, of whom 55% were female and 45% male. Nearly all participants (about 97%) had a diabetes duration exceeding five years. Systolic hypertension was present in more than 60% of the cohort, while approximately half (51%) were either overweight or obese.</w:t>
      </w:r>
    </w:p>
    <w:p w14:paraId="1C8B77B1" w14:textId="2050A3EF" w:rsidR="00C5474D" w:rsidRDefault="00C5474D" w:rsidP="00C5474D">
      <w:pPr>
        <w:spacing w:line="360" w:lineRule="auto"/>
        <w:jc w:val="both"/>
      </w:pPr>
      <w:r>
        <w:t>(</w:t>
      </w:r>
      <w:r w:rsidRPr="001E18CF">
        <w:rPr>
          <w:b/>
          <w:bCs/>
        </w:rPr>
        <w:t>Table 1</w:t>
      </w:r>
      <w:r>
        <w:t>).</w:t>
      </w:r>
      <w:r w:rsidR="005220BD">
        <w:t xml:space="preserve"> </w:t>
      </w:r>
    </w:p>
    <w:p w14:paraId="2D7B87F6" w14:textId="77777777" w:rsidR="00C5474D" w:rsidRDefault="00C5474D" w:rsidP="00C5474D">
      <w:pPr>
        <w:spacing w:line="360" w:lineRule="auto"/>
        <w:jc w:val="both"/>
      </w:pPr>
    </w:p>
    <w:p w14:paraId="0FFBFD60" w14:textId="77777777" w:rsidR="00335956" w:rsidRPr="00F10C2F" w:rsidRDefault="00335956" w:rsidP="00335956">
      <w:pPr>
        <w:spacing w:line="360" w:lineRule="auto"/>
        <w:jc w:val="both"/>
      </w:pPr>
      <w:r w:rsidRPr="009B3FD6">
        <w:t>Laboratory findings showed that abnormal lipid levels were common: 4</w:t>
      </w:r>
      <w:r>
        <w:t>9</w:t>
      </w:r>
      <w:r w:rsidRPr="009B3FD6">
        <w:t>% had high total cholesterol, 4</w:t>
      </w:r>
      <w:r>
        <w:t>4</w:t>
      </w:r>
      <w:r w:rsidRPr="009B3FD6">
        <w:t>% elevated triglycerides, 36% raised LDL, and 3</w:t>
      </w:r>
      <w:r>
        <w:t>9</w:t>
      </w:r>
      <w:r w:rsidRPr="009B3FD6">
        <w:t xml:space="preserve">% low HDL. Glycemic control was also poor, with 99% of participants having HbA1c above </w:t>
      </w:r>
      <w:r>
        <w:t>6</w:t>
      </w:r>
      <w:r w:rsidRPr="009B3FD6">
        <w:t>%</w:t>
      </w:r>
    </w:p>
    <w:p w14:paraId="3496F262" w14:textId="6ACE861D" w:rsidR="00D92CD9" w:rsidRPr="00B55B9F" w:rsidRDefault="00C5474D" w:rsidP="0015367E">
      <w:pPr>
        <w:spacing w:line="360" w:lineRule="auto"/>
        <w:jc w:val="both"/>
        <w:rPr>
          <w:b/>
          <w:bCs/>
          <w:szCs w:val="18"/>
        </w:rPr>
      </w:pPr>
      <w:r>
        <w:t>(</w:t>
      </w:r>
      <w:r w:rsidRPr="005D1EE5">
        <w:rPr>
          <w:b/>
          <w:bCs/>
        </w:rPr>
        <w:t>Table 2</w:t>
      </w:r>
      <w:r>
        <w:t>).</w:t>
      </w:r>
      <w:r w:rsidR="00D92CD9" w:rsidRPr="00B55B9F">
        <w:br w:type="page"/>
      </w:r>
    </w:p>
    <w:p w14:paraId="629EA364" w14:textId="79CC7AFB" w:rsidR="00A36D72" w:rsidRPr="00B55B9F" w:rsidRDefault="00D92CD9" w:rsidP="00D92CD9">
      <w:pPr>
        <w:pStyle w:val="Caption"/>
        <w:rPr>
          <w:sz w:val="22"/>
        </w:rPr>
      </w:pPr>
      <w:bookmarkStart w:id="3" w:name="_Toc171341412"/>
      <w:r w:rsidRPr="00B55B9F">
        <w:rPr>
          <w:sz w:val="22"/>
        </w:rPr>
        <w:lastRenderedPageBreak/>
        <w:t xml:space="preserve">Table </w:t>
      </w:r>
      <w:r w:rsidRPr="00B55B9F">
        <w:rPr>
          <w:sz w:val="22"/>
        </w:rPr>
        <w:fldChar w:fldCharType="begin"/>
      </w:r>
      <w:r w:rsidRPr="00B55B9F">
        <w:rPr>
          <w:sz w:val="22"/>
        </w:rPr>
        <w:instrText xml:space="preserve"> SEQ Table \* ARABIC </w:instrText>
      </w:r>
      <w:r w:rsidRPr="00B55B9F">
        <w:rPr>
          <w:sz w:val="22"/>
        </w:rPr>
        <w:fldChar w:fldCharType="separate"/>
      </w:r>
      <w:r w:rsidR="00F20662">
        <w:rPr>
          <w:noProof/>
          <w:sz w:val="22"/>
        </w:rPr>
        <w:t>1</w:t>
      </w:r>
      <w:r w:rsidRPr="00B55B9F">
        <w:rPr>
          <w:sz w:val="22"/>
        </w:rPr>
        <w:fldChar w:fldCharType="end"/>
      </w:r>
      <w:r w:rsidRPr="00B55B9F">
        <w:rPr>
          <w:sz w:val="22"/>
        </w:rPr>
        <w:t xml:space="preserve"> : Social demographic and clinical characteristics of the study participants (N=296)</w:t>
      </w:r>
      <w:bookmarkEnd w:id="3"/>
    </w:p>
    <w:tbl>
      <w:tblPr>
        <w:tblW w:w="9083" w:type="dxa"/>
        <w:jc w:val="center"/>
        <w:tblLook w:val="04A0" w:firstRow="1" w:lastRow="0" w:firstColumn="1" w:lastColumn="0" w:noHBand="0" w:noVBand="1"/>
      </w:tblPr>
      <w:tblGrid>
        <w:gridCol w:w="5049"/>
        <w:gridCol w:w="1951"/>
        <w:gridCol w:w="2083"/>
      </w:tblGrid>
      <w:tr w:rsidR="00D92CD9" w:rsidRPr="00B55B9F" w14:paraId="7BE7DEE9" w14:textId="77777777" w:rsidTr="00D92CD9">
        <w:trPr>
          <w:trHeight w:val="265"/>
          <w:jc w:val="center"/>
        </w:trPr>
        <w:tc>
          <w:tcPr>
            <w:tcW w:w="5049" w:type="dxa"/>
            <w:tcBorders>
              <w:top w:val="single" w:sz="12" w:space="0" w:color="auto"/>
              <w:bottom w:val="single" w:sz="12" w:space="0" w:color="auto"/>
            </w:tcBorders>
            <w:noWrap/>
            <w:vAlign w:val="bottom"/>
            <w:hideMark/>
          </w:tcPr>
          <w:p w14:paraId="7AEF10C3" w14:textId="77777777" w:rsidR="00A36D72" w:rsidRPr="00B55B9F" w:rsidRDefault="00A36D72" w:rsidP="00D92CD9">
            <w:pPr>
              <w:jc w:val="both"/>
              <w:rPr>
                <w:b/>
                <w:bCs/>
                <w:sz w:val="22"/>
              </w:rPr>
            </w:pPr>
            <w:r w:rsidRPr="00B55B9F">
              <w:rPr>
                <w:b/>
                <w:bCs/>
                <w:sz w:val="22"/>
              </w:rPr>
              <w:t>Variable</w:t>
            </w:r>
          </w:p>
        </w:tc>
        <w:tc>
          <w:tcPr>
            <w:tcW w:w="1951" w:type="dxa"/>
            <w:tcBorders>
              <w:top w:val="single" w:sz="12" w:space="0" w:color="auto"/>
              <w:bottom w:val="single" w:sz="12" w:space="0" w:color="auto"/>
            </w:tcBorders>
            <w:noWrap/>
            <w:vAlign w:val="bottom"/>
            <w:hideMark/>
          </w:tcPr>
          <w:p w14:paraId="4062F616" w14:textId="77777777" w:rsidR="00A36D72" w:rsidRPr="00B55B9F" w:rsidRDefault="00A36D72" w:rsidP="00D92CD9">
            <w:pPr>
              <w:jc w:val="center"/>
              <w:rPr>
                <w:b/>
                <w:bCs/>
                <w:sz w:val="22"/>
              </w:rPr>
            </w:pPr>
            <w:r w:rsidRPr="00B55B9F">
              <w:rPr>
                <w:b/>
                <w:bCs/>
                <w:sz w:val="22"/>
              </w:rPr>
              <w:t>Frequency</w:t>
            </w:r>
          </w:p>
        </w:tc>
        <w:tc>
          <w:tcPr>
            <w:tcW w:w="2083" w:type="dxa"/>
            <w:tcBorders>
              <w:top w:val="single" w:sz="12" w:space="0" w:color="auto"/>
              <w:bottom w:val="single" w:sz="12" w:space="0" w:color="auto"/>
            </w:tcBorders>
            <w:noWrap/>
            <w:vAlign w:val="bottom"/>
            <w:hideMark/>
          </w:tcPr>
          <w:p w14:paraId="2F877D8A" w14:textId="77777777" w:rsidR="00A36D72" w:rsidRPr="00B55B9F" w:rsidRDefault="00A36D72" w:rsidP="00D92CD9">
            <w:pPr>
              <w:jc w:val="center"/>
              <w:rPr>
                <w:b/>
                <w:bCs/>
                <w:sz w:val="22"/>
              </w:rPr>
            </w:pPr>
            <w:r w:rsidRPr="00B55B9F">
              <w:rPr>
                <w:b/>
                <w:bCs/>
                <w:sz w:val="22"/>
              </w:rPr>
              <w:t>Percentage</w:t>
            </w:r>
          </w:p>
        </w:tc>
      </w:tr>
      <w:tr w:rsidR="00D92CD9" w:rsidRPr="00B55B9F" w14:paraId="3F1FE2F2" w14:textId="77777777" w:rsidTr="00D92CD9">
        <w:trPr>
          <w:trHeight w:val="265"/>
          <w:jc w:val="center"/>
        </w:trPr>
        <w:tc>
          <w:tcPr>
            <w:tcW w:w="5049" w:type="dxa"/>
            <w:tcBorders>
              <w:top w:val="single" w:sz="12" w:space="0" w:color="auto"/>
            </w:tcBorders>
            <w:noWrap/>
            <w:vAlign w:val="bottom"/>
          </w:tcPr>
          <w:p w14:paraId="095F914D" w14:textId="77777777" w:rsidR="00A36D72" w:rsidRPr="00B55B9F" w:rsidRDefault="00A36D72" w:rsidP="00D92CD9">
            <w:pPr>
              <w:jc w:val="both"/>
              <w:rPr>
                <w:b/>
                <w:bCs/>
                <w:sz w:val="22"/>
              </w:rPr>
            </w:pPr>
            <w:r w:rsidRPr="00B55B9F">
              <w:rPr>
                <w:b/>
                <w:bCs/>
                <w:sz w:val="22"/>
              </w:rPr>
              <w:t>Age</w:t>
            </w:r>
          </w:p>
        </w:tc>
        <w:tc>
          <w:tcPr>
            <w:tcW w:w="1951" w:type="dxa"/>
            <w:tcBorders>
              <w:top w:val="single" w:sz="12" w:space="0" w:color="auto"/>
            </w:tcBorders>
            <w:noWrap/>
            <w:vAlign w:val="bottom"/>
          </w:tcPr>
          <w:p w14:paraId="3255E5CE" w14:textId="77777777" w:rsidR="00A36D72" w:rsidRPr="00B55B9F" w:rsidRDefault="00A36D72" w:rsidP="00D92CD9">
            <w:pPr>
              <w:jc w:val="center"/>
              <w:rPr>
                <w:sz w:val="22"/>
              </w:rPr>
            </w:pPr>
          </w:p>
        </w:tc>
        <w:tc>
          <w:tcPr>
            <w:tcW w:w="2083" w:type="dxa"/>
            <w:tcBorders>
              <w:top w:val="single" w:sz="12" w:space="0" w:color="auto"/>
            </w:tcBorders>
            <w:noWrap/>
            <w:vAlign w:val="bottom"/>
          </w:tcPr>
          <w:p w14:paraId="245DD778" w14:textId="77777777" w:rsidR="00A36D72" w:rsidRPr="00B55B9F" w:rsidRDefault="00A36D72" w:rsidP="00D92CD9">
            <w:pPr>
              <w:jc w:val="center"/>
              <w:rPr>
                <w:sz w:val="22"/>
              </w:rPr>
            </w:pPr>
          </w:p>
        </w:tc>
      </w:tr>
      <w:tr w:rsidR="00D92CD9" w:rsidRPr="00B55B9F" w14:paraId="076CD3E7" w14:textId="77777777" w:rsidTr="00D92CD9">
        <w:trPr>
          <w:trHeight w:val="265"/>
          <w:jc w:val="center"/>
        </w:trPr>
        <w:tc>
          <w:tcPr>
            <w:tcW w:w="5049" w:type="dxa"/>
            <w:noWrap/>
            <w:vAlign w:val="bottom"/>
          </w:tcPr>
          <w:p w14:paraId="45523B46" w14:textId="77777777" w:rsidR="00A36D72" w:rsidRPr="00B55B9F" w:rsidRDefault="00A36D72" w:rsidP="00D92CD9">
            <w:pPr>
              <w:jc w:val="both"/>
              <w:rPr>
                <w:i/>
                <w:iCs/>
                <w:sz w:val="22"/>
              </w:rPr>
            </w:pPr>
            <w:r w:rsidRPr="00B55B9F">
              <w:rPr>
                <w:i/>
                <w:iCs/>
                <w:sz w:val="22"/>
              </w:rPr>
              <w:t>Mean (SD)</w:t>
            </w:r>
          </w:p>
        </w:tc>
        <w:tc>
          <w:tcPr>
            <w:tcW w:w="1951" w:type="dxa"/>
            <w:noWrap/>
            <w:vAlign w:val="bottom"/>
          </w:tcPr>
          <w:p w14:paraId="7EB8D2B4" w14:textId="77777777" w:rsidR="00A36D72" w:rsidRPr="00B55B9F" w:rsidRDefault="00A36D72" w:rsidP="00D92CD9">
            <w:pPr>
              <w:jc w:val="center"/>
              <w:rPr>
                <w:i/>
                <w:iCs/>
                <w:sz w:val="22"/>
              </w:rPr>
            </w:pPr>
            <w:r w:rsidRPr="00B55B9F">
              <w:rPr>
                <w:i/>
                <w:iCs/>
                <w:sz w:val="22"/>
              </w:rPr>
              <w:t>62.4 (±8.77)</w:t>
            </w:r>
          </w:p>
        </w:tc>
        <w:tc>
          <w:tcPr>
            <w:tcW w:w="2083" w:type="dxa"/>
            <w:noWrap/>
            <w:vAlign w:val="bottom"/>
          </w:tcPr>
          <w:p w14:paraId="13784146" w14:textId="77777777" w:rsidR="00A36D72" w:rsidRPr="00B55B9F" w:rsidRDefault="00A36D72" w:rsidP="00D92CD9">
            <w:pPr>
              <w:jc w:val="center"/>
              <w:rPr>
                <w:sz w:val="22"/>
              </w:rPr>
            </w:pPr>
          </w:p>
        </w:tc>
      </w:tr>
      <w:tr w:rsidR="00D92CD9" w:rsidRPr="00B55B9F" w14:paraId="7A46EE7E" w14:textId="77777777" w:rsidTr="00D92CD9">
        <w:trPr>
          <w:trHeight w:val="265"/>
          <w:jc w:val="center"/>
        </w:trPr>
        <w:tc>
          <w:tcPr>
            <w:tcW w:w="5049" w:type="dxa"/>
            <w:noWrap/>
            <w:vAlign w:val="bottom"/>
            <w:hideMark/>
          </w:tcPr>
          <w:p w14:paraId="750A049B" w14:textId="77777777" w:rsidR="00A36D72" w:rsidRPr="00B55B9F" w:rsidRDefault="00A36D72" w:rsidP="00D92CD9">
            <w:pPr>
              <w:jc w:val="both"/>
              <w:rPr>
                <w:b/>
                <w:bCs/>
                <w:sz w:val="22"/>
              </w:rPr>
            </w:pPr>
            <w:r w:rsidRPr="00B55B9F">
              <w:rPr>
                <w:b/>
                <w:bCs/>
                <w:sz w:val="22"/>
              </w:rPr>
              <w:t>Sex</w:t>
            </w:r>
          </w:p>
        </w:tc>
        <w:tc>
          <w:tcPr>
            <w:tcW w:w="1951" w:type="dxa"/>
            <w:noWrap/>
            <w:vAlign w:val="bottom"/>
            <w:hideMark/>
          </w:tcPr>
          <w:p w14:paraId="1C5F9749" w14:textId="1DDD758A" w:rsidR="00A36D72" w:rsidRPr="00B55B9F" w:rsidRDefault="00A36D72" w:rsidP="00D92CD9">
            <w:pPr>
              <w:jc w:val="center"/>
              <w:rPr>
                <w:sz w:val="22"/>
              </w:rPr>
            </w:pPr>
          </w:p>
        </w:tc>
        <w:tc>
          <w:tcPr>
            <w:tcW w:w="2083" w:type="dxa"/>
            <w:noWrap/>
            <w:vAlign w:val="bottom"/>
            <w:hideMark/>
          </w:tcPr>
          <w:p w14:paraId="1A3B916E" w14:textId="53F3041A" w:rsidR="00A36D72" w:rsidRPr="00B55B9F" w:rsidRDefault="00A36D72" w:rsidP="00D92CD9">
            <w:pPr>
              <w:jc w:val="center"/>
              <w:rPr>
                <w:sz w:val="22"/>
              </w:rPr>
            </w:pPr>
          </w:p>
        </w:tc>
      </w:tr>
      <w:tr w:rsidR="00D92CD9" w:rsidRPr="00B55B9F" w14:paraId="68907FF4" w14:textId="77777777" w:rsidTr="00D92CD9">
        <w:trPr>
          <w:trHeight w:val="265"/>
          <w:jc w:val="center"/>
        </w:trPr>
        <w:tc>
          <w:tcPr>
            <w:tcW w:w="5049" w:type="dxa"/>
            <w:noWrap/>
            <w:vAlign w:val="bottom"/>
            <w:hideMark/>
          </w:tcPr>
          <w:p w14:paraId="0E384732" w14:textId="77777777" w:rsidR="00A36D72" w:rsidRPr="00B55B9F" w:rsidRDefault="00A36D72" w:rsidP="00D92CD9">
            <w:pPr>
              <w:ind w:left="330"/>
              <w:jc w:val="both"/>
              <w:rPr>
                <w:sz w:val="22"/>
              </w:rPr>
            </w:pPr>
            <w:r w:rsidRPr="00B55B9F">
              <w:rPr>
                <w:sz w:val="22"/>
              </w:rPr>
              <w:t>Male</w:t>
            </w:r>
          </w:p>
        </w:tc>
        <w:tc>
          <w:tcPr>
            <w:tcW w:w="1951" w:type="dxa"/>
            <w:noWrap/>
            <w:vAlign w:val="bottom"/>
            <w:hideMark/>
          </w:tcPr>
          <w:p w14:paraId="2010008A" w14:textId="77777777" w:rsidR="00A36D72" w:rsidRPr="00B55B9F" w:rsidRDefault="00A36D72" w:rsidP="00D92CD9">
            <w:pPr>
              <w:jc w:val="center"/>
              <w:rPr>
                <w:sz w:val="22"/>
              </w:rPr>
            </w:pPr>
            <w:r w:rsidRPr="00B55B9F">
              <w:rPr>
                <w:sz w:val="22"/>
              </w:rPr>
              <w:t>132</w:t>
            </w:r>
          </w:p>
        </w:tc>
        <w:tc>
          <w:tcPr>
            <w:tcW w:w="2083" w:type="dxa"/>
            <w:noWrap/>
            <w:vAlign w:val="bottom"/>
            <w:hideMark/>
          </w:tcPr>
          <w:p w14:paraId="20F16A87" w14:textId="77777777" w:rsidR="00A36D72" w:rsidRPr="00B55B9F" w:rsidRDefault="00A36D72" w:rsidP="00D92CD9">
            <w:pPr>
              <w:jc w:val="center"/>
              <w:rPr>
                <w:sz w:val="22"/>
              </w:rPr>
            </w:pPr>
            <w:r w:rsidRPr="00B55B9F">
              <w:rPr>
                <w:sz w:val="22"/>
              </w:rPr>
              <w:t>44.6</w:t>
            </w:r>
          </w:p>
        </w:tc>
      </w:tr>
      <w:tr w:rsidR="00D92CD9" w:rsidRPr="00B55B9F" w14:paraId="3C12FC4B" w14:textId="77777777" w:rsidTr="00D92CD9">
        <w:trPr>
          <w:trHeight w:val="265"/>
          <w:jc w:val="center"/>
        </w:trPr>
        <w:tc>
          <w:tcPr>
            <w:tcW w:w="5049" w:type="dxa"/>
            <w:noWrap/>
            <w:vAlign w:val="bottom"/>
            <w:hideMark/>
          </w:tcPr>
          <w:p w14:paraId="0A89955A" w14:textId="77777777" w:rsidR="00A36D72" w:rsidRPr="00B55B9F" w:rsidRDefault="00A36D72" w:rsidP="00D92CD9">
            <w:pPr>
              <w:ind w:left="330"/>
              <w:jc w:val="both"/>
              <w:rPr>
                <w:sz w:val="22"/>
              </w:rPr>
            </w:pPr>
            <w:r w:rsidRPr="00B55B9F">
              <w:rPr>
                <w:sz w:val="22"/>
              </w:rPr>
              <w:t>Female</w:t>
            </w:r>
          </w:p>
        </w:tc>
        <w:tc>
          <w:tcPr>
            <w:tcW w:w="1951" w:type="dxa"/>
            <w:noWrap/>
            <w:vAlign w:val="bottom"/>
            <w:hideMark/>
          </w:tcPr>
          <w:p w14:paraId="5B334BC6" w14:textId="77777777" w:rsidR="00A36D72" w:rsidRPr="00B55B9F" w:rsidRDefault="00A36D72" w:rsidP="00D92CD9">
            <w:pPr>
              <w:jc w:val="center"/>
              <w:rPr>
                <w:sz w:val="22"/>
              </w:rPr>
            </w:pPr>
            <w:r w:rsidRPr="00B55B9F">
              <w:rPr>
                <w:sz w:val="22"/>
              </w:rPr>
              <w:t>164</w:t>
            </w:r>
          </w:p>
        </w:tc>
        <w:tc>
          <w:tcPr>
            <w:tcW w:w="2083" w:type="dxa"/>
            <w:noWrap/>
            <w:vAlign w:val="bottom"/>
            <w:hideMark/>
          </w:tcPr>
          <w:p w14:paraId="59EEDFF7" w14:textId="77777777" w:rsidR="00A36D72" w:rsidRPr="00B55B9F" w:rsidRDefault="00A36D72" w:rsidP="00D92CD9">
            <w:pPr>
              <w:jc w:val="center"/>
              <w:rPr>
                <w:b/>
                <w:bCs/>
                <w:sz w:val="22"/>
              </w:rPr>
            </w:pPr>
            <w:r w:rsidRPr="00B55B9F">
              <w:rPr>
                <w:b/>
                <w:bCs/>
                <w:sz w:val="22"/>
              </w:rPr>
              <w:t>55.4</w:t>
            </w:r>
          </w:p>
        </w:tc>
      </w:tr>
      <w:tr w:rsidR="00D92CD9" w:rsidRPr="00B55B9F" w14:paraId="63CFAA6B" w14:textId="77777777" w:rsidTr="00D92CD9">
        <w:trPr>
          <w:trHeight w:val="265"/>
          <w:jc w:val="center"/>
        </w:trPr>
        <w:tc>
          <w:tcPr>
            <w:tcW w:w="5049" w:type="dxa"/>
            <w:noWrap/>
            <w:vAlign w:val="bottom"/>
            <w:hideMark/>
          </w:tcPr>
          <w:p w14:paraId="3F65A2DC" w14:textId="77777777" w:rsidR="00A36D72" w:rsidRPr="00B55B9F" w:rsidRDefault="00A36D72" w:rsidP="00D92CD9">
            <w:pPr>
              <w:jc w:val="both"/>
              <w:rPr>
                <w:b/>
                <w:bCs/>
                <w:sz w:val="22"/>
              </w:rPr>
            </w:pPr>
            <w:r w:rsidRPr="00B55B9F">
              <w:rPr>
                <w:b/>
                <w:bCs/>
                <w:sz w:val="22"/>
              </w:rPr>
              <w:t>Residence</w:t>
            </w:r>
          </w:p>
        </w:tc>
        <w:tc>
          <w:tcPr>
            <w:tcW w:w="1951" w:type="dxa"/>
            <w:noWrap/>
            <w:vAlign w:val="bottom"/>
            <w:hideMark/>
          </w:tcPr>
          <w:p w14:paraId="3925B50E" w14:textId="2CF13289" w:rsidR="00A36D72" w:rsidRPr="00B55B9F" w:rsidRDefault="00A36D72" w:rsidP="00D92CD9">
            <w:pPr>
              <w:jc w:val="center"/>
              <w:rPr>
                <w:sz w:val="22"/>
              </w:rPr>
            </w:pPr>
          </w:p>
        </w:tc>
        <w:tc>
          <w:tcPr>
            <w:tcW w:w="2083" w:type="dxa"/>
            <w:noWrap/>
            <w:vAlign w:val="bottom"/>
            <w:hideMark/>
          </w:tcPr>
          <w:p w14:paraId="769F9979" w14:textId="3C2C8A7C" w:rsidR="00A36D72" w:rsidRPr="00B55B9F" w:rsidRDefault="00A36D72" w:rsidP="00D92CD9">
            <w:pPr>
              <w:jc w:val="center"/>
              <w:rPr>
                <w:sz w:val="22"/>
              </w:rPr>
            </w:pPr>
          </w:p>
        </w:tc>
      </w:tr>
      <w:tr w:rsidR="00D92CD9" w:rsidRPr="00B55B9F" w14:paraId="1DB7A1A5" w14:textId="77777777" w:rsidTr="00D92CD9">
        <w:trPr>
          <w:trHeight w:val="265"/>
          <w:jc w:val="center"/>
        </w:trPr>
        <w:tc>
          <w:tcPr>
            <w:tcW w:w="5049" w:type="dxa"/>
            <w:noWrap/>
            <w:vAlign w:val="bottom"/>
            <w:hideMark/>
          </w:tcPr>
          <w:p w14:paraId="30C9C7A1" w14:textId="77777777" w:rsidR="00A36D72" w:rsidRPr="00B55B9F" w:rsidRDefault="00A36D72" w:rsidP="00D92CD9">
            <w:pPr>
              <w:ind w:left="330"/>
              <w:jc w:val="both"/>
              <w:rPr>
                <w:sz w:val="22"/>
              </w:rPr>
            </w:pPr>
            <w:r w:rsidRPr="00B55B9F">
              <w:rPr>
                <w:sz w:val="22"/>
              </w:rPr>
              <w:t>Urban</w:t>
            </w:r>
          </w:p>
        </w:tc>
        <w:tc>
          <w:tcPr>
            <w:tcW w:w="1951" w:type="dxa"/>
            <w:noWrap/>
            <w:vAlign w:val="bottom"/>
            <w:hideMark/>
          </w:tcPr>
          <w:p w14:paraId="47FC2F86" w14:textId="77777777" w:rsidR="00A36D72" w:rsidRPr="00B55B9F" w:rsidRDefault="00A36D72" w:rsidP="00D92CD9">
            <w:pPr>
              <w:jc w:val="center"/>
              <w:rPr>
                <w:sz w:val="22"/>
              </w:rPr>
            </w:pPr>
            <w:r w:rsidRPr="00B55B9F">
              <w:rPr>
                <w:sz w:val="22"/>
              </w:rPr>
              <w:t>258</w:t>
            </w:r>
          </w:p>
        </w:tc>
        <w:tc>
          <w:tcPr>
            <w:tcW w:w="2083" w:type="dxa"/>
            <w:noWrap/>
            <w:vAlign w:val="bottom"/>
            <w:hideMark/>
          </w:tcPr>
          <w:p w14:paraId="30B7FED3" w14:textId="77777777" w:rsidR="00A36D72" w:rsidRPr="00B55B9F" w:rsidRDefault="00A36D72" w:rsidP="00D92CD9">
            <w:pPr>
              <w:jc w:val="center"/>
              <w:rPr>
                <w:b/>
                <w:bCs/>
                <w:sz w:val="22"/>
              </w:rPr>
            </w:pPr>
            <w:r w:rsidRPr="00B55B9F">
              <w:rPr>
                <w:b/>
                <w:bCs/>
                <w:sz w:val="22"/>
              </w:rPr>
              <w:t>87.2</w:t>
            </w:r>
          </w:p>
        </w:tc>
      </w:tr>
      <w:tr w:rsidR="00D92CD9" w:rsidRPr="00B55B9F" w14:paraId="37D7A081" w14:textId="77777777" w:rsidTr="00D92CD9">
        <w:trPr>
          <w:trHeight w:val="265"/>
          <w:jc w:val="center"/>
        </w:trPr>
        <w:tc>
          <w:tcPr>
            <w:tcW w:w="5049" w:type="dxa"/>
            <w:noWrap/>
            <w:vAlign w:val="bottom"/>
            <w:hideMark/>
          </w:tcPr>
          <w:p w14:paraId="28C10B3D" w14:textId="77777777" w:rsidR="00A36D72" w:rsidRPr="00B55B9F" w:rsidRDefault="00A36D72" w:rsidP="00D92CD9">
            <w:pPr>
              <w:ind w:left="330"/>
              <w:jc w:val="both"/>
              <w:rPr>
                <w:sz w:val="22"/>
              </w:rPr>
            </w:pPr>
            <w:r w:rsidRPr="00B55B9F">
              <w:rPr>
                <w:sz w:val="22"/>
              </w:rPr>
              <w:t>Rural</w:t>
            </w:r>
          </w:p>
        </w:tc>
        <w:tc>
          <w:tcPr>
            <w:tcW w:w="1951" w:type="dxa"/>
            <w:noWrap/>
            <w:vAlign w:val="bottom"/>
            <w:hideMark/>
          </w:tcPr>
          <w:p w14:paraId="10D8E3E7" w14:textId="77777777" w:rsidR="00A36D72" w:rsidRPr="00B55B9F" w:rsidRDefault="00A36D72" w:rsidP="00D92CD9">
            <w:pPr>
              <w:jc w:val="center"/>
              <w:rPr>
                <w:sz w:val="22"/>
              </w:rPr>
            </w:pPr>
            <w:r w:rsidRPr="00B55B9F">
              <w:rPr>
                <w:sz w:val="22"/>
              </w:rPr>
              <w:t>38</w:t>
            </w:r>
          </w:p>
        </w:tc>
        <w:tc>
          <w:tcPr>
            <w:tcW w:w="2083" w:type="dxa"/>
            <w:noWrap/>
            <w:vAlign w:val="bottom"/>
            <w:hideMark/>
          </w:tcPr>
          <w:p w14:paraId="6BABC5FE" w14:textId="77777777" w:rsidR="00A36D72" w:rsidRPr="00B55B9F" w:rsidRDefault="00A36D72" w:rsidP="00D92CD9">
            <w:pPr>
              <w:jc w:val="center"/>
              <w:rPr>
                <w:sz w:val="22"/>
              </w:rPr>
            </w:pPr>
            <w:r w:rsidRPr="00B55B9F">
              <w:rPr>
                <w:sz w:val="22"/>
              </w:rPr>
              <w:t>12.8</w:t>
            </w:r>
          </w:p>
        </w:tc>
      </w:tr>
      <w:tr w:rsidR="00D92CD9" w:rsidRPr="00B55B9F" w14:paraId="0604E9E9" w14:textId="77777777" w:rsidTr="00D92CD9">
        <w:trPr>
          <w:trHeight w:val="265"/>
          <w:jc w:val="center"/>
        </w:trPr>
        <w:tc>
          <w:tcPr>
            <w:tcW w:w="5049" w:type="dxa"/>
            <w:noWrap/>
            <w:vAlign w:val="bottom"/>
          </w:tcPr>
          <w:p w14:paraId="663538D2" w14:textId="77777777" w:rsidR="00A36D72" w:rsidRPr="00B55B9F" w:rsidRDefault="00A36D72" w:rsidP="00D92CD9">
            <w:pPr>
              <w:jc w:val="both"/>
              <w:rPr>
                <w:sz w:val="22"/>
              </w:rPr>
            </w:pPr>
            <w:r w:rsidRPr="00B55B9F">
              <w:rPr>
                <w:b/>
                <w:bCs/>
                <w:sz w:val="22"/>
              </w:rPr>
              <w:t>Duration of DM</w:t>
            </w:r>
          </w:p>
        </w:tc>
        <w:tc>
          <w:tcPr>
            <w:tcW w:w="1951" w:type="dxa"/>
            <w:noWrap/>
            <w:vAlign w:val="bottom"/>
          </w:tcPr>
          <w:p w14:paraId="22D1C6D4" w14:textId="77777777" w:rsidR="00A36D72" w:rsidRPr="00B55B9F" w:rsidRDefault="00A36D72" w:rsidP="00D92CD9">
            <w:pPr>
              <w:jc w:val="center"/>
              <w:rPr>
                <w:sz w:val="22"/>
              </w:rPr>
            </w:pPr>
          </w:p>
        </w:tc>
        <w:tc>
          <w:tcPr>
            <w:tcW w:w="2083" w:type="dxa"/>
            <w:noWrap/>
            <w:vAlign w:val="bottom"/>
          </w:tcPr>
          <w:p w14:paraId="64C57420" w14:textId="77777777" w:rsidR="00A36D72" w:rsidRPr="00B55B9F" w:rsidRDefault="00A36D72" w:rsidP="00D92CD9">
            <w:pPr>
              <w:jc w:val="center"/>
              <w:rPr>
                <w:sz w:val="22"/>
              </w:rPr>
            </w:pPr>
          </w:p>
        </w:tc>
      </w:tr>
      <w:tr w:rsidR="00D92CD9" w:rsidRPr="00B55B9F" w14:paraId="3FB7F0A0" w14:textId="77777777" w:rsidTr="00D92CD9">
        <w:trPr>
          <w:trHeight w:val="265"/>
          <w:jc w:val="center"/>
        </w:trPr>
        <w:tc>
          <w:tcPr>
            <w:tcW w:w="5049" w:type="dxa"/>
            <w:noWrap/>
            <w:vAlign w:val="bottom"/>
          </w:tcPr>
          <w:p w14:paraId="058E53E8" w14:textId="77777777" w:rsidR="00A36D72" w:rsidRPr="00B55B9F" w:rsidRDefault="00A36D72" w:rsidP="00D92CD9">
            <w:pPr>
              <w:ind w:left="330"/>
              <w:jc w:val="both"/>
              <w:rPr>
                <w:sz w:val="22"/>
              </w:rPr>
            </w:pPr>
            <w:r w:rsidRPr="00B55B9F">
              <w:rPr>
                <w:sz w:val="22"/>
              </w:rPr>
              <w:t>≤ 5 Years</w:t>
            </w:r>
          </w:p>
        </w:tc>
        <w:tc>
          <w:tcPr>
            <w:tcW w:w="1951" w:type="dxa"/>
            <w:noWrap/>
            <w:vAlign w:val="bottom"/>
          </w:tcPr>
          <w:p w14:paraId="4035B0F7" w14:textId="74BE4B74" w:rsidR="00A36D72" w:rsidRPr="00B55B9F" w:rsidRDefault="00A75CC3" w:rsidP="00D92CD9">
            <w:pPr>
              <w:jc w:val="center"/>
              <w:rPr>
                <w:sz w:val="22"/>
              </w:rPr>
            </w:pPr>
            <w:r w:rsidRPr="00B55B9F">
              <w:rPr>
                <w:sz w:val="22"/>
              </w:rPr>
              <w:t>8</w:t>
            </w:r>
          </w:p>
        </w:tc>
        <w:tc>
          <w:tcPr>
            <w:tcW w:w="2083" w:type="dxa"/>
            <w:noWrap/>
            <w:vAlign w:val="bottom"/>
          </w:tcPr>
          <w:p w14:paraId="66D2CAB8" w14:textId="6942A7E9" w:rsidR="00A36D72" w:rsidRPr="00B55B9F" w:rsidRDefault="00465479" w:rsidP="00D92CD9">
            <w:pPr>
              <w:jc w:val="center"/>
              <w:rPr>
                <w:sz w:val="22"/>
              </w:rPr>
            </w:pPr>
            <w:r w:rsidRPr="00B55B9F">
              <w:rPr>
                <w:sz w:val="22"/>
              </w:rPr>
              <w:t>2.7</w:t>
            </w:r>
          </w:p>
        </w:tc>
      </w:tr>
      <w:tr w:rsidR="00D92CD9" w:rsidRPr="00B55B9F" w14:paraId="69898EB9" w14:textId="77777777" w:rsidTr="00D92CD9">
        <w:trPr>
          <w:trHeight w:val="265"/>
          <w:jc w:val="center"/>
        </w:trPr>
        <w:tc>
          <w:tcPr>
            <w:tcW w:w="5049" w:type="dxa"/>
            <w:noWrap/>
            <w:vAlign w:val="bottom"/>
          </w:tcPr>
          <w:p w14:paraId="0E9706AA" w14:textId="77777777" w:rsidR="00A36D72" w:rsidRPr="00B55B9F" w:rsidRDefault="00A36D72" w:rsidP="00D92CD9">
            <w:pPr>
              <w:ind w:left="330"/>
              <w:jc w:val="both"/>
              <w:rPr>
                <w:sz w:val="22"/>
              </w:rPr>
            </w:pPr>
            <w:r w:rsidRPr="00B55B9F">
              <w:rPr>
                <w:sz w:val="22"/>
              </w:rPr>
              <w:t>&gt; 5 Years</w:t>
            </w:r>
          </w:p>
        </w:tc>
        <w:tc>
          <w:tcPr>
            <w:tcW w:w="1951" w:type="dxa"/>
            <w:noWrap/>
            <w:vAlign w:val="bottom"/>
          </w:tcPr>
          <w:p w14:paraId="52E767BF" w14:textId="58B20219" w:rsidR="00A36D72" w:rsidRPr="00B55B9F" w:rsidRDefault="00A75CC3" w:rsidP="00D92CD9">
            <w:pPr>
              <w:jc w:val="center"/>
              <w:rPr>
                <w:sz w:val="22"/>
              </w:rPr>
            </w:pPr>
            <w:r w:rsidRPr="00B55B9F">
              <w:rPr>
                <w:sz w:val="22"/>
              </w:rPr>
              <w:t>288</w:t>
            </w:r>
          </w:p>
        </w:tc>
        <w:tc>
          <w:tcPr>
            <w:tcW w:w="2083" w:type="dxa"/>
            <w:noWrap/>
            <w:vAlign w:val="bottom"/>
          </w:tcPr>
          <w:p w14:paraId="1283E8E0" w14:textId="73E88386" w:rsidR="00A36D72" w:rsidRPr="00B55B9F" w:rsidRDefault="00465479" w:rsidP="00D92CD9">
            <w:pPr>
              <w:jc w:val="center"/>
              <w:rPr>
                <w:b/>
                <w:bCs/>
                <w:sz w:val="22"/>
              </w:rPr>
            </w:pPr>
            <w:r w:rsidRPr="00B55B9F">
              <w:rPr>
                <w:b/>
                <w:bCs/>
                <w:sz w:val="22"/>
              </w:rPr>
              <w:t>97.3</w:t>
            </w:r>
          </w:p>
        </w:tc>
      </w:tr>
      <w:tr w:rsidR="00D92CD9" w:rsidRPr="00B55B9F" w14:paraId="3F410AE6" w14:textId="77777777" w:rsidTr="00D92CD9">
        <w:trPr>
          <w:trHeight w:val="265"/>
          <w:jc w:val="center"/>
        </w:trPr>
        <w:tc>
          <w:tcPr>
            <w:tcW w:w="5049" w:type="dxa"/>
            <w:noWrap/>
            <w:vAlign w:val="bottom"/>
          </w:tcPr>
          <w:p w14:paraId="5D3535A2" w14:textId="77777777" w:rsidR="00A36D72" w:rsidRPr="00B55B9F" w:rsidRDefault="00A36D72" w:rsidP="00D92CD9">
            <w:pPr>
              <w:ind w:left="330"/>
              <w:jc w:val="both"/>
              <w:rPr>
                <w:i/>
                <w:iCs/>
                <w:sz w:val="22"/>
              </w:rPr>
            </w:pPr>
            <w:r w:rsidRPr="00B55B9F">
              <w:rPr>
                <w:i/>
                <w:iCs/>
                <w:sz w:val="22"/>
              </w:rPr>
              <w:t>Mean (SD)</w:t>
            </w:r>
          </w:p>
        </w:tc>
        <w:tc>
          <w:tcPr>
            <w:tcW w:w="1951" w:type="dxa"/>
            <w:noWrap/>
            <w:vAlign w:val="bottom"/>
          </w:tcPr>
          <w:p w14:paraId="5D576D4E" w14:textId="77777777" w:rsidR="00A36D72" w:rsidRPr="00B55B9F" w:rsidRDefault="00A36D72" w:rsidP="00D92CD9">
            <w:pPr>
              <w:jc w:val="center"/>
              <w:rPr>
                <w:sz w:val="22"/>
              </w:rPr>
            </w:pPr>
            <w:r w:rsidRPr="00B55B9F">
              <w:rPr>
                <w:i/>
                <w:iCs/>
                <w:sz w:val="22"/>
              </w:rPr>
              <w:t>11 (±3.53)</w:t>
            </w:r>
          </w:p>
        </w:tc>
        <w:tc>
          <w:tcPr>
            <w:tcW w:w="2083" w:type="dxa"/>
            <w:noWrap/>
            <w:vAlign w:val="bottom"/>
          </w:tcPr>
          <w:p w14:paraId="7E0920EC" w14:textId="77777777" w:rsidR="00A36D72" w:rsidRPr="00B55B9F" w:rsidRDefault="00A36D72" w:rsidP="00D92CD9">
            <w:pPr>
              <w:jc w:val="center"/>
              <w:rPr>
                <w:sz w:val="22"/>
              </w:rPr>
            </w:pPr>
          </w:p>
        </w:tc>
      </w:tr>
      <w:tr w:rsidR="00D92CD9" w:rsidRPr="00B55B9F" w14:paraId="1B40BA79" w14:textId="77777777" w:rsidTr="00D92CD9">
        <w:trPr>
          <w:trHeight w:val="265"/>
          <w:jc w:val="center"/>
        </w:trPr>
        <w:tc>
          <w:tcPr>
            <w:tcW w:w="5049" w:type="dxa"/>
            <w:noWrap/>
            <w:vAlign w:val="bottom"/>
            <w:hideMark/>
          </w:tcPr>
          <w:p w14:paraId="3D4BFB7D" w14:textId="77777777" w:rsidR="00A36D72" w:rsidRPr="00B55B9F" w:rsidRDefault="00A36D72" w:rsidP="00D92CD9">
            <w:pPr>
              <w:jc w:val="both"/>
              <w:rPr>
                <w:b/>
                <w:bCs/>
                <w:sz w:val="22"/>
              </w:rPr>
            </w:pPr>
            <w:r w:rsidRPr="00B55B9F">
              <w:rPr>
                <w:b/>
                <w:bCs/>
                <w:sz w:val="22"/>
              </w:rPr>
              <w:t>Type of medicine use</w:t>
            </w:r>
          </w:p>
        </w:tc>
        <w:tc>
          <w:tcPr>
            <w:tcW w:w="1951" w:type="dxa"/>
            <w:noWrap/>
            <w:vAlign w:val="bottom"/>
            <w:hideMark/>
          </w:tcPr>
          <w:p w14:paraId="26FBAD66" w14:textId="13C99349" w:rsidR="00A36D72" w:rsidRPr="00B55B9F" w:rsidRDefault="00A36D72" w:rsidP="00D92CD9">
            <w:pPr>
              <w:jc w:val="center"/>
              <w:rPr>
                <w:sz w:val="22"/>
              </w:rPr>
            </w:pPr>
          </w:p>
        </w:tc>
        <w:tc>
          <w:tcPr>
            <w:tcW w:w="2083" w:type="dxa"/>
            <w:noWrap/>
            <w:vAlign w:val="bottom"/>
            <w:hideMark/>
          </w:tcPr>
          <w:p w14:paraId="2037E45E" w14:textId="37242200" w:rsidR="00A36D72" w:rsidRPr="00B55B9F" w:rsidRDefault="00A36D72" w:rsidP="00D92CD9">
            <w:pPr>
              <w:jc w:val="center"/>
              <w:rPr>
                <w:sz w:val="22"/>
              </w:rPr>
            </w:pPr>
          </w:p>
        </w:tc>
      </w:tr>
      <w:tr w:rsidR="00D92CD9" w:rsidRPr="00B55B9F" w14:paraId="5B644363" w14:textId="77777777" w:rsidTr="00D92CD9">
        <w:trPr>
          <w:trHeight w:val="265"/>
          <w:jc w:val="center"/>
        </w:trPr>
        <w:tc>
          <w:tcPr>
            <w:tcW w:w="5049" w:type="dxa"/>
            <w:noWrap/>
            <w:vAlign w:val="bottom"/>
            <w:hideMark/>
          </w:tcPr>
          <w:p w14:paraId="1D3E8302" w14:textId="77777777" w:rsidR="00A36D72" w:rsidRPr="00B55B9F" w:rsidRDefault="00A36D72" w:rsidP="00D92CD9">
            <w:pPr>
              <w:ind w:left="330"/>
              <w:jc w:val="both"/>
              <w:rPr>
                <w:sz w:val="22"/>
              </w:rPr>
            </w:pPr>
            <w:r w:rsidRPr="00B55B9F">
              <w:rPr>
                <w:sz w:val="22"/>
              </w:rPr>
              <w:t>Oral</w:t>
            </w:r>
          </w:p>
        </w:tc>
        <w:tc>
          <w:tcPr>
            <w:tcW w:w="1951" w:type="dxa"/>
            <w:noWrap/>
            <w:vAlign w:val="bottom"/>
            <w:hideMark/>
          </w:tcPr>
          <w:p w14:paraId="0234AF69" w14:textId="77777777" w:rsidR="00A36D72" w:rsidRPr="00B55B9F" w:rsidRDefault="00A36D72" w:rsidP="00D92CD9">
            <w:pPr>
              <w:jc w:val="center"/>
              <w:rPr>
                <w:sz w:val="22"/>
              </w:rPr>
            </w:pPr>
            <w:r w:rsidRPr="00B55B9F">
              <w:rPr>
                <w:sz w:val="22"/>
              </w:rPr>
              <w:t>293</w:t>
            </w:r>
          </w:p>
        </w:tc>
        <w:tc>
          <w:tcPr>
            <w:tcW w:w="2083" w:type="dxa"/>
            <w:noWrap/>
            <w:vAlign w:val="bottom"/>
            <w:hideMark/>
          </w:tcPr>
          <w:p w14:paraId="3A39EDCA" w14:textId="77777777" w:rsidR="00A36D72" w:rsidRPr="00B55B9F" w:rsidRDefault="00A36D72" w:rsidP="00D92CD9">
            <w:pPr>
              <w:jc w:val="center"/>
              <w:rPr>
                <w:b/>
                <w:bCs/>
                <w:sz w:val="22"/>
              </w:rPr>
            </w:pPr>
            <w:r w:rsidRPr="00B55B9F">
              <w:rPr>
                <w:b/>
                <w:bCs/>
                <w:sz w:val="22"/>
              </w:rPr>
              <w:t>99</w:t>
            </w:r>
          </w:p>
        </w:tc>
      </w:tr>
      <w:tr w:rsidR="00D92CD9" w:rsidRPr="00B55B9F" w14:paraId="5B86AC76" w14:textId="77777777" w:rsidTr="00D92CD9">
        <w:trPr>
          <w:trHeight w:val="265"/>
          <w:jc w:val="center"/>
        </w:trPr>
        <w:tc>
          <w:tcPr>
            <w:tcW w:w="5049" w:type="dxa"/>
            <w:noWrap/>
            <w:vAlign w:val="bottom"/>
            <w:hideMark/>
          </w:tcPr>
          <w:p w14:paraId="307A181D" w14:textId="77777777" w:rsidR="00A36D72" w:rsidRPr="00B55B9F" w:rsidRDefault="00A36D72" w:rsidP="00D92CD9">
            <w:pPr>
              <w:ind w:left="330"/>
              <w:jc w:val="both"/>
              <w:rPr>
                <w:sz w:val="22"/>
              </w:rPr>
            </w:pPr>
            <w:r w:rsidRPr="00B55B9F">
              <w:rPr>
                <w:sz w:val="22"/>
              </w:rPr>
              <w:t>Injectable</w:t>
            </w:r>
          </w:p>
        </w:tc>
        <w:tc>
          <w:tcPr>
            <w:tcW w:w="1951" w:type="dxa"/>
            <w:noWrap/>
            <w:vAlign w:val="bottom"/>
            <w:hideMark/>
          </w:tcPr>
          <w:p w14:paraId="56FBE0A2" w14:textId="77777777" w:rsidR="00A36D72" w:rsidRPr="00B55B9F" w:rsidRDefault="00A36D72" w:rsidP="00D92CD9">
            <w:pPr>
              <w:jc w:val="center"/>
              <w:rPr>
                <w:sz w:val="22"/>
              </w:rPr>
            </w:pPr>
            <w:r w:rsidRPr="00B55B9F">
              <w:rPr>
                <w:sz w:val="22"/>
              </w:rPr>
              <w:t>3</w:t>
            </w:r>
          </w:p>
        </w:tc>
        <w:tc>
          <w:tcPr>
            <w:tcW w:w="2083" w:type="dxa"/>
            <w:noWrap/>
            <w:vAlign w:val="bottom"/>
            <w:hideMark/>
          </w:tcPr>
          <w:p w14:paraId="17E5875D" w14:textId="77777777" w:rsidR="00A36D72" w:rsidRPr="00B55B9F" w:rsidRDefault="00A36D72" w:rsidP="00D92CD9">
            <w:pPr>
              <w:jc w:val="center"/>
              <w:rPr>
                <w:sz w:val="22"/>
              </w:rPr>
            </w:pPr>
            <w:r w:rsidRPr="00B55B9F">
              <w:rPr>
                <w:sz w:val="22"/>
              </w:rPr>
              <w:t>1</w:t>
            </w:r>
          </w:p>
        </w:tc>
      </w:tr>
      <w:tr w:rsidR="00D92CD9" w:rsidRPr="00B55B9F" w14:paraId="7BF713B4" w14:textId="77777777" w:rsidTr="00D92CD9">
        <w:trPr>
          <w:trHeight w:val="265"/>
          <w:jc w:val="center"/>
        </w:trPr>
        <w:tc>
          <w:tcPr>
            <w:tcW w:w="5049" w:type="dxa"/>
            <w:noWrap/>
            <w:vAlign w:val="bottom"/>
            <w:hideMark/>
          </w:tcPr>
          <w:p w14:paraId="71446886" w14:textId="77777777" w:rsidR="00A36D72" w:rsidRPr="00B55B9F" w:rsidRDefault="00A36D72" w:rsidP="00D92CD9">
            <w:pPr>
              <w:jc w:val="both"/>
              <w:rPr>
                <w:b/>
                <w:bCs/>
                <w:sz w:val="22"/>
              </w:rPr>
            </w:pPr>
            <w:r w:rsidRPr="00B55B9F">
              <w:rPr>
                <w:b/>
                <w:bCs/>
                <w:sz w:val="22"/>
              </w:rPr>
              <w:t>Intraocular pressure of Right eye</w:t>
            </w:r>
          </w:p>
        </w:tc>
        <w:tc>
          <w:tcPr>
            <w:tcW w:w="1951" w:type="dxa"/>
            <w:noWrap/>
            <w:vAlign w:val="bottom"/>
            <w:hideMark/>
          </w:tcPr>
          <w:p w14:paraId="686ABF0F" w14:textId="6EE98A86" w:rsidR="00A36D72" w:rsidRPr="00B55B9F" w:rsidRDefault="00A36D72" w:rsidP="00D92CD9">
            <w:pPr>
              <w:jc w:val="center"/>
              <w:rPr>
                <w:sz w:val="22"/>
              </w:rPr>
            </w:pPr>
          </w:p>
        </w:tc>
        <w:tc>
          <w:tcPr>
            <w:tcW w:w="2083" w:type="dxa"/>
            <w:noWrap/>
            <w:vAlign w:val="bottom"/>
            <w:hideMark/>
          </w:tcPr>
          <w:p w14:paraId="62308F51" w14:textId="10742594" w:rsidR="00A36D72" w:rsidRPr="00B55B9F" w:rsidRDefault="00A36D72" w:rsidP="00D92CD9">
            <w:pPr>
              <w:jc w:val="center"/>
              <w:rPr>
                <w:sz w:val="22"/>
              </w:rPr>
            </w:pPr>
          </w:p>
        </w:tc>
      </w:tr>
      <w:tr w:rsidR="00D92CD9" w:rsidRPr="00B55B9F" w14:paraId="678E29A3" w14:textId="77777777" w:rsidTr="00D92CD9">
        <w:trPr>
          <w:trHeight w:val="265"/>
          <w:jc w:val="center"/>
        </w:trPr>
        <w:tc>
          <w:tcPr>
            <w:tcW w:w="5049" w:type="dxa"/>
            <w:noWrap/>
            <w:vAlign w:val="bottom"/>
            <w:hideMark/>
          </w:tcPr>
          <w:p w14:paraId="50BBD534" w14:textId="77777777" w:rsidR="00A36D72" w:rsidRPr="00B55B9F" w:rsidRDefault="00A36D72" w:rsidP="00D92CD9">
            <w:pPr>
              <w:ind w:left="330"/>
              <w:jc w:val="both"/>
              <w:rPr>
                <w:sz w:val="22"/>
              </w:rPr>
            </w:pPr>
            <w:r w:rsidRPr="00B55B9F">
              <w:rPr>
                <w:sz w:val="22"/>
              </w:rPr>
              <w:t>Normal</w:t>
            </w:r>
          </w:p>
        </w:tc>
        <w:tc>
          <w:tcPr>
            <w:tcW w:w="1951" w:type="dxa"/>
            <w:noWrap/>
            <w:vAlign w:val="bottom"/>
            <w:hideMark/>
          </w:tcPr>
          <w:p w14:paraId="50EF0C9F" w14:textId="77777777" w:rsidR="00A36D72" w:rsidRPr="00B55B9F" w:rsidRDefault="00A36D72" w:rsidP="00D92CD9">
            <w:pPr>
              <w:jc w:val="center"/>
              <w:rPr>
                <w:sz w:val="22"/>
              </w:rPr>
            </w:pPr>
            <w:r w:rsidRPr="00B55B9F">
              <w:rPr>
                <w:sz w:val="22"/>
              </w:rPr>
              <w:t>288</w:t>
            </w:r>
          </w:p>
        </w:tc>
        <w:tc>
          <w:tcPr>
            <w:tcW w:w="2083" w:type="dxa"/>
            <w:noWrap/>
            <w:vAlign w:val="bottom"/>
            <w:hideMark/>
          </w:tcPr>
          <w:p w14:paraId="7DC41CB4" w14:textId="77777777" w:rsidR="00A36D72" w:rsidRPr="00B55B9F" w:rsidRDefault="00A36D72" w:rsidP="00D92CD9">
            <w:pPr>
              <w:jc w:val="center"/>
              <w:rPr>
                <w:b/>
                <w:bCs/>
                <w:sz w:val="22"/>
              </w:rPr>
            </w:pPr>
            <w:r w:rsidRPr="00B55B9F">
              <w:rPr>
                <w:b/>
                <w:bCs/>
                <w:sz w:val="22"/>
              </w:rPr>
              <w:t>97.3</w:t>
            </w:r>
          </w:p>
        </w:tc>
      </w:tr>
      <w:tr w:rsidR="00D92CD9" w:rsidRPr="00B55B9F" w14:paraId="04BAE5ED" w14:textId="77777777" w:rsidTr="00D92CD9">
        <w:trPr>
          <w:trHeight w:val="265"/>
          <w:jc w:val="center"/>
        </w:trPr>
        <w:tc>
          <w:tcPr>
            <w:tcW w:w="5049" w:type="dxa"/>
            <w:noWrap/>
            <w:vAlign w:val="bottom"/>
            <w:hideMark/>
          </w:tcPr>
          <w:p w14:paraId="53E042FB" w14:textId="77777777" w:rsidR="00A36D72" w:rsidRPr="00B55B9F" w:rsidRDefault="00A36D72" w:rsidP="00D92CD9">
            <w:pPr>
              <w:ind w:left="330"/>
              <w:jc w:val="both"/>
              <w:rPr>
                <w:sz w:val="22"/>
              </w:rPr>
            </w:pPr>
            <w:r w:rsidRPr="00B55B9F">
              <w:rPr>
                <w:sz w:val="22"/>
              </w:rPr>
              <w:t>High</w:t>
            </w:r>
          </w:p>
        </w:tc>
        <w:tc>
          <w:tcPr>
            <w:tcW w:w="1951" w:type="dxa"/>
            <w:noWrap/>
            <w:vAlign w:val="bottom"/>
            <w:hideMark/>
          </w:tcPr>
          <w:p w14:paraId="5D767F2F" w14:textId="77777777" w:rsidR="00A36D72" w:rsidRPr="00B55B9F" w:rsidRDefault="00A36D72" w:rsidP="00D92CD9">
            <w:pPr>
              <w:jc w:val="center"/>
              <w:rPr>
                <w:sz w:val="22"/>
              </w:rPr>
            </w:pPr>
            <w:r w:rsidRPr="00B55B9F">
              <w:rPr>
                <w:sz w:val="22"/>
              </w:rPr>
              <w:t>8</w:t>
            </w:r>
          </w:p>
        </w:tc>
        <w:tc>
          <w:tcPr>
            <w:tcW w:w="2083" w:type="dxa"/>
            <w:noWrap/>
            <w:vAlign w:val="bottom"/>
            <w:hideMark/>
          </w:tcPr>
          <w:p w14:paraId="25FA0C69" w14:textId="77777777" w:rsidR="00A36D72" w:rsidRPr="00B55B9F" w:rsidRDefault="00A36D72" w:rsidP="00D92CD9">
            <w:pPr>
              <w:jc w:val="center"/>
              <w:rPr>
                <w:sz w:val="22"/>
              </w:rPr>
            </w:pPr>
            <w:r w:rsidRPr="00B55B9F">
              <w:rPr>
                <w:sz w:val="22"/>
              </w:rPr>
              <w:t>2.7</w:t>
            </w:r>
          </w:p>
        </w:tc>
      </w:tr>
      <w:tr w:rsidR="00D92CD9" w:rsidRPr="00B55B9F" w14:paraId="66A8CF06" w14:textId="77777777" w:rsidTr="00D92CD9">
        <w:trPr>
          <w:trHeight w:val="265"/>
          <w:jc w:val="center"/>
        </w:trPr>
        <w:tc>
          <w:tcPr>
            <w:tcW w:w="5049" w:type="dxa"/>
            <w:noWrap/>
            <w:vAlign w:val="bottom"/>
            <w:hideMark/>
          </w:tcPr>
          <w:p w14:paraId="1113570B" w14:textId="77777777" w:rsidR="00A36D72" w:rsidRPr="00B55B9F" w:rsidRDefault="00A36D72" w:rsidP="00D92CD9">
            <w:pPr>
              <w:jc w:val="both"/>
              <w:rPr>
                <w:b/>
                <w:bCs/>
                <w:sz w:val="22"/>
              </w:rPr>
            </w:pPr>
            <w:r w:rsidRPr="00B55B9F">
              <w:rPr>
                <w:b/>
                <w:bCs/>
                <w:sz w:val="22"/>
              </w:rPr>
              <w:t>Intraocular pressure of Left eye</w:t>
            </w:r>
          </w:p>
        </w:tc>
        <w:tc>
          <w:tcPr>
            <w:tcW w:w="1951" w:type="dxa"/>
            <w:noWrap/>
            <w:vAlign w:val="bottom"/>
            <w:hideMark/>
          </w:tcPr>
          <w:p w14:paraId="2DFEFF56" w14:textId="52D24BA6" w:rsidR="00A36D72" w:rsidRPr="00B55B9F" w:rsidRDefault="00A36D72" w:rsidP="00D92CD9">
            <w:pPr>
              <w:jc w:val="center"/>
              <w:rPr>
                <w:sz w:val="22"/>
              </w:rPr>
            </w:pPr>
          </w:p>
        </w:tc>
        <w:tc>
          <w:tcPr>
            <w:tcW w:w="2083" w:type="dxa"/>
            <w:noWrap/>
            <w:vAlign w:val="bottom"/>
            <w:hideMark/>
          </w:tcPr>
          <w:p w14:paraId="2A9664E1" w14:textId="68ACF193" w:rsidR="00A36D72" w:rsidRPr="00B55B9F" w:rsidRDefault="00A36D72" w:rsidP="00D92CD9">
            <w:pPr>
              <w:jc w:val="center"/>
              <w:rPr>
                <w:sz w:val="22"/>
              </w:rPr>
            </w:pPr>
          </w:p>
        </w:tc>
      </w:tr>
      <w:tr w:rsidR="00D92CD9" w:rsidRPr="00B55B9F" w14:paraId="75F90E75" w14:textId="77777777" w:rsidTr="00D92CD9">
        <w:trPr>
          <w:trHeight w:val="265"/>
          <w:jc w:val="center"/>
        </w:trPr>
        <w:tc>
          <w:tcPr>
            <w:tcW w:w="5049" w:type="dxa"/>
            <w:noWrap/>
            <w:vAlign w:val="bottom"/>
            <w:hideMark/>
          </w:tcPr>
          <w:p w14:paraId="751AF75D" w14:textId="77777777" w:rsidR="00A36D72" w:rsidRPr="00B55B9F" w:rsidRDefault="00A36D72" w:rsidP="00D92CD9">
            <w:pPr>
              <w:ind w:left="330"/>
              <w:jc w:val="both"/>
              <w:rPr>
                <w:sz w:val="22"/>
              </w:rPr>
            </w:pPr>
            <w:r w:rsidRPr="00B55B9F">
              <w:rPr>
                <w:sz w:val="22"/>
              </w:rPr>
              <w:t>Normal</w:t>
            </w:r>
          </w:p>
        </w:tc>
        <w:tc>
          <w:tcPr>
            <w:tcW w:w="1951" w:type="dxa"/>
            <w:noWrap/>
            <w:vAlign w:val="bottom"/>
            <w:hideMark/>
          </w:tcPr>
          <w:p w14:paraId="269090FD" w14:textId="77777777" w:rsidR="00A36D72" w:rsidRPr="00B55B9F" w:rsidRDefault="00A36D72" w:rsidP="00D92CD9">
            <w:pPr>
              <w:jc w:val="center"/>
              <w:rPr>
                <w:sz w:val="22"/>
                <w:vertAlign w:val="subscript"/>
              </w:rPr>
            </w:pPr>
            <w:r w:rsidRPr="00B55B9F">
              <w:rPr>
                <w:sz w:val="22"/>
              </w:rPr>
              <w:t>284</w:t>
            </w:r>
          </w:p>
        </w:tc>
        <w:tc>
          <w:tcPr>
            <w:tcW w:w="2083" w:type="dxa"/>
            <w:noWrap/>
            <w:vAlign w:val="bottom"/>
            <w:hideMark/>
          </w:tcPr>
          <w:p w14:paraId="13170A76" w14:textId="77777777" w:rsidR="00A36D72" w:rsidRPr="00B55B9F" w:rsidRDefault="00A36D72" w:rsidP="00D92CD9">
            <w:pPr>
              <w:jc w:val="center"/>
              <w:rPr>
                <w:b/>
                <w:bCs/>
                <w:sz w:val="22"/>
              </w:rPr>
            </w:pPr>
            <w:r w:rsidRPr="00B55B9F">
              <w:rPr>
                <w:b/>
                <w:bCs/>
                <w:sz w:val="22"/>
              </w:rPr>
              <w:t>95.9</w:t>
            </w:r>
          </w:p>
        </w:tc>
      </w:tr>
      <w:tr w:rsidR="00D92CD9" w:rsidRPr="00B55B9F" w14:paraId="057B1F32" w14:textId="77777777" w:rsidTr="00D92CD9">
        <w:trPr>
          <w:trHeight w:val="265"/>
          <w:jc w:val="center"/>
        </w:trPr>
        <w:tc>
          <w:tcPr>
            <w:tcW w:w="5049" w:type="dxa"/>
            <w:noWrap/>
            <w:vAlign w:val="bottom"/>
            <w:hideMark/>
          </w:tcPr>
          <w:p w14:paraId="6EAC842E" w14:textId="77777777" w:rsidR="00A36D72" w:rsidRPr="00B55B9F" w:rsidRDefault="00A36D72" w:rsidP="00D92CD9">
            <w:pPr>
              <w:ind w:left="330"/>
              <w:jc w:val="both"/>
              <w:rPr>
                <w:sz w:val="22"/>
              </w:rPr>
            </w:pPr>
            <w:r w:rsidRPr="00B55B9F">
              <w:rPr>
                <w:sz w:val="22"/>
              </w:rPr>
              <w:t>High</w:t>
            </w:r>
          </w:p>
        </w:tc>
        <w:tc>
          <w:tcPr>
            <w:tcW w:w="1951" w:type="dxa"/>
            <w:noWrap/>
            <w:vAlign w:val="bottom"/>
            <w:hideMark/>
          </w:tcPr>
          <w:p w14:paraId="6B57C548" w14:textId="77777777" w:rsidR="00A36D72" w:rsidRPr="00B55B9F" w:rsidRDefault="00A36D72" w:rsidP="00D92CD9">
            <w:pPr>
              <w:jc w:val="center"/>
              <w:rPr>
                <w:sz w:val="22"/>
              </w:rPr>
            </w:pPr>
            <w:r w:rsidRPr="00B55B9F">
              <w:rPr>
                <w:sz w:val="22"/>
              </w:rPr>
              <w:t>1</w:t>
            </w:r>
            <w:r w:rsidRPr="00B55B9F">
              <w:rPr>
                <w:sz w:val="22"/>
              </w:rPr>
              <w:softHyphen/>
              <w:t>2</w:t>
            </w:r>
          </w:p>
        </w:tc>
        <w:tc>
          <w:tcPr>
            <w:tcW w:w="2083" w:type="dxa"/>
            <w:noWrap/>
            <w:vAlign w:val="bottom"/>
            <w:hideMark/>
          </w:tcPr>
          <w:p w14:paraId="21383CA4" w14:textId="77777777" w:rsidR="00A36D72" w:rsidRPr="00B55B9F" w:rsidRDefault="00A36D72" w:rsidP="00D92CD9">
            <w:pPr>
              <w:jc w:val="center"/>
              <w:rPr>
                <w:sz w:val="22"/>
              </w:rPr>
            </w:pPr>
            <w:r w:rsidRPr="00B55B9F">
              <w:rPr>
                <w:sz w:val="22"/>
              </w:rPr>
              <w:t>4.1</w:t>
            </w:r>
          </w:p>
        </w:tc>
      </w:tr>
      <w:tr w:rsidR="00D92CD9" w:rsidRPr="00B55B9F" w14:paraId="0901C8E9" w14:textId="77777777" w:rsidTr="00D92CD9">
        <w:trPr>
          <w:trHeight w:val="265"/>
          <w:jc w:val="center"/>
        </w:trPr>
        <w:tc>
          <w:tcPr>
            <w:tcW w:w="5049" w:type="dxa"/>
            <w:noWrap/>
            <w:vAlign w:val="bottom"/>
            <w:hideMark/>
          </w:tcPr>
          <w:p w14:paraId="5F687CCE" w14:textId="77777777" w:rsidR="00A36D72" w:rsidRPr="00B55B9F" w:rsidRDefault="00A36D72" w:rsidP="00D92CD9">
            <w:pPr>
              <w:jc w:val="both"/>
              <w:rPr>
                <w:b/>
                <w:bCs/>
                <w:sz w:val="22"/>
              </w:rPr>
            </w:pPr>
            <w:r w:rsidRPr="00B55B9F">
              <w:rPr>
                <w:b/>
                <w:bCs/>
                <w:sz w:val="22"/>
              </w:rPr>
              <w:t>Systolic blood pressure</w:t>
            </w:r>
          </w:p>
        </w:tc>
        <w:tc>
          <w:tcPr>
            <w:tcW w:w="1951" w:type="dxa"/>
            <w:noWrap/>
            <w:vAlign w:val="bottom"/>
            <w:hideMark/>
          </w:tcPr>
          <w:p w14:paraId="4688DB27" w14:textId="4DBC7F2D" w:rsidR="00A36D72" w:rsidRPr="00B55B9F" w:rsidRDefault="00A36D72" w:rsidP="00D92CD9">
            <w:pPr>
              <w:jc w:val="center"/>
              <w:rPr>
                <w:sz w:val="22"/>
              </w:rPr>
            </w:pPr>
          </w:p>
        </w:tc>
        <w:tc>
          <w:tcPr>
            <w:tcW w:w="2083" w:type="dxa"/>
            <w:noWrap/>
            <w:vAlign w:val="bottom"/>
            <w:hideMark/>
          </w:tcPr>
          <w:p w14:paraId="0B4C4BBA" w14:textId="5367B4F7" w:rsidR="00A36D72" w:rsidRPr="00B55B9F" w:rsidRDefault="00A36D72" w:rsidP="00D92CD9">
            <w:pPr>
              <w:jc w:val="center"/>
              <w:rPr>
                <w:sz w:val="22"/>
              </w:rPr>
            </w:pPr>
          </w:p>
        </w:tc>
      </w:tr>
      <w:tr w:rsidR="00D92CD9" w:rsidRPr="00B55B9F" w14:paraId="752CFB79" w14:textId="77777777" w:rsidTr="00D92CD9">
        <w:trPr>
          <w:trHeight w:val="265"/>
          <w:jc w:val="center"/>
        </w:trPr>
        <w:tc>
          <w:tcPr>
            <w:tcW w:w="5049" w:type="dxa"/>
            <w:noWrap/>
            <w:vAlign w:val="bottom"/>
            <w:hideMark/>
          </w:tcPr>
          <w:p w14:paraId="248537D0" w14:textId="77777777" w:rsidR="00A36D72" w:rsidRPr="00B55B9F" w:rsidRDefault="00A36D72" w:rsidP="00D92CD9">
            <w:pPr>
              <w:ind w:left="330"/>
              <w:jc w:val="both"/>
              <w:rPr>
                <w:sz w:val="22"/>
              </w:rPr>
            </w:pPr>
            <w:r w:rsidRPr="00B55B9F">
              <w:rPr>
                <w:sz w:val="22"/>
              </w:rPr>
              <w:t>&lt; 140</w:t>
            </w:r>
          </w:p>
        </w:tc>
        <w:tc>
          <w:tcPr>
            <w:tcW w:w="1951" w:type="dxa"/>
            <w:noWrap/>
            <w:vAlign w:val="bottom"/>
            <w:hideMark/>
          </w:tcPr>
          <w:p w14:paraId="25BADDA3" w14:textId="77777777" w:rsidR="00A36D72" w:rsidRPr="00B55B9F" w:rsidRDefault="00A36D72" w:rsidP="00D92CD9">
            <w:pPr>
              <w:jc w:val="center"/>
              <w:rPr>
                <w:sz w:val="22"/>
              </w:rPr>
            </w:pPr>
            <w:r w:rsidRPr="00B55B9F">
              <w:rPr>
                <w:sz w:val="22"/>
              </w:rPr>
              <w:t>115</w:t>
            </w:r>
          </w:p>
        </w:tc>
        <w:tc>
          <w:tcPr>
            <w:tcW w:w="2083" w:type="dxa"/>
            <w:noWrap/>
            <w:vAlign w:val="bottom"/>
            <w:hideMark/>
          </w:tcPr>
          <w:p w14:paraId="0CD57D1A" w14:textId="77777777" w:rsidR="00A36D72" w:rsidRPr="00B55B9F" w:rsidRDefault="00A36D72" w:rsidP="00D92CD9">
            <w:pPr>
              <w:jc w:val="center"/>
              <w:rPr>
                <w:sz w:val="22"/>
              </w:rPr>
            </w:pPr>
            <w:r w:rsidRPr="00B55B9F">
              <w:rPr>
                <w:sz w:val="22"/>
              </w:rPr>
              <w:t>38.9</w:t>
            </w:r>
          </w:p>
        </w:tc>
      </w:tr>
      <w:tr w:rsidR="00D92CD9" w:rsidRPr="00B55B9F" w14:paraId="7F507AA2" w14:textId="77777777" w:rsidTr="00D92CD9">
        <w:trPr>
          <w:trHeight w:val="265"/>
          <w:jc w:val="center"/>
        </w:trPr>
        <w:tc>
          <w:tcPr>
            <w:tcW w:w="5049" w:type="dxa"/>
            <w:noWrap/>
            <w:vAlign w:val="bottom"/>
            <w:hideMark/>
          </w:tcPr>
          <w:p w14:paraId="59B85787" w14:textId="77777777" w:rsidR="00A36D72" w:rsidRPr="00B55B9F" w:rsidRDefault="00A36D72" w:rsidP="00D92CD9">
            <w:pPr>
              <w:ind w:left="330"/>
              <w:jc w:val="both"/>
              <w:rPr>
                <w:sz w:val="22"/>
              </w:rPr>
            </w:pPr>
            <w:r w:rsidRPr="00B55B9F">
              <w:rPr>
                <w:sz w:val="22"/>
              </w:rPr>
              <w:t>≥ 140</w:t>
            </w:r>
          </w:p>
        </w:tc>
        <w:tc>
          <w:tcPr>
            <w:tcW w:w="1951" w:type="dxa"/>
            <w:noWrap/>
            <w:vAlign w:val="bottom"/>
            <w:hideMark/>
          </w:tcPr>
          <w:p w14:paraId="1002B894" w14:textId="77777777" w:rsidR="00A36D72" w:rsidRPr="00B55B9F" w:rsidRDefault="00A36D72" w:rsidP="00D92CD9">
            <w:pPr>
              <w:jc w:val="center"/>
              <w:rPr>
                <w:sz w:val="22"/>
              </w:rPr>
            </w:pPr>
            <w:r w:rsidRPr="00B55B9F">
              <w:rPr>
                <w:sz w:val="22"/>
              </w:rPr>
              <w:t>181</w:t>
            </w:r>
          </w:p>
        </w:tc>
        <w:tc>
          <w:tcPr>
            <w:tcW w:w="2083" w:type="dxa"/>
            <w:noWrap/>
            <w:vAlign w:val="bottom"/>
            <w:hideMark/>
          </w:tcPr>
          <w:p w14:paraId="536FB3C5" w14:textId="77777777" w:rsidR="00A36D72" w:rsidRPr="00B55B9F" w:rsidRDefault="00A36D72" w:rsidP="00D92CD9">
            <w:pPr>
              <w:jc w:val="center"/>
              <w:rPr>
                <w:b/>
                <w:bCs/>
                <w:sz w:val="22"/>
              </w:rPr>
            </w:pPr>
            <w:r w:rsidRPr="00B55B9F">
              <w:rPr>
                <w:b/>
                <w:bCs/>
                <w:sz w:val="22"/>
              </w:rPr>
              <w:t>61.1</w:t>
            </w:r>
          </w:p>
        </w:tc>
      </w:tr>
      <w:tr w:rsidR="00D92CD9" w:rsidRPr="00B55B9F" w14:paraId="28CEE73C" w14:textId="77777777" w:rsidTr="00D92CD9">
        <w:trPr>
          <w:trHeight w:val="265"/>
          <w:jc w:val="center"/>
        </w:trPr>
        <w:tc>
          <w:tcPr>
            <w:tcW w:w="5049" w:type="dxa"/>
            <w:noWrap/>
            <w:vAlign w:val="bottom"/>
            <w:hideMark/>
          </w:tcPr>
          <w:p w14:paraId="4D7D9289" w14:textId="77777777" w:rsidR="00A36D72" w:rsidRPr="00B55B9F" w:rsidRDefault="00A36D72" w:rsidP="00D92CD9">
            <w:pPr>
              <w:jc w:val="both"/>
              <w:rPr>
                <w:b/>
                <w:bCs/>
                <w:sz w:val="22"/>
              </w:rPr>
            </w:pPr>
            <w:r w:rsidRPr="00B55B9F">
              <w:rPr>
                <w:b/>
                <w:bCs/>
                <w:sz w:val="22"/>
              </w:rPr>
              <w:t>Diastolic blood pressure</w:t>
            </w:r>
          </w:p>
        </w:tc>
        <w:tc>
          <w:tcPr>
            <w:tcW w:w="1951" w:type="dxa"/>
            <w:noWrap/>
            <w:vAlign w:val="bottom"/>
            <w:hideMark/>
          </w:tcPr>
          <w:p w14:paraId="656B6B02" w14:textId="4C965CD8" w:rsidR="00A36D72" w:rsidRPr="00B55B9F" w:rsidRDefault="00A36D72" w:rsidP="00D92CD9">
            <w:pPr>
              <w:jc w:val="center"/>
              <w:rPr>
                <w:sz w:val="22"/>
              </w:rPr>
            </w:pPr>
          </w:p>
        </w:tc>
        <w:tc>
          <w:tcPr>
            <w:tcW w:w="2083" w:type="dxa"/>
            <w:noWrap/>
            <w:vAlign w:val="bottom"/>
            <w:hideMark/>
          </w:tcPr>
          <w:p w14:paraId="64F51260" w14:textId="3F74A0A3" w:rsidR="00A36D72" w:rsidRPr="00B55B9F" w:rsidRDefault="00A36D72" w:rsidP="00D92CD9">
            <w:pPr>
              <w:jc w:val="center"/>
              <w:rPr>
                <w:sz w:val="22"/>
              </w:rPr>
            </w:pPr>
          </w:p>
        </w:tc>
      </w:tr>
      <w:tr w:rsidR="00D92CD9" w:rsidRPr="00B55B9F" w14:paraId="3A25493F" w14:textId="77777777" w:rsidTr="00D92CD9">
        <w:trPr>
          <w:trHeight w:val="265"/>
          <w:jc w:val="center"/>
        </w:trPr>
        <w:tc>
          <w:tcPr>
            <w:tcW w:w="5049" w:type="dxa"/>
            <w:noWrap/>
            <w:vAlign w:val="bottom"/>
            <w:hideMark/>
          </w:tcPr>
          <w:p w14:paraId="2489B407" w14:textId="77777777" w:rsidR="00A36D72" w:rsidRPr="00B55B9F" w:rsidRDefault="00A36D72" w:rsidP="00D92CD9">
            <w:pPr>
              <w:ind w:left="330"/>
              <w:jc w:val="both"/>
              <w:rPr>
                <w:sz w:val="22"/>
              </w:rPr>
            </w:pPr>
            <w:r w:rsidRPr="00B55B9F">
              <w:rPr>
                <w:sz w:val="22"/>
              </w:rPr>
              <w:t>&lt; 90</w:t>
            </w:r>
          </w:p>
        </w:tc>
        <w:tc>
          <w:tcPr>
            <w:tcW w:w="1951" w:type="dxa"/>
            <w:noWrap/>
            <w:vAlign w:val="bottom"/>
            <w:hideMark/>
          </w:tcPr>
          <w:p w14:paraId="51CC321B" w14:textId="77777777" w:rsidR="00A36D72" w:rsidRPr="00B55B9F" w:rsidRDefault="00A36D72" w:rsidP="00D92CD9">
            <w:pPr>
              <w:jc w:val="center"/>
              <w:rPr>
                <w:sz w:val="22"/>
              </w:rPr>
            </w:pPr>
            <w:r w:rsidRPr="00B55B9F">
              <w:rPr>
                <w:sz w:val="22"/>
              </w:rPr>
              <w:t>192</w:t>
            </w:r>
          </w:p>
        </w:tc>
        <w:tc>
          <w:tcPr>
            <w:tcW w:w="2083" w:type="dxa"/>
            <w:noWrap/>
            <w:vAlign w:val="bottom"/>
            <w:hideMark/>
          </w:tcPr>
          <w:p w14:paraId="21AB0D2D" w14:textId="77777777" w:rsidR="00A36D72" w:rsidRPr="00B55B9F" w:rsidRDefault="00A36D72" w:rsidP="00D92CD9">
            <w:pPr>
              <w:jc w:val="center"/>
              <w:rPr>
                <w:sz w:val="22"/>
              </w:rPr>
            </w:pPr>
            <w:r w:rsidRPr="00B55B9F">
              <w:rPr>
                <w:sz w:val="22"/>
              </w:rPr>
              <w:t>64.9</w:t>
            </w:r>
          </w:p>
        </w:tc>
      </w:tr>
      <w:tr w:rsidR="00D92CD9" w:rsidRPr="00B55B9F" w14:paraId="1BDCB9C6" w14:textId="77777777" w:rsidTr="00D92CD9">
        <w:trPr>
          <w:trHeight w:val="265"/>
          <w:jc w:val="center"/>
        </w:trPr>
        <w:tc>
          <w:tcPr>
            <w:tcW w:w="5049" w:type="dxa"/>
            <w:noWrap/>
            <w:vAlign w:val="bottom"/>
            <w:hideMark/>
          </w:tcPr>
          <w:p w14:paraId="4377BDD1" w14:textId="77777777" w:rsidR="00A36D72" w:rsidRPr="00B55B9F" w:rsidRDefault="00A36D72" w:rsidP="00D92CD9">
            <w:pPr>
              <w:ind w:left="330"/>
              <w:jc w:val="both"/>
              <w:rPr>
                <w:sz w:val="22"/>
              </w:rPr>
            </w:pPr>
            <w:r w:rsidRPr="00B55B9F">
              <w:rPr>
                <w:sz w:val="22"/>
              </w:rPr>
              <w:t>≥ 90</w:t>
            </w:r>
          </w:p>
        </w:tc>
        <w:tc>
          <w:tcPr>
            <w:tcW w:w="1951" w:type="dxa"/>
            <w:noWrap/>
            <w:vAlign w:val="bottom"/>
            <w:hideMark/>
          </w:tcPr>
          <w:p w14:paraId="63B9E326" w14:textId="77777777" w:rsidR="00A36D72" w:rsidRPr="00B55B9F" w:rsidRDefault="00A36D72" w:rsidP="00D92CD9">
            <w:pPr>
              <w:jc w:val="center"/>
              <w:rPr>
                <w:sz w:val="22"/>
              </w:rPr>
            </w:pPr>
            <w:r w:rsidRPr="00B55B9F">
              <w:rPr>
                <w:sz w:val="22"/>
              </w:rPr>
              <w:t>104</w:t>
            </w:r>
          </w:p>
        </w:tc>
        <w:tc>
          <w:tcPr>
            <w:tcW w:w="2083" w:type="dxa"/>
            <w:noWrap/>
            <w:vAlign w:val="bottom"/>
            <w:hideMark/>
          </w:tcPr>
          <w:p w14:paraId="6D4C1C0B" w14:textId="77777777" w:rsidR="00A36D72" w:rsidRPr="00B55B9F" w:rsidRDefault="00A36D72" w:rsidP="00D92CD9">
            <w:pPr>
              <w:jc w:val="center"/>
              <w:rPr>
                <w:b/>
                <w:bCs/>
                <w:sz w:val="22"/>
              </w:rPr>
            </w:pPr>
            <w:r w:rsidRPr="00B55B9F">
              <w:rPr>
                <w:b/>
                <w:bCs/>
                <w:sz w:val="22"/>
              </w:rPr>
              <w:t>35.1</w:t>
            </w:r>
          </w:p>
        </w:tc>
      </w:tr>
      <w:tr w:rsidR="00D92CD9" w:rsidRPr="00B55B9F" w14:paraId="72887D3E" w14:textId="77777777" w:rsidTr="00D92CD9">
        <w:trPr>
          <w:trHeight w:val="265"/>
          <w:jc w:val="center"/>
        </w:trPr>
        <w:tc>
          <w:tcPr>
            <w:tcW w:w="5049" w:type="dxa"/>
            <w:noWrap/>
            <w:vAlign w:val="bottom"/>
            <w:hideMark/>
          </w:tcPr>
          <w:p w14:paraId="7DCFAA6E" w14:textId="77777777" w:rsidR="00A36D72" w:rsidRPr="00B55B9F" w:rsidRDefault="00A36D72" w:rsidP="00D92CD9">
            <w:pPr>
              <w:jc w:val="both"/>
              <w:rPr>
                <w:b/>
                <w:bCs/>
                <w:sz w:val="22"/>
              </w:rPr>
            </w:pPr>
            <w:r w:rsidRPr="00B55B9F">
              <w:rPr>
                <w:b/>
                <w:bCs/>
                <w:sz w:val="22"/>
              </w:rPr>
              <w:t>BMI</w:t>
            </w:r>
          </w:p>
        </w:tc>
        <w:tc>
          <w:tcPr>
            <w:tcW w:w="1951" w:type="dxa"/>
            <w:noWrap/>
            <w:vAlign w:val="bottom"/>
            <w:hideMark/>
          </w:tcPr>
          <w:p w14:paraId="22CA456F" w14:textId="784362B4" w:rsidR="00A36D72" w:rsidRPr="00B55B9F" w:rsidRDefault="00A36D72" w:rsidP="00D92CD9">
            <w:pPr>
              <w:jc w:val="center"/>
              <w:rPr>
                <w:sz w:val="22"/>
              </w:rPr>
            </w:pPr>
          </w:p>
        </w:tc>
        <w:tc>
          <w:tcPr>
            <w:tcW w:w="2083" w:type="dxa"/>
            <w:noWrap/>
            <w:vAlign w:val="bottom"/>
            <w:hideMark/>
          </w:tcPr>
          <w:p w14:paraId="44D67663" w14:textId="4C2E9D42" w:rsidR="00A36D72" w:rsidRPr="00B55B9F" w:rsidRDefault="00A36D72" w:rsidP="00D92CD9">
            <w:pPr>
              <w:jc w:val="center"/>
              <w:rPr>
                <w:sz w:val="22"/>
              </w:rPr>
            </w:pPr>
          </w:p>
        </w:tc>
      </w:tr>
      <w:tr w:rsidR="00D92CD9" w:rsidRPr="00B55B9F" w14:paraId="390D5317" w14:textId="77777777" w:rsidTr="00D92CD9">
        <w:trPr>
          <w:trHeight w:val="265"/>
          <w:jc w:val="center"/>
        </w:trPr>
        <w:tc>
          <w:tcPr>
            <w:tcW w:w="5049" w:type="dxa"/>
            <w:noWrap/>
            <w:vAlign w:val="bottom"/>
            <w:hideMark/>
          </w:tcPr>
          <w:p w14:paraId="7939A616" w14:textId="77777777" w:rsidR="00A36D72" w:rsidRPr="00B55B9F" w:rsidRDefault="00A36D72" w:rsidP="00D92CD9">
            <w:pPr>
              <w:ind w:left="330"/>
              <w:jc w:val="both"/>
              <w:rPr>
                <w:sz w:val="22"/>
              </w:rPr>
            </w:pPr>
            <w:r w:rsidRPr="00B55B9F">
              <w:rPr>
                <w:sz w:val="22"/>
              </w:rPr>
              <w:t>Underweight</w:t>
            </w:r>
          </w:p>
        </w:tc>
        <w:tc>
          <w:tcPr>
            <w:tcW w:w="1951" w:type="dxa"/>
            <w:noWrap/>
            <w:vAlign w:val="bottom"/>
            <w:hideMark/>
          </w:tcPr>
          <w:p w14:paraId="33A58FDB" w14:textId="77777777" w:rsidR="00A36D72" w:rsidRPr="00B55B9F" w:rsidRDefault="00A36D72" w:rsidP="00D92CD9">
            <w:pPr>
              <w:jc w:val="center"/>
              <w:rPr>
                <w:sz w:val="22"/>
              </w:rPr>
            </w:pPr>
            <w:r w:rsidRPr="00B55B9F">
              <w:rPr>
                <w:sz w:val="22"/>
              </w:rPr>
              <w:t>4</w:t>
            </w:r>
          </w:p>
        </w:tc>
        <w:tc>
          <w:tcPr>
            <w:tcW w:w="2083" w:type="dxa"/>
            <w:noWrap/>
            <w:vAlign w:val="bottom"/>
            <w:hideMark/>
          </w:tcPr>
          <w:p w14:paraId="718C93C1" w14:textId="77777777" w:rsidR="00A36D72" w:rsidRPr="00B55B9F" w:rsidRDefault="00A36D72" w:rsidP="00D92CD9">
            <w:pPr>
              <w:jc w:val="center"/>
              <w:rPr>
                <w:sz w:val="22"/>
              </w:rPr>
            </w:pPr>
            <w:r w:rsidRPr="00B55B9F">
              <w:rPr>
                <w:sz w:val="22"/>
              </w:rPr>
              <w:t>1.4</w:t>
            </w:r>
          </w:p>
        </w:tc>
      </w:tr>
      <w:tr w:rsidR="00D92CD9" w:rsidRPr="00B55B9F" w14:paraId="277864CC" w14:textId="77777777" w:rsidTr="00D92CD9">
        <w:trPr>
          <w:trHeight w:val="265"/>
          <w:jc w:val="center"/>
        </w:trPr>
        <w:tc>
          <w:tcPr>
            <w:tcW w:w="5049" w:type="dxa"/>
            <w:noWrap/>
            <w:vAlign w:val="bottom"/>
            <w:hideMark/>
          </w:tcPr>
          <w:p w14:paraId="4F397C7C" w14:textId="77777777" w:rsidR="00A36D72" w:rsidRPr="00B55B9F" w:rsidRDefault="00A36D72" w:rsidP="00D92CD9">
            <w:pPr>
              <w:ind w:left="330"/>
              <w:jc w:val="both"/>
              <w:rPr>
                <w:sz w:val="22"/>
              </w:rPr>
            </w:pPr>
            <w:r w:rsidRPr="00B55B9F">
              <w:rPr>
                <w:sz w:val="22"/>
              </w:rPr>
              <w:t>Normal</w:t>
            </w:r>
          </w:p>
        </w:tc>
        <w:tc>
          <w:tcPr>
            <w:tcW w:w="1951" w:type="dxa"/>
            <w:noWrap/>
            <w:vAlign w:val="bottom"/>
            <w:hideMark/>
          </w:tcPr>
          <w:p w14:paraId="6B6986CC" w14:textId="77777777" w:rsidR="00A36D72" w:rsidRPr="00B55B9F" w:rsidRDefault="00A36D72" w:rsidP="00D92CD9">
            <w:pPr>
              <w:jc w:val="center"/>
              <w:rPr>
                <w:sz w:val="22"/>
              </w:rPr>
            </w:pPr>
            <w:r w:rsidRPr="00B55B9F">
              <w:rPr>
                <w:sz w:val="22"/>
              </w:rPr>
              <w:t>142</w:t>
            </w:r>
          </w:p>
        </w:tc>
        <w:tc>
          <w:tcPr>
            <w:tcW w:w="2083" w:type="dxa"/>
            <w:noWrap/>
            <w:vAlign w:val="bottom"/>
            <w:hideMark/>
          </w:tcPr>
          <w:p w14:paraId="4A653393" w14:textId="77777777" w:rsidR="00A36D72" w:rsidRPr="00B55B9F" w:rsidRDefault="00A36D72" w:rsidP="00D92CD9">
            <w:pPr>
              <w:jc w:val="center"/>
              <w:rPr>
                <w:sz w:val="22"/>
              </w:rPr>
            </w:pPr>
            <w:r w:rsidRPr="00B55B9F">
              <w:rPr>
                <w:sz w:val="22"/>
              </w:rPr>
              <w:t>48</w:t>
            </w:r>
          </w:p>
        </w:tc>
      </w:tr>
      <w:tr w:rsidR="00D92CD9" w:rsidRPr="00B55B9F" w14:paraId="116BA858" w14:textId="77777777" w:rsidTr="00D92CD9">
        <w:trPr>
          <w:trHeight w:val="265"/>
          <w:jc w:val="center"/>
        </w:trPr>
        <w:tc>
          <w:tcPr>
            <w:tcW w:w="5049" w:type="dxa"/>
            <w:noWrap/>
            <w:vAlign w:val="bottom"/>
            <w:hideMark/>
          </w:tcPr>
          <w:p w14:paraId="50BFAA25" w14:textId="77777777" w:rsidR="00A36D72" w:rsidRPr="00B55B9F" w:rsidRDefault="00A36D72" w:rsidP="00D92CD9">
            <w:pPr>
              <w:ind w:left="330"/>
              <w:jc w:val="both"/>
              <w:rPr>
                <w:sz w:val="22"/>
              </w:rPr>
            </w:pPr>
            <w:r w:rsidRPr="00B55B9F">
              <w:rPr>
                <w:sz w:val="22"/>
              </w:rPr>
              <w:t>Overweight</w:t>
            </w:r>
          </w:p>
        </w:tc>
        <w:tc>
          <w:tcPr>
            <w:tcW w:w="1951" w:type="dxa"/>
            <w:noWrap/>
            <w:vAlign w:val="bottom"/>
            <w:hideMark/>
          </w:tcPr>
          <w:p w14:paraId="63EF2495" w14:textId="77777777" w:rsidR="00A36D72" w:rsidRPr="00B55B9F" w:rsidRDefault="00A36D72" w:rsidP="00D92CD9">
            <w:pPr>
              <w:jc w:val="center"/>
              <w:rPr>
                <w:sz w:val="22"/>
              </w:rPr>
            </w:pPr>
            <w:r w:rsidRPr="00B55B9F">
              <w:rPr>
                <w:sz w:val="22"/>
              </w:rPr>
              <w:t>112</w:t>
            </w:r>
          </w:p>
        </w:tc>
        <w:tc>
          <w:tcPr>
            <w:tcW w:w="2083" w:type="dxa"/>
            <w:noWrap/>
            <w:vAlign w:val="bottom"/>
            <w:hideMark/>
          </w:tcPr>
          <w:p w14:paraId="685B4B7B" w14:textId="77777777" w:rsidR="00A36D72" w:rsidRPr="00B55B9F" w:rsidRDefault="00A36D72" w:rsidP="00D92CD9">
            <w:pPr>
              <w:jc w:val="center"/>
              <w:rPr>
                <w:b/>
                <w:bCs/>
                <w:sz w:val="22"/>
              </w:rPr>
            </w:pPr>
            <w:r w:rsidRPr="00B55B9F">
              <w:rPr>
                <w:b/>
                <w:bCs/>
                <w:sz w:val="22"/>
              </w:rPr>
              <w:t>37.8</w:t>
            </w:r>
          </w:p>
        </w:tc>
      </w:tr>
      <w:tr w:rsidR="00D92CD9" w:rsidRPr="00B55B9F" w14:paraId="379558B8" w14:textId="77777777" w:rsidTr="00D92CD9">
        <w:trPr>
          <w:trHeight w:val="265"/>
          <w:jc w:val="center"/>
        </w:trPr>
        <w:tc>
          <w:tcPr>
            <w:tcW w:w="5049" w:type="dxa"/>
            <w:tcBorders>
              <w:bottom w:val="single" w:sz="12" w:space="0" w:color="auto"/>
            </w:tcBorders>
            <w:noWrap/>
            <w:vAlign w:val="bottom"/>
            <w:hideMark/>
          </w:tcPr>
          <w:p w14:paraId="6A25F8B4" w14:textId="77777777" w:rsidR="00A36D72" w:rsidRPr="00B55B9F" w:rsidRDefault="00A36D72" w:rsidP="00D92CD9">
            <w:pPr>
              <w:ind w:left="330"/>
              <w:jc w:val="both"/>
              <w:rPr>
                <w:sz w:val="22"/>
              </w:rPr>
            </w:pPr>
            <w:r w:rsidRPr="00B55B9F">
              <w:rPr>
                <w:sz w:val="22"/>
              </w:rPr>
              <w:t>Obese</w:t>
            </w:r>
          </w:p>
        </w:tc>
        <w:tc>
          <w:tcPr>
            <w:tcW w:w="1951" w:type="dxa"/>
            <w:tcBorders>
              <w:bottom w:val="single" w:sz="12" w:space="0" w:color="auto"/>
            </w:tcBorders>
            <w:noWrap/>
            <w:vAlign w:val="bottom"/>
            <w:hideMark/>
          </w:tcPr>
          <w:p w14:paraId="4DC30F32" w14:textId="77777777" w:rsidR="00A36D72" w:rsidRPr="00B55B9F" w:rsidRDefault="00A36D72" w:rsidP="00D92CD9">
            <w:pPr>
              <w:jc w:val="center"/>
              <w:rPr>
                <w:sz w:val="22"/>
              </w:rPr>
            </w:pPr>
            <w:r w:rsidRPr="00B55B9F">
              <w:rPr>
                <w:sz w:val="22"/>
              </w:rPr>
              <w:t>38</w:t>
            </w:r>
          </w:p>
        </w:tc>
        <w:tc>
          <w:tcPr>
            <w:tcW w:w="2083" w:type="dxa"/>
            <w:tcBorders>
              <w:bottom w:val="single" w:sz="12" w:space="0" w:color="auto"/>
            </w:tcBorders>
            <w:noWrap/>
            <w:vAlign w:val="bottom"/>
            <w:hideMark/>
          </w:tcPr>
          <w:p w14:paraId="4F2ACA07" w14:textId="77777777" w:rsidR="00A36D72" w:rsidRPr="00B55B9F" w:rsidRDefault="00A36D72" w:rsidP="00D92CD9">
            <w:pPr>
              <w:jc w:val="center"/>
              <w:rPr>
                <w:sz w:val="22"/>
              </w:rPr>
            </w:pPr>
            <w:r w:rsidRPr="00B55B9F">
              <w:rPr>
                <w:sz w:val="22"/>
              </w:rPr>
              <w:t>12.8</w:t>
            </w:r>
          </w:p>
        </w:tc>
      </w:tr>
    </w:tbl>
    <w:p w14:paraId="77794D14" w14:textId="77777777" w:rsidR="00A36D72" w:rsidRPr="00B55B9F" w:rsidRDefault="00A36D72" w:rsidP="00B718E9">
      <w:pPr>
        <w:jc w:val="both"/>
      </w:pPr>
    </w:p>
    <w:p w14:paraId="1C489BE7" w14:textId="77777777" w:rsidR="00A36D72" w:rsidRPr="00B55B9F" w:rsidRDefault="00A36D72" w:rsidP="00B718E9">
      <w:pPr>
        <w:jc w:val="both"/>
      </w:pPr>
    </w:p>
    <w:p w14:paraId="2891BEBE" w14:textId="77777777" w:rsidR="00A36D72" w:rsidRPr="00B55B9F" w:rsidRDefault="00A36D72" w:rsidP="00B718E9">
      <w:pPr>
        <w:jc w:val="both"/>
      </w:pPr>
    </w:p>
    <w:p w14:paraId="7A4F3FFC" w14:textId="77777777" w:rsidR="00A36D72" w:rsidRPr="00B55B9F" w:rsidRDefault="00A36D72" w:rsidP="00B718E9">
      <w:pPr>
        <w:jc w:val="both"/>
      </w:pPr>
    </w:p>
    <w:p w14:paraId="4D5692E5" w14:textId="376DDE35" w:rsidR="00A36D72" w:rsidRDefault="00A36D72" w:rsidP="00B718E9">
      <w:pPr>
        <w:jc w:val="both"/>
      </w:pPr>
    </w:p>
    <w:p w14:paraId="0CF2694E" w14:textId="4ABE84D7" w:rsidR="00E86A0D" w:rsidRDefault="00E86A0D" w:rsidP="00B718E9">
      <w:pPr>
        <w:jc w:val="both"/>
      </w:pPr>
    </w:p>
    <w:p w14:paraId="09FB0C18" w14:textId="7F0B9BFA" w:rsidR="00E86A0D" w:rsidRDefault="00E86A0D" w:rsidP="00B718E9">
      <w:pPr>
        <w:jc w:val="both"/>
      </w:pPr>
    </w:p>
    <w:p w14:paraId="7B6BCCEA" w14:textId="71A11A07" w:rsidR="00E86A0D" w:rsidRDefault="00E86A0D" w:rsidP="00B718E9">
      <w:pPr>
        <w:jc w:val="both"/>
      </w:pPr>
    </w:p>
    <w:p w14:paraId="4C706379" w14:textId="0EA4E636" w:rsidR="00E86A0D" w:rsidRDefault="00E86A0D" w:rsidP="00B718E9">
      <w:pPr>
        <w:jc w:val="both"/>
      </w:pPr>
    </w:p>
    <w:p w14:paraId="67206382" w14:textId="60964D6A" w:rsidR="00E86A0D" w:rsidRDefault="00E86A0D" w:rsidP="00B718E9">
      <w:pPr>
        <w:jc w:val="both"/>
      </w:pPr>
    </w:p>
    <w:p w14:paraId="0124B786" w14:textId="78A14540" w:rsidR="00E86A0D" w:rsidRDefault="00E86A0D" w:rsidP="00B718E9">
      <w:pPr>
        <w:jc w:val="both"/>
      </w:pPr>
    </w:p>
    <w:p w14:paraId="5DEAA395" w14:textId="77777777" w:rsidR="00E86A0D" w:rsidRPr="00B55B9F" w:rsidRDefault="00E86A0D" w:rsidP="00B718E9">
      <w:pPr>
        <w:jc w:val="both"/>
      </w:pPr>
    </w:p>
    <w:p w14:paraId="0D4E27D9" w14:textId="77777777" w:rsidR="00A36D72" w:rsidRPr="00B55B9F" w:rsidRDefault="00A36D72" w:rsidP="00B718E9">
      <w:pPr>
        <w:jc w:val="both"/>
      </w:pPr>
    </w:p>
    <w:p w14:paraId="0A5B5C58" w14:textId="77777777" w:rsidR="00A36D72" w:rsidRPr="00B55B9F" w:rsidRDefault="00A36D72" w:rsidP="00B718E9">
      <w:pPr>
        <w:jc w:val="both"/>
      </w:pPr>
    </w:p>
    <w:p w14:paraId="6DF24B65" w14:textId="5E21E9AB" w:rsidR="00A36D72" w:rsidRPr="00B55B9F" w:rsidRDefault="00A36D72" w:rsidP="00B718E9">
      <w:pPr>
        <w:jc w:val="both"/>
      </w:pPr>
    </w:p>
    <w:p w14:paraId="560E39EF" w14:textId="77777777" w:rsidR="001807FF" w:rsidRPr="00B55B9F" w:rsidRDefault="001807FF" w:rsidP="00B718E9">
      <w:pPr>
        <w:jc w:val="both"/>
      </w:pPr>
    </w:p>
    <w:p w14:paraId="50C25D16" w14:textId="3118D405" w:rsidR="00A36D72" w:rsidRPr="00B55B9F" w:rsidRDefault="00D92CD9" w:rsidP="00D92CD9">
      <w:pPr>
        <w:pStyle w:val="Caption"/>
      </w:pPr>
      <w:bookmarkStart w:id="4" w:name="_Toc171341413"/>
      <w:r w:rsidRPr="00B55B9F">
        <w:lastRenderedPageBreak/>
        <w:t xml:space="preserve">Table </w:t>
      </w:r>
      <w:r w:rsidR="00D47E33">
        <w:fldChar w:fldCharType="begin"/>
      </w:r>
      <w:r w:rsidR="00D47E33">
        <w:instrText xml:space="preserve"> SEQ Table \* ARABIC </w:instrText>
      </w:r>
      <w:r w:rsidR="00D47E33">
        <w:fldChar w:fldCharType="separate"/>
      </w:r>
      <w:r w:rsidR="00F20662">
        <w:rPr>
          <w:noProof/>
        </w:rPr>
        <w:t>2</w:t>
      </w:r>
      <w:r w:rsidR="00D47E33">
        <w:rPr>
          <w:noProof/>
        </w:rPr>
        <w:fldChar w:fldCharType="end"/>
      </w:r>
      <w:r w:rsidRPr="00B55B9F">
        <w:t xml:space="preserve"> : Participants laboratory findings (N=296)</w:t>
      </w:r>
      <w:bookmarkEnd w:id="4"/>
    </w:p>
    <w:tbl>
      <w:tblPr>
        <w:tblW w:w="8891" w:type="dxa"/>
        <w:jc w:val="center"/>
        <w:tblLook w:val="04A0" w:firstRow="1" w:lastRow="0" w:firstColumn="1" w:lastColumn="0" w:noHBand="0" w:noVBand="1"/>
      </w:tblPr>
      <w:tblGrid>
        <w:gridCol w:w="3788"/>
        <w:gridCol w:w="2847"/>
        <w:gridCol w:w="2256"/>
      </w:tblGrid>
      <w:tr w:rsidR="00D92CD9" w:rsidRPr="00B55B9F" w14:paraId="01EB96B9" w14:textId="21A56C6A" w:rsidTr="00D92CD9">
        <w:trPr>
          <w:trHeight w:val="240"/>
          <w:jc w:val="center"/>
        </w:trPr>
        <w:tc>
          <w:tcPr>
            <w:tcW w:w="3788" w:type="dxa"/>
            <w:tcBorders>
              <w:top w:val="single" w:sz="12" w:space="0" w:color="auto"/>
              <w:bottom w:val="single" w:sz="12" w:space="0" w:color="auto"/>
            </w:tcBorders>
            <w:noWrap/>
            <w:vAlign w:val="bottom"/>
            <w:hideMark/>
          </w:tcPr>
          <w:p w14:paraId="4B79FDF7" w14:textId="77777777" w:rsidR="00CF6ECF" w:rsidRPr="00B55B9F" w:rsidRDefault="00CF6ECF" w:rsidP="00B718E9">
            <w:pPr>
              <w:jc w:val="both"/>
              <w:rPr>
                <w:b/>
                <w:bCs/>
              </w:rPr>
            </w:pPr>
            <w:r w:rsidRPr="00B55B9F">
              <w:rPr>
                <w:b/>
                <w:bCs/>
              </w:rPr>
              <w:t>Variable</w:t>
            </w:r>
          </w:p>
        </w:tc>
        <w:tc>
          <w:tcPr>
            <w:tcW w:w="2847" w:type="dxa"/>
            <w:tcBorders>
              <w:top w:val="single" w:sz="12" w:space="0" w:color="auto"/>
              <w:bottom w:val="single" w:sz="12" w:space="0" w:color="auto"/>
            </w:tcBorders>
            <w:noWrap/>
            <w:vAlign w:val="bottom"/>
            <w:hideMark/>
          </w:tcPr>
          <w:p w14:paraId="2210D8EE" w14:textId="77777777" w:rsidR="00CF6ECF" w:rsidRPr="00B55B9F" w:rsidRDefault="00CF6ECF" w:rsidP="00D92CD9">
            <w:pPr>
              <w:jc w:val="center"/>
              <w:rPr>
                <w:b/>
                <w:bCs/>
              </w:rPr>
            </w:pPr>
            <w:r w:rsidRPr="00B55B9F">
              <w:rPr>
                <w:b/>
                <w:bCs/>
              </w:rPr>
              <w:t>Frequency</w:t>
            </w:r>
          </w:p>
        </w:tc>
        <w:tc>
          <w:tcPr>
            <w:tcW w:w="2256" w:type="dxa"/>
            <w:tcBorders>
              <w:top w:val="single" w:sz="12" w:space="0" w:color="auto"/>
              <w:bottom w:val="single" w:sz="12" w:space="0" w:color="auto"/>
            </w:tcBorders>
            <w:noWrap/>
            <w:vAlign w:val="bottom"/>
            <w:hideMark/>
          </w:tcPr>
          <w:p w14:paraId="7B5EE106" w14:textId="77777777" w:rsidR="00CF6ECF" w:rsidRPr="00B55B9F" w:rsidRDefault="00CF6ECF" w:rsidP="00D92CD9">
            <w:pPr>
              <w:jc w:val="center"/>
              <w:rPr>
                <w:b/>
                <w:bCs/>
              </w:rPr>
            </w:pPr>
            <w:r w:rsidRPr="00B55B9F">
              <w:rPr>
                <w:b/>
                <w:bCs/>
              </w:rPr>
              <w:t>Percentage</w:t>
            </w:r>
          </w:p>
        </w:tc>
      </w:tr>
      <w:tr w:rsidR="00D92CD9" w:rsidRPr="00B55B9F" w14:paraId="778E0B0B" w14:textId="563BB515" w:rsidTr="00D92CD9">
        <w:trPr>
          <w:trHeight w:val="240"/>
          <w:jc w:val="center"/>
        </w:trPr>
        <w:tc>
          <w:tcPr>
            <w:tcW w:w="3788" w:type="dxa"/>
            <w:tcBorders>
              <w:top w:val="single" w:sz="12" w:space="0" w:color="auto"/>
            </w:tcBorders>
            <w:noWrap/>
            <w:vAlign w:val="bottom"/>
          </w:tcPr>
          <w:p w14:paraId="4601EE47" w14:textId="77777777" w:rsidR="00CF6ECF" w:rsidRPr="00B55B9F" w:rsidRDefault="00CF6ECF" w:rsidP="00B718E9">
            <w:pPr>
              <w:jc w:val="both"/>
              <w:rPr>
                <w:b/>
                <w:bCs/>
              </w:rPr>
            </w:pPr>
            <w:r w:rsidRPr="00B55B9F">
              <w:rPr>
                <w:b/>
                <w:bCs/>
              </w:rPr>
              <w:t>Serum creatinine</w:t>
            </w:r>
          </w:p>
        </w:tc>
        <w:tc>
          <w:tcPr>
            <w:tcW w:w="2847" w:type="dxa"/>
            <w:tcBorders>
              <w:top w:val="single" w:sz="12" w:space="0" w:color="auto"/>
            </w:tcBorders>
            <w:noWrap/>
            <w:vAlign w:val="bottom"/>
          </w:tcPr>
          <w:p w14:paraId="531F070A" w14:textId="77777777" w:rsidR="00CF6ECF" w:rsidRPr="00B55B9F" w:rsidRDefault="00CF6ECF" w:rsidP="00D92CD9">
            <w:pPr>
              <w:jc w:val="center"/>
              <w:rPr>
                <w:b/>
                <w:bCs/>
              </w:rPr>
            </w:pPr>
          </w:p>
        </w:tc>
        <w:tc>
          <w:tcPr>
            <w:tcW w:w="2256" w:type="dxa"/>
            <w:tcBorders>
              <w:top w:val="single" w:sz="12" w:space="0" w:color="auto"/>
            </w:tcBorders>
            <w:noWrap/>
            <w:vAlign w:val="bottom"/>
          </w:tcPr>
          <w:p w14:paraId="685DF507" w14:textId="77777777" w:rsidR="00CF6ECF" w:rsidRPr="00B55B9F" w:rsidRDefault="00CF6ECF" w:rsidP="00D92CD9">
            <w:pPr>
              <w:jc w:val="center"/>
              <w:rPr>
                <w:b/>
                <w:bCs/>
              </w:rPr>
            </w:pPr>
          </w:p>
        </w:tc>
      </w:tr>
      <w:tr w:rsidR="00D92CD9" w:rsidRPr="00B55B9F" w14:paraId="5023EB21" w14:textId="27278C4A" w:rsidTr="00D92CD9">
        <w:trPr>
          <w:trHeight w:val="240"/>
          <w:jc w:val="center"/>
        </w:trPr>
        <w:tc>
          <w:tcPr>
            <w:tcW w:w="3788" w:type="dxa"/>
            <w:noWrap/>
            <w:vAlign w:val="bottom"/>
          </w:tcPr>
          <w:p w14:paraId="1F4AAEB7" w14:textId="77777777" w:rsidR="00CF6ECF" w:rsidRPr="00B55B9F" w:rsidRDefault="00CF6ECF" w:rsidP="00B718E9">
            <w:pPr>
              <w:jc w:val="both"/>
              <w:rPr>
                <w:i/>
                <w:iCs/>
              </w:rPr>
            </w:pPr>
            <w:r w:rsidRPr="00B55B9F">
              <w:rPr>
                <w:i/>
                <w:iCs/>
              </w:rPr>
              <w:t>Median (IQR)</w:t>
            </w:r>
          </w:p>
        </w:tc>
        <w:tc>
          <w:tcPr>
            <w:tcW w:w="2847" w:type="dxa"/>
            <w:noWrap/>
            <w:vAlign w:val="bottom"/>
          </w:tcPr>
          <w:p w14:paraId="0F1D76EE" w14:textId="77777777" w:rsidR="00CF6ECF" w:rsidRPr="00B55B9F" w:rsidRDefault="00CF6ECF" w:rsidP="00D92CD9">
            <w:pPr>
              <w:jc w:val="center"/>
              <w:rPr>
                <w:i/>
                <w:iCs/>
              </w:rPr>
            </w:pPr>
            <w:r w:rsidRPr="00B55B9F">
              <w:rPr>
                <w:i/>
                <w:iCs/>
              </w:rPr>
              <w:t>96.5 (73-140)</w:t>
            </w:r>
          </w:p>
        </w:tc>
        <w:tc>
          <w:tcPr>
            <w:tcW w:w="2256" w:type="dxa"/>
            <w:noWrap/>
            <w:vAlign w:val="bottom"/>
          </w:tcPr>
          <w:p w14:paraId="786830C5" w14:textId="77777777" w:rsidR="00CF6ECF" w:rsidRPr="00B55B9F" w:rsidRDefault="00CF6ECF" w:rsidP="00D92CD9">
            <w:pPr>
              <w:jc w:val="center"/>
              <w:rPr>
                <w:b/>
                <w:bCs/>
              </w:rPr>
            </w:pPr>
          </w:p>
        </w:tc>
      </w:tr>
      <w:tr w:rsidR="00D92CD9" w:rsidRPr="00B55B9F" w14:paraId="6EC71155" w14:textId="6290A1A6" w:rsidTr="00D92CD9">
        <w:trPr>
          <w:trHeight w:val="240"/>
          <w:jc w:val="center"/>
        </w:trPr>
        <w:tc>
          <w:tcPr>
            <w:tcW w:w="3788" w:type="dxa"/>
            <w:noWrap/>
            <w:vAlign w:val="bottom"/>
            <w:hideMark/>
          </w:tcPr>
          <w:p w14:paraId="0D002AAE" w14:textId="77777777" w:rsidR="00CF6ECF" w:rsidRPr="00B55B9F" w:rsidRDefault="00CF6ECF" w:rsidP="00B718E9">
            <w:pPr>
              <w:jc w:val="both"/>
              <w:rPr>
                <w:b/>
                <w:bCs/>
              </w:rPr>
            </w:pPr>
            <w:r w:rsidRPr="00B55B9F">
              <w:rPr>
                <w:b/>
                <w:bCs/>
              </w:rPr>
              <w:t xml:space="preserve">Serum cholesterol </w:t>
            </w:r>
          </w:p>
        </w:tc>
        <w:tc>
          <w:tcPr>
            <w:tcW w:w="2847" w:type="dxa"/>
            <w:noWrap/>
            <w:vAlign w:val="bottom"/>
            <w:hideMark/>
          </w:tcPr>
          <w:p w14:paraId="5A7218F2" w14:textId="208AA321" w:rsidR="00CF6ECF" w:rsidRPr="00B55B9F" w:rsidRDefault="00CF6ECF" w:rsidP="00D92CD9">
            <w:pPr>
              <w:jc w:val="center"/>
              <w:rPr>
                <w:b/>
                <w:bCs/>
              </w:rPr>
            </w:pPr>
          </w:p>
        </w:tc>
        <w:tc>
          <w:tcPr>
            <w:tcW w:w="2256" w:type="dxa"/>
            <w:noWrap/>
            <w:vAlign w:val="bottom"/>
            <w:hideMark/>
          </w:tcPr>
          <w:p w14:paraId="6633DD8B" w14:textId="01A0DE44" w:rsidR="00CF6ECF" w:rsidRPr="00B55B9F" w:rsidRDefault="00CF6ECF" w:rsidP="00D92CD9">
            <w:pPr>
              <w:jc w:val="center"/>
              <w:rPr>
                <w:b/>
                <w:bCs/>
              </w:rPr>
            </w:pPr>
          </w:p>
        </w:tc>
      </w:tr>
      <w:tr w:rsidR="00D92CD9" w:rsidRPr="00B55B9F" w14:paraId="2E522CD8" w14:textId="5C18E93D" w:rsidTr="00D92CD9">
        <w:trPr>
          <w:trHeight w:val="240"/>
          <w:jc w:val="center"/>
        </w:trPr>
        <w:tc>
          <w:tcPr>
            <w:tcW w:w="3788" w:type="dxa"/>
            <w:noWrap/>
            <w:vAlign w:val="bottom"/>
            <w:hideMark/>
          </w:tcPr>
          <w:p w14:paraId="65F0E309" w14:textId="77777777" w:rsidR="00CF6ECF" w:rsidRPr="00B55B9F" w:rsidRDefault="00CF6ECF" w:rsidP="00B718E9">
            <w:pPr>
              <w:ind w:left="330"/>
              <w:jc w:val="both"/>
            </w:pPr>
            <w:r w:rsidRPr="00B55B9F">
              <w:t>Normal</w:t>
            </w:r>
          </w:p>
        </w:tc>
        <w:tc>
          <w:tcPr>
            <w:tcW w:w="2847" w:type="dxa"/>
            <w:noWrap/>
            <w:vAlign w:val="bottom"/>
            <w:hideMark/>
          </w:tcPr>
          <w:p w14:paraId="6542C588" w14:textId="77777777" w:rsidR="00CF6ECF" w:rsidRPr="00B55B9F" w:rsidRDefault="00CF6ECF" w:rsidP="00D92CD9">
            <w:pPr>
              <w:jc w:val="center"/>
            </w:pPr>
            <w:r w:rsidRPr="00B55B9F">
              <w:t>152</w:t>
            </w:r>
          </w:p>
        </w:tc>
        <w:tc>
          <w:tcPr>
            <w:tcW w:w="2256" w:type="dxa"/>
            <w:noWrap/>
            <w:vAlign w:val="bottom"/>
            <w:hideMark/>
          </w:tcPr>
          <w:p w14:paraId="4DA0D683" w14:textId="77777777" w:rsidR="00CF6ECF" w:rsidRPr="00B55B9F" w:rsidRDefault="00CF6ECF" w:rsidP="00D92CD9">
            <w:pPr>
              <w:jc w:val="center"/>
            </w:pPr>
            <w:r w:rsidRPr="00B55B9F">
              <w:t>51.4</w:t>
            </w:r>
          </w:p>
        </w:tc>
      </w:tr>
      <w:tr w:rsidR="00D92CD9" w:rsidRPr="00B55B9F" w14:paraId="61C31D82" w14:textId="43F83EA4" w:rsidTr="00D92CD9">
        <w:trPr>
          <w:trHeight w:val="240"/>
          <w:jc w:val="center"/>
        </w:trPr>
        <w:tc>
          <w:tcPr>
            <w:tcW w:w="3788" w:type="dxa"/>
            <w:noWrap/>
            <w:vAlign w:val="bottom"/>
            <w:hideMark/>
          </w:tcPr>
          <w:p w14:paraId="218F185D" w14:textId="77777777" w:rsidR="00CF6ECF" w:rsidRPr="00B55B9F" w:rsidRDefault="00CF6ECF" w:rsidP="00B718E9">
            <w:pPr>
              <w:ind w:left="330"/>
              <w:jc w:val="both"/>
            </w:pPr>
            <w:r w:rsidRPr="00B55B9F">
              <w:t>High cholesterol</w:t>
            </w:r>
          </w:p>
        </w:tc>
        <w:tc>
          <w:tcPr>
            <w:tcW w:w="2847" w:type="dxa"/>
            <w:noWrap/>
            <w:vAlign w:val="bottom"/>
            <w:hideMark/>
          </w:tcPr>
          <w:p w14:paraId="09A65C9D" w14:textId="77777777" w:rsidR="00CF6ECF" w:rsidRPr="00B55B9F" w:rsidRDefault="00CF6ECF" w:rsidP="00D92CD9">
            <w:pPr>
              <w:jc w:val="center"/>
            </w:pPr>
            <w:r w:rsidRPr="00B55B9F">
              <w:t>144</w:t>
            </w:r>
          </w:p>
        </w:tc>
        <w:tc>
          <w:tcPr>
            <w:tcW w:w="2256" w:type="dxa"/>
            <w:noWrap/>
            <w:vAlign w:val="bottom"/>
            <w:hideMark/>
          </w:tcPr>
          <w:p w14:paraId="4E3BA8AF" w14:textId="77777777" w:rsidR="00CF6ECF" w:rsidRPr="00B55B9F" w:rsidRDefault="00CF6ECF" w:rsidP="00D92CD9">
            <w:pPr>
              <w:jc w:val="center"/>
              <w:rPr>
                <w:b/>
                <w:bCs/>
              </w:rPr>
            </w:pPr>
            <w:r w:rsidRPr="00B55B9F">
              <w:rPr>
                <w:b/>
                <w:bCs/>
              </w:rPr>
              <w:t>48.6</w:t>
            </w:r>
          </w:p>
        </w:tc>
      </w:tr>
      <w:tr w:rsidR="00D92CD9" w:rsidRPr="00B55B9F" w14:paraId="1166612B" w14:textId="77777777" w:rsidTr="00D92CD9">
        <w:trPr>
          <w:trHeight w:val="240"/>
          <w:jc w:val="center"/>
        </w:trPr>
        <w:tc>
          <w:tcPr>
            <w:tcW w:w="3788" w:type="dxa"/>
            <w:noWrap/>
            <w:vAlign w:val="bottom"/>
          </w:tcPr>
          <w:p w14:paraId="53917A2D" w14:textId="20859FEF" w:rsidR="00CF6ECF" w:rsidRPr="00B55B9F" w:rsidRDefault="00065A1D" w:rsidP="00B718E9">
            <w:pPr>
              <w:ind w:left="330"/>
              <w:jc w:val="both"/>
              <w:rPr>
                <w:i/>
                <w:iCs/>
              </w:rPr>
            </w:pPr>
            <w:r w:rsidRPr="00B55B9F">
              <w:rPr>
                <w:i/>
                <w:iCs/>
              </w:rPr>
              <w:t>Mean, SD</w:t>
            </w:r>
          </w:p>
        </w:tc>
        <w:tc>
          <w:tcPr>
            <w:tcW w:w="2847" w:type="dxa"/>
            <w:noWrap/>
            <w:vAlign w:val="bottom"/>
          </w:tcPr>
          <w:p w14:paraId="0F08FA3A" w14:textId="76590428" w:rsidR="00CF6ECF" w:rsidRPr="00B55B9F" w:rsidRDefault="00065A1D" w:rsidP="00D92CD9">
            <w:pPr>
              <w:jc w:val="center"/>
              <w:rPr>
                <w:i/>
                <w:iCs/>
              </w:rPr>
            </w:pPr>
            <w:r w:rsidRPr="00B55B9F">
              <w:rPr>
                <w:i/>
                <w:iCs/>
              </w:rPr>
              <w:t>5.4 (±1.47)</w:t>
            </w:r>
          </w:p>
        </w:tc>
        <w:tc>
          <w:tcPr>
            <w:tcW w:w="2256" w:type="dxa"/>
            <w:noWrap/>
            <w:vAlign w:val="bottom"/>
          </w:tcPr>
          <w:p w14:paraId="6674296E" w14:textId="77777777" w:rsidR="00CF6ECF" w:rsidRPr="00B55B9F" w:rsidRDefault="00CF6ECF" w:rsidP="00D92CD9">
            <w:pPr>
              <w:jc w:val="center"/>
              <w:rPr>
                <w:b/>
                <w:bCs/>
              </w:rPr>
            </w:pPr>
          </w:p>
        </w:tc>
      </w:tr>
      <w:tr w:rsidR="00D92CD9" w:rsidRPr="00B55B9F" w14:paraId="3C7CE492" w14:textId="6C023C7F" w:rsidTr="00D92CD9">
        <w:trPr>
          <w:trHeight w:val="240"/>
          <w:jc w:val="center"/>
        </w:trPr>
        <w:tc>
          <w:tcPr>
            <w:tcW w:w="3788" w:type="dxa"/>
            <w:noWrap/>
            <w:vAlign w:val="bottom"/>
            <w:hideMark/>
          </w:tcPr>
          <w:p w14:paraId="154FFF90" w14:textId="77777777" w:rsidR="00CF6ECF" w:rsidRPr="00B55B9F" w:rsidRDefault="00CF6ECF" w:rsidP="00B718E9">
            <w:pPr>
              <w:jc w:val="both"/>
              <w:rPr>
                <w:b/>
                <w:bCs/>
              </w:rPr>
            </w:pPr>
            <w:r w:rsidRPr="00B55B9F">
              <w:rPr>
                <w:b/>
                <w:bCs/>
              </w:rPr>
              <w:t xml:space="preserve">Serum triglyceride </w:t>
            </w:r>
          </w:p>
        </w:tc>
        <w:tc>
          <w:tcPr>
            <w:tcW w:w="2847" w:type="dxa"/>
            <w:noWrap/>
            <w:vAlign w:val="bottom"/>
            <w:hideMark/>
          </w:tcPr>
          <w:p w14:paraId="390BEA0A" w14:textId="137B8FCD" w:rsidR="00CF6ECF" w:rsidRPr="00B55B9F" w:rsidRDefault="00CF6ECF" w:rsidP="00D92CD9">
            <w:pPr>
              <w:jc w:val="center"/>
              <w:rPr>
                <w:b/>
                <w:bCs/>
              </w:rPr>
            </w:pPr>
          </w:p>
        </w:tc>
        <w:tc>
          <w:tcPr>
            <w:tcW w:w="2256" w:type="dxa"/>
            <w:noWrap/>
            <w:vAlign w:val="bottom"/>
            <w:hideMark/>
          </w:tcPr>
          <w:p w14:paraId="191E5A5A" w14:textId="06486EB0" w:rsidR="00CF6ECF" w:rsidRPr="00B55B9F" w:rsidRDefault="00CF6ECF" w:rsidP="00D92CD9">
            <w:pPr>
              <w:jc w:val="center"/>
              <w:rPr>
                <w:b/>
                <w:bCs/>
              </w:rPr>
            </w:pPr>
          </w:p>
        </w:tc>
      </w:tr>
      <w:tr w:rsidR="00D92CD9" w:rsidRPr="00B55B9F" w14:paraId="10E3946E" w14:textId="6DD1CC98" w:rsidTr="00D92CD9">
        <w:trPr>
          <w:trHeight w:val="240"/>
          <w:jc w:val="center"/>
        </w:trPr>
        <w:tc>
          <w:tcPr>
            <w:tcW w:w="3788" w:type="dxa"/>
            <w:noWrap/>
            <w:vAlign w:val="bottom"/>
            <w:hideMark/>
          </w:tcPr>
          <w:p w14:paraId="1E597F85" w14:textId="77777777" w:rsidR="00CF6ECF" w:rsidRPr="00B55B9F" w:rsidRDefault="00CF6ECF" w:rsidP="00B718E9">
            <w:pPr>
              <w:ind w:left="330"/>
              <w:jc w:val="both"/>
            </w:pPr>
            <w:r w:rsidRPr="00B55B9F">
              <w:t>Normal</w:t>
            </w:r>
          </w:p>
        </w:tc>
        <w:tc>
          <w:tcPr>
            <w:tcW w:w="2847" w:type="dxa"/>
            <w:noWrap/>
            <w:vAlign w:val="bottom"/>
            <w:hideMark/>
          </w:tcPr>
          <w:p w14:paraId="6A7DD9EB" w14:textId="77777777" w:rsidR="00CF6ECF" w:rsidRPr="00B55B9F" w:rsidRDefault="00CF6ECF" w:rsidP="00D92CD9">
            <w:pPr>
              <w:jc w:val="center"/>
            </w:pPr>
            <w:r w:rsidRPr="00B55B9F">
              <w:t>167</w:t>
            </w:r>
          </w:p>
        </w:tc>
        <w:tc>
          <w:tcPr>
            <w:tcW w:w="2256" w:type="dxa"/>
            <w:noWrap/>
            <w:vAlign w:val="bottom"/>
            <w:hideMark/>
          </w:tcPr>
          <w:p w14:paraId="791E0CF2" w14:textId="77777777" w:rsidR="00CF6ECF" w:rsidRPr="00B55B9F" w:rsidRDefault="00CF6ECF" w:rsidP="00D92CD9">
            <w:pPr>
              <w:jc w:val="center"/>
            </w:pPr>
            <w:r w:rsidRPr="00B55B9F">
              <w:t>56.4</w:t>
            </w:r>
          </w:p>
        </w:tc>
      </w:tr>
      <w:tr w:rsidR="00D92CD9" w:rsidRPr="00B55B9F" w14:paraId="5B9F2BE7" w14:textId="18491491" w:rsidTr="00D92CD9">
        <w:trPr>
          <w:trHeight w:val="240"/>
          <w:jc w:val="center"/>
        </w:trPr>
        <w:tc>
          <w:tcPr>
            <w:tcW w:w="3788" w:type="dxa"/>
            <w:noWrap/>
            <w:vAlign w:val="bottom"/>
            <w:hideMark/>
          </w:tcPr>
          <w:p w14:paraId="05C204D3" w14:textId="77777777" w:rsidR="00CF6ECF" w:rsidRPr="00B55B9F" w:rsidRDefault="00CF6ECF" w:rsidP="00B718E9">
            <w:pPr>
              <w:ind w:left="330"/>
              <w:jc w:val="both"/>
            </w:pPr>
            <w:r w:rsidRPr="00B55B9F">
              <w:t>High triglyceride</w:t>
            </w:r>
          </w:p>
        </w:tc>
        <w:tc>
          <w:tcPr>
            <w:tcW w:w="2847" w:type="dxa"/>
            <w:noWrap/>
            <w:vAlign w:val="bottom"/>
            <w:hideMark/>
          </w:tcPr>
          <w:p w14:paraId="7F3FC35A" w14:textId="77777777" w:rsidR="00CF6ECF" w:rsidRPr="00B55B9F" w:rsidRDefault="00CF6ECF" w:rsidP="00D92CD9">
            <w:pPr>
              <w:jc w:val="center"/>
            </w:pPr>
            <w:r w:rsidRPr="00B55B9F">
              <w:t>129</w:t>
            </w:r>
          </w:p>
        </w:tc>
        <w:tc>
          <w:tcPr>
            <w:tcW w:w="2256" w:type="dxa"/>
            <w:noWrap/>
            <w:vAlign w:val="bottom"/>
            <w:hideMark/>
          </w:tcPr>
          <w:p w14:paraId="4C365672" w14:textId="77777777" w:rsidR="00CF6ECF" w:rsidRPr="00B55B9F" w:rsidRDefault="00CF6ECF" w:rsidP="00D92CD9">
            <w:pPr>
              <w:jc w:val="center"/>
              <w:rPr>
                <w:b/>
                <w:bCs/>
              </w:rPr>
            </w:pPr>
            <w:r w:rsidRPr="00B55B9F">
              <w:rPr>
                <w:b/>
                <w:bCs/>
              </w:rPr>
              <w:t>43.6</w:t>
            </w:r>
          </w:p>
        </w:tc>
      </w:tr>
      <w:tr w:rsidR="00D92CD9" w:rsidRPr="00B55B9F" w14:paraId="2E521BDA" w14:textId="77777777" w:rsidTr="00D92CD9">
        <w:trPr>
          <w:trHeight w:val="240"/>
          <w:jc w:val="center"/>
        </w:trPr>
        <w:tc>
          <w:tcPr>
            <w:tcW w:w="3788" w:type="dxa"/>
            <w:noWrap/>
            <w:vAlign w:val="bottom"/>
          </w:tcPr>
          <w:p w14:paraId="304187FD" w14:textId="1AB80FD6" w:rsidR="00CF6ECF" w:rsidRPr="00B55B9F" w:rsidRDefault="00065A1D" w:rsidP="00B718E9">
            <w:pPr>
              <w:ind w:left="330"/>
              <w:jc w:val="both"/>
              <w:rPr>
                <w:i/>
                <w:iCs/>
              </w:rPr>
            </w:pPr>
            <w:r w:rsidRPr="00B55B9F">
              <w:rPr>
                <w:i/>
                <w:iCs/>
              </w:rPr>
              <w:t>Mean, SD</w:t>
            </w:r>
          </w:p>
        </w:tc>
        <w:tc>
          <w:tcPr>
            <w:tcW w:w="2847" w:type="dxa"/>
            <w:noWrap/>
            <w:vAlign w:val="bottom"/>
          </w:tcPr>
          <w:p w14:paraId="5D0AC0E3" w14:textId="51C8CC79" w:rsidR="00CF6ECF" w:rsidRPr="00B55B9F" w:rsidRDefault="00065A1D" w:rsidP="00D92CD9">
            <w:pPr>
              <w:jc w:val="center"/>
              <w:rPr>
                <w:i/>
                <w:iCs/>
              </w:rPr>
            </w:pPr>
            <w:r w:rsidRPr="00B55B9F">
              <w:rPr>
                <w:i/>
                <w:iCs/>
              </w:rPr>
              <w:t>2.1 (±1.35)</w:t>
            </w:r>
          </w:p>
        </w:tc>
        <w:tc>
          <w:tcPr>
            <w:tcW w:w="2256" w:type="dxa"/>
            <w:noWrap/>
            <w:vAlign w:val="bottom"/>
          </w:tcPr>
          <w:p w14:paraId="0096A55A" w14:textId="77777777" w:rsidR="00CF6ECF" w:rsidRPr="00B55B9F" w:rsidRDefault="00CF6ECF" w:rsidP="00D92CD9">
            <w:pPr>
              <w:jc w:val="center"/>
              <w:rPr>
                <w:b/>
                <w:bCs/>
                <w:i/>
                <w:iCs/>
              </w:rPr>
            </w:pPr>
          </w:p>
        </w:tc>
      </w:tr>
      <w:tr w:rsidR="00D92CD9" w:rsidRPr="00B55B9F" w14:paraId="61CE431F" w14:textId="06A555F8" w:rsidTr="00D92CD9">
        <w:trPr>
          <w:trHeight w:val="240"/>
          <w:jc w:val="center"/>
        </w:trPr>
        <w:tc>
          <w:tcPr>
            <w:tcW w:w="3788" w:type="dxa"/>
            <w:noWrap/>
            <w:vAlign w:val="bottom"/>
            <w:hideMark/>
          </w:tcPr>
          <w:p w14:paraId="04642A9E" w14:textId="77777777" w:rsidR="00CF6ECF" w:rsidRPr="00B55B9F" w:rsidRDefault="00CF6ECF" w:rsidP="00B718E9">
            <w:pPr>
              <w:jc w:val="both"/>
              <w:rPr>
                <w:b/>
                <w:bCs/>
              </w:rPr>
            </w:pPr>
            <w:r w:rsidRPr="00B55B9F">
              <w:rPr>
                <w:b/>
                <w:bCs/>
              </w:rPr>
              <w:t xml:space="preserve">Serum LDL </w:t>
            </w:r>
          </w:p>
        </w:tc>
        <w:tc>
          <w:tcPr>
            <w:tcW w:w="2847" w:type="dxa"/>
            <w:noWrap/>
            <w:vAlign w:val="bottom"/>
            <w:hideMark/>
          </w:tcPr>
          <w:p w14:paraId="11C39FE1" w14:textId="23CB124B" w:rsidR="00CF6ECF" w:rsidRPr="00B55B9F" w:rsidRDefault="00CF6ECF" w:rsidP="00D92CD9">
            <w:pPr>
              <w:jc w:val="center"/>
              <w:rPr>
                <w:b/>
                <w:bCs/>
              </w:rPr>
            </w:pPr>
          </w:p>
        </w:tc>
        <w:tc>
          <w:tcPr>
            <w:tcW w:w="2256" w:type="dxa"/>
            <w:noWrap/>
            <w:vAlign w:val="bottom"/>
            <w:hideMark/>
          </w:tcPr>
          <w:p w14:paraId="18D94239" w14:textId="408999DB" w:rsidR="00CF6ECF" w:rsidRPr="00B55B9F" w:rsidRDefault="00CF6ECF" w:rsidP="00D92CD9">
            <w:pPr>
              <w:jc w:val="center"/>
              <w:rPr>
                <w:b/>
                <w:bCs/>
              </w:rPr>
            </w:pPr>
          </w:p>
        </w:tc>
      </w:tr>
      <w:tr w:rsidR="00D92CD9" w:rsidRPr="00B55B9F" w14:paraId="3F65E9F1" w14:textId="169E8D34" w:rsidTr="00D92CD9">
        <w:trPr>
          <w:trHeight w:val="240"/>
          <w:jc w:val="center"/>
        </w:trPr>
        <w:tc>
          <w:tcPr>
            <w:tcW w:w="3788" w:type="dxa"/>
            <w:noWrap/>
            <w:vAlign w:val="bottom"/>
            <w:hideMark/>
          </w:tcPr>
          <w:p w14:paraId="40F1E1DD" w14:textId="77777777" w:rsidR="00CF6ECF" w:rsidRPr="00B55B9F" w:rsidRDefault="00CF6ECF" w:rsidP="00B718E9">
            <w:pPr>
              <w:ind w:left="330"/>
              <w:jc w:val="both"/>
            </w:pPr>
            <w:r w:rsidRPr="00B55B9F">
              <w:t>Normal</w:t>
            </w:r>
          </w:p>
        </w:tc>
        <w:tc>
          <w:tcPr>
            <w:tcW w:w="2847" w:type="dxa"/>
            <w:noWrap/>
            <w:vAlign w:val="bottom"/>
            <w:hideMark/>
          </w:tcPr>
          <w:p w14:paraId="1A72C0D1" w14:textId="77777777" w:rsidR="00CF6ECF" w:rsidRPr="00B55B9F" w:rsidRDefault="00CF6ECF" w:rsidP="00D92CD9">
            <w:pPr>
              <w:jc w:val="center"/>
            </w:pPr>
            <w:r w:rsidRPr="00B55B9F">
              <w:t>189</w:t>
            </w:r>
          </w:p>
        </w:tc>
        <w:tc>
          <w:tcPr>
            <w:tcW w:w="2256" w:type="dxa"/>
            <w:noWrap/>
            <w:vAlign w:val="bottom"/>
            <w:hideMark/>
          </w:tcPr>
          <w:p w14:paraId="3F5BCA1F" w14:textId="77777777" w:rsidR="00CF6ECF" w:rsidRPr="00B55B9F" w:rsidRDefault="00CF6ECF" w:rsidP="00D92CD9">
            <w:pPr>
              <w:jc w:val="center"/>
            </w:pPr>
            <w:r w:rsidRPr="00B55B9F">
              <w:t>63.9</w:t>
            </w:r>
          </w:p>
        </w:tc>
      </w:tr>
      <w:tr w:rsidR="00D92CD9" w:rsidRPr="00B55B9F" w14:paraId="0E75D078" w14:textId="024BE681" w:rsidTr="00D92CD9">
        <w:trPr>
          <w:trHeight w:val="240"/>
          <w:jc w:val="center"/>
        </w:trPr>
        <w:tc>
          <w:tcPr>
            <w:tcW w:w="3788" w:type="dxa"/>
            <w:noWrap/>
            <w:vAlign w:val="bottom"/>
            <w:hideMark/>
          </w:tcPr>
          <w:p w14:paraId="43CCA4DB" w14:textId="77777777" w:rsidR="00CF6ECF" w:rsidRPr="00B55B9F" w:rsidRDefault="00CF6ECF" w:rsidP="00B718E9">
            <w:pPr>
              <w:ind w:left="330"/>
              <w:jc w:val="both"/>
            </w:pPr>
            <w:r w:rsidRPr="00B55B9F">
              <w:t>High LDL</w:t>
            </w:r>
          </w:p>
        </w:tc>
        <w:tc>
          <w:tcPr>
            <w:tcW w:w="2847" w:type="dxa"/>
            <w:noWrap/>
            <w:vAlign w:val="bottom"/>
            <w:hideMark/>
          </w:tcPr>
          <w:p w14:paraId="1CDD4B63" w14:textId="77777777" w:rsidR="00CF6ECF" w:rsidRPr="00B55B9F" w:rsidRDefault="00CF6ECF" w:rsidP="00D92CD9">
            <w:pPr>
              <w:jc w:val="center"/>
            </w:pPr>
            <w:r w:rsidRPr="00B55B9F">
              <w:t>107</w:t>
            </w:r>
          </w:p>
        </w:tc>
        <w:tc>
          <w:tcPr>
            <w:tcW w:w="2256" w:type="dxa"/>
            <w:noWrap/>
            <w:vAlign w:val="bottom"/>
            <w:hideMark/>
          </w:tcPr>
          <w:p w14:paraId="70A1E908" w14:textId="77777777" w:rsidR="00CF6ECF" w:rsidRPr="00B55B9F" w:rsidRDefault="00CF6ECF" w:rsidP="00D92CD9">
            <w:pPr>
              <w:jc w:val="center"/>
              <w:rPr>
                <w:b/>
                <w:bCs/>
              </w:rPr>
            </w:pPr>
            <w:r w:rsidRPr="00B55B9F">
              <w:rPr>
                <w:b/>
                <w:bCs/>
              </w:rPr>
              <w:t>36.1</w:t>
            </w:r>
          </w:p>
        </w:tc>
      </w:tr>
      <w:tr w:rsidR="00D92CD9" w:rsidRPr="00B55B9F" w14:paraId="7A87CAB6" w14:textId="77777777" w:rsidTr="00D92CD9">
        <w:trPr>
          <w:trHeight w:val="240"/>
          <w:jc w:val="center"/>
        </w:trPr>
        <w:tc>
          <w:tcPr>
            <w:tcW w:w="3788" w:type="dxa"/>
            <w:noWrap/>
            <w:vAlign w:val="bottom"/>
          </w:tcPr>
          <w:p w14:paraId="20D6DAAD" w14:textId="4B5A972A" w:rsidR="00CF6ECF" w:rsidRPr="00B55B9F" w:rsidRDefault="00065A1D" w:rsidP="00B718E9">
            <w:pPr>
              <w:ind w:left="330"/>
              <w:jc w:val="both"/>
            </w:pPr>
            <w:r w:rsidRPr="00B55B9F">
              <w:t>Mean, SD</w:t>
            </w:r>
          </w:p>
        </w:tc>
        <w:tc>
          <w:tcPr>
            <w:tcW w:w="2847" w:type="dxa"/>
            <w:noWrap/>
            <w:vAlign w:val="bottom"/>
          </w:tcPr>
          <w:p w14:paraId="6D8FF370" w14:textId="2C57121A" w:rsidR="00CF6ECF" w:rsidRPr="00B55B9F" w:rsidRDefault="00065A1D" w:rsidP="00D92CD9">
            <w:pPr>
              <w:jc w:val="center"/>
            </w:pPr>
            <w:r w:rsidRPr="00B55B9F">
              <w:t>2.8 (±1.15)</w:t>
            </w:r>
          </w:p>
        </w:tc>
        <w:tc>
          <w:tcPr>
            <w:tcW w:w="2256" w:type="dxa"/>
            <w:noWrap/>
            <w:vAlign w:val="bottom"/>
          </w:tcPr>
          <w:p w14:paraId="467B12A9" w14:textId="77777777" w:rsidR="00CF6ECF" w:rsidRPr="00B55B9F" w:rsidRDefault="00CF6ECF" w:rsidP="00D92CD9">
            <w:pPr>
              <w:jc w:val="center"/>
              <w:rPr>
                <w:b/>
                <w:bCs/>
              </w:rPr>
            </w:pPr>
          </w:p>
        </w:tc>
      </w:tr>
      <w:tr w:rsidR="00D92CD9" w:rsidRPr="00B55B9F" w14:paraId="6933821F" w14:textId="243BDCD9" w:rsidTr="00D92CD9">
        <w:trPr>
          <w:trHeight w:val="240"/>
          <w:jc w:val="center"/>
        </w:trPr>
        <w:tc>
          <w:tcPr>
            <w:tcW w:w="3788" w:type="dxa"/>
            <w:noWrap/>
            <w:vAlign w:val="bottom"/>
            <w:hideMark/>
          </w:tcPr>
          <w:p w14:paraId="58CB491C" w14:textId="77777777" w:rsidR="00CF6ECF" w:rsidRPr="00B55B9F" w:rsidRDefault="00CF6ECF" w:rsidP="00B718E9">
            <w:pPr>
              <w:jc w:val="both"/>
              <w:rPr>
                <w:b/>
                <w:bCs/>
              </w:rPr>
            </w:pPr>
            <w:r w:rsidRPr="00B55B9F">
              <w:rPr>
                <w:b/>
                <w:bCs/>
              </w:rPr>
              <w:t xml:space="preserve">Serum HDL </w:t>
            </w:r>
          </w:p>
        </w:tc>
        <w:tc>
          <w:tcPr>
            <w:tcW w:w="2847" w:type="dxa"/>
            <w:noWrap/>
            <w:vAlign w:val="bottom"/>
            <w:hideMark/>
          </w:tcPr>
          <w:p w14:paraId="09C095E3" w14:textId="79E03724" w:rsidR="00CF6ECF" w:rsidRPr="00B55B9F" w:rsidRDefault="00CF6ECF" w:rsidP="00D92CD9">
            <w:pPr>
              <w:jc w:val="center"/>
              <w:rPr>
                <w:b/>
                <w:bCs/>
              </w:rPr>
            </w:pPr>
          </w:p>
        </w:tc>
        <w:tc>
          <w:tcPr>
            <w:tcW w:w="2256" w:type="dxa"/>
            <w:noWrap/>
            <w:vAlign w:val="bottom"/>
            <w:hideMark/>
          </w:tcPr>
          <w:p w14:paraId="3C42C95B" w14:textId="29B05ABD" w:rsidR="00CF6ECF" w:rsidRPr="00B55B9F" w:rsidRDefault="00CF6ECF" w:rsidP="00D92CD9">
            <w:pPr>
              <w:jc w:val="center"/>
              <w:rPr>
                <w:b/>
                <w:bCs/>
              </w:rPr>
            </w:pPr>
          </w:p>
        </w:tc>
      </w:tr>
      <w:tr w:rsidR="00D92CD9" w:rsidRPr="00B55B9F" w14:paraId="10476B95" w14:textId="79FF73D5" w:rsidTr="00D92CD9">
        <w:trPr>
          <w:trHeight w:val="240"/>
          <w:jc w:val="center"/>
        </w:trPr>
        <w:tc>
          <w:tcPr>
            <w:tcW w:w="3788" w:type="dxa"/>
            <w:noWrap/>
            <w:vAlign w:val="bottom"/>
            <w:hideMark/>
          </w:tcPr>
          <w:p w14:paraId="7813C5D6" w14:textId="77777777" w:rsidR="00CF6ECF" w:rsidRPr="00B55B9F" w:rsidRDefault="00CF6ECF" w:rsidP="00B718E9">
            <w:pPr>
              <w:ind w:left="330"/>
              <w:jc w:val="both"/>
            </w:pPr>
            <w:r w:rsidRPr="00B55B9F">
              <w:t>Normal</w:t>
            </w:r>
          </w:p>
        </w:tc>
        <w:tc>
          <w:tcPr>
            <w:tcW w:w="2847" w:type="dxa"/>
            <w:noWrap/>
            <w:vAlign w:val="bottom"/>
            <w:hideMark/>
          </w:tcPr>
          <w:p w14:paraId="29999622" w14:textId="77777777" w:rsidR="00CF6ECF" w:rsidRPr="00B55B9F" w:rsidRDefault="00CF6ECF" w:rsidP="00D92CD9">
            <w:pPr>
              <w:jc w:val="center"/>
            </w:pPr>
            <w:r w:rsidRPr="00B55B9F">
              <w:t>181</w:t>
            </w:r>
          </w:p>
        </w:tc>
        <w:tc>
          <w:tcPr>
            <w:tcW w:w="2256" w:type="dxa"/>
            <w:noWrap/>
            <w:vAlign w:val="bottom"/>
            <w:hideMark/>
          </w:tcPr>
          <w:p w14:paraId="042165B4" w14:textId="77777777" w:rsidR="00CF6ECF" w:rsidRPr="00B55B9F" w:rsidRDefault="00CF6ECF" w:rsidP="00D92CD9">
            <w:pPr>
              <w:jc w:val="center"/>
            </w:pPr>
            <w:r w:rsidRPr="00B55B9F">
              <w:t>61.1</w:t>
            </w:r>
          </w:p>
        </w:tc>
      </w:tr>
      <w:tr w:rsidR="00D92CD9" w:rsidRPr="00B55B9F" w14:paraId="59163777" w14:textId="5339569A" w:rsidTr="00D92CD9">
        <w:trPr>
          <w:trHeight w:val="240"/>
          <w:jc w:val="center"/>
        </w:trPr>
        <w:tc>
          <w:tcPr>
            <w:tcW w:w="3788" w:type="dxa"/>
            <w:noWrap/>
            <w:vAlign w:val="bottom"/>
            <w:hideMark/>
          </w:tcPr>
          <w:p w14:paraId="1EF6E7A8" w14:textId="77777777" w:rsidR="00CF6ECF" w:rsidRPr="00B55B9F" w:rsidRDefault="00CF6ECF" w:rsidP="00B718E9">
            <w:pPr>
              <w:ind w:left="330"/>
              <w:jc w:val="both"/>
            </w:pPr>
            <w:r w:rsidRPr="00B55B9F">
              <w:t>Low HDL</w:t>
            </w:r>
          </w:p>
        </w:tc>
        <w:tc>
          <w:tcPr>
            <w:tcW w:w="2847" w:type="dxa"/>
            <w:noWrap/>
            <w:vAlign w:val="bottom"/>
            <w:hideMark/>
          </w:tcPr>
          <w:p w14:paraId="0121D82D" w14:textId="77777777" w:rsidR="00CF6ECF" w:rsidRPr="00B55B9F" w:rsidRDefault="00CF6ECF" w:rsidP="00D92CD9">
            <w:pPr>
              <w:jc w:val="center"/>
            </w:pPr>
            <w:r w:rsidRPr="00B55B9F">
              <w:t>115</w:t>
            </w:r>
          </w:p>
        </w:tc>
        <w:tc>
          <w:tcPr>
            <w:tcW w:w="2256" w:type="dxa"/>
            <w:noWrap/>
            <w:vAlign w:val="bottom"/>
            <w:hideMark/>
          </w:tcPr>
          <w:p w14:paraId="0A6ED60C" w14:textId="77777777" w:rsidR="00CF6ECF" w:rsidRPr="00B55B9F" w:rsidRDefault="00CF6ECF" w:rsidP="00D92CD9">
            <w:pPr>
              <w:jc w:val="center"/>
              <w:rPr>
                <w:b/>
                <w:bCs/>
              </w:rPr>
            </w:pPr>
            <w:r w:rsidRPr="00B55B9F">
              <w:rPr>
                <w:b/>
                <w:bCs/>
              </w:rPr>
              <w:t>38.9</w:t>
            </w:r>
          </w:p>
        </w:tc>
      </w:tr>
      <w:tr w:rsidR="00D92CD9" w:rsidRPr="00B55B9F" w14:paraId="015F27FC" w14:textId="77777777" w:rsidTr="00D92CD9">
        <w:trPr>
          <w:trHeight w:val="240"/>
          <w:jc w:val="center"/>
        </w:trPr>
        <w:tc>
          <w:tcPr>
            <w:tcW w:w="3788" w:type="dxa"/>
            <w:noWrap/>
            <w:vAlign w:val="bottom"/>
          </w:tcPr>
          <w:p w14:paraId="7A7C9B90" w14:textId="3AE6A78D" w:rsidR="00CF6ECF" w:rsidRPr="00B55B9F" w:rsidRDefault="00065A1D" w:rsidP="00B718E9">
            <w:pPr>
              <w:ind w:left="330"/>
              <w:jc w:val="both"/>
              <w:rPr>
                <w:i/>
                <w:iCs/>
              </w:rPr>
            </w:pPr>
            <w:r w:rsidRPr="00B55B9F">
              <w:rPr>
                <w:i/>
                <w:iCs/>
              </w:rPr>
              <w:t>Mean, SD</w:t>
            </w:r>
          </w:p>
        </w:tc>
        <w:tc>
          <w:tcPr>
            <w:tcW w:w="2847" w:type="dxa"/>
            <w:noWrap/>
            <w:vAlign w:val="bottom"/>
          </w:tcPr>
          <w:p w14:paraId="1968CE76" w14:textId="5B61AA42" w:rsidR="00CF6ECF" w:rsidRPr="00B55B9F" w:rsidRDefault="00065A1D" w:rsidP="00D92CD9">
            <w:pPr>
              <w:jc w:val="center"/>
              <w:rPr>
                <w:i/>
                <w:iCs/>
              </w:rPr>
            </w:pPr>
            <w:r w:rsidRPr="00B55B9F">
              <w:rPr>
                <w:i/>
                <w:iCs/>
              </w:rPr>
              <w:t>1.4 (±0.75)</w:t>
            </w:r>
          </w:p>
        </w:tc>
        <w:tc>
          <w:tcPr>
            <w:tcW w:w="2256" w:type="dxa"/>
            <w:noWrap/>
            <w:vAlign w:val="bottom"/>
          </w:tcPr>
          <w:p w14:paraId="64C5551D" w14:textId="77777777" w:rsidR="00CF6ECF" w:rsidRPr="00B55B9F" w:rsidRDefault="00CF6ECF" w:rsidP="00D92CD9">
            <w:pPr>
              <w:jc w:val="center"/>
              <w:rPr>
                <w:b/>
                <w:bCs/>
              </w:rPr>
            </w:pPr>
          </w:p>
        </w:tc>
      </w:tr>
      <w:tr w:rsidR="00D92CD9" w:rsidRPr="00B55B9F" w14:paraId="421BAE1D" w14:textId="21813FDC" w:rsidTr="00D92CD9">
        <w:trPr>
          <w:trHeight w:val="240"/>
          <w:jc w:val="center"/>
        </w:trPr>
        <w:tc>
          <w:tcPr>
            <w:tcW w:w="3788" w:type="dxa"/>
            <w:noWrap/>
            <w:vAlign w:val="bottom"/>
            <w:hideMark/>
          </w:tcPr>
          <w:p w14:paraId="445AC2E9" w14:textId="1EAF48FF" w:rsidR="00CF6ECF" w:rsidRPr="00B55B9F" w:rsidRDefault="00CF6ECF" w:rsidP="00B718E9">
            <w:pPr>
              <w:jc w:val="both"/>
              <w:rPr>
                <w:b/>
                <w:bCs/>
              </w:rPr>
            </w:pPr>
            <w:r w:rsidRPr="00B55B9F">
              <w:rPr>
                <w:b/>
                <w:bCs/>
              </w:rPr>
              <w:t>Urine protein</w:t>
            </w:r>
          </w:p>
        </w:tc>
        <w:tc>
          <w:tcPr>
            <w:tcW w:w="2847" w:type="dxa"/>
            <w:noWrap/>
            <w:vAlign w:val="bottom"/>
            <w:hideMark/>
          </w:tcPr>
          <w:p w14:paraId="68F42B60" w14:textId="6D95C578" w:rsidR="00CF6ECF" w:rsidRPr="00B55B9F" w:rsidRDefault="00CF6ECF" w:rsidP="00D92CD9">
            <w:pPr>
              <w:jc w:val="center"/>
              <w:rPr>
                <w:b/>
                <w:bCs/>
              </w:rPr>
            </w:pPr>
          </w:p>
        </w:tc>
        <w:tc>
          <w:tcPr>
            <w:tcW w:w="2256" w:type="dxa"/>
            <w:noWrap/>
            <w:vAlign w:val="bottom"/>
            <w:hideMark/>
          </w:tcPr>
          <w:p w14:paraId="7A30EDB2" w14:textId="25C5915E" w:rsidR="00CF6ECF" w:rsidRPr="00B55B9F" w:rsidRDefault="00CF6ECF" w:rsidP="00D92CD9">
            <w:pPr>
              <w:jc w:val="center"/>
              <w:rPr>
                <w:b/>
                <w:bCs/>
              </w:rPr>
            </w:pPr>
          </w:p>
        </w:tc>
      </w:tr>
      <w:tr w:rsidR="00D92CD9" w:rsidRPr="00B55B9F" w14:paraId="11CB1B61" w14:textId="7F76F52D" w:rsidTr="00D92CD9">
        <w:trPr>
          <w:trHeight w:val="240"/>
          <w:jc w:val="center"/>
        </w:trPr>
        <w:tc>
          <w:tcPr>
            <w:tcW w:w="3788" w:type="dxa"/>
            <w:noWrap/>
            <w:vAlign w:val="bottom"/>
            <w:hideMark/>
          </w:tcPr>
          <w:p w14:paraId="3AF37078" w14:textId="77777777" w:rsidR="00CF6ECF" w:rsidRPr="00B55B9F" w:rsidRDefault="00CF6ECF" w:rsidP="00B718E9">
            <w:pPr>
              <w:ind w:left="330"/>
              <w:jc w:val="both"/>
            </w:pPr>
            <w:r w:rsidRPr="00B55B9F">
              <w:t>Negative</w:t>
            </w:r>
          </w:p>
        </w:tc>
        <w:tc>
          <w:tcPr>
            <w:tcW w:w="2847" w:type="dxa"/>
            <w:noWrap/>
            <w:vAlign w:val="bottom"/>
            <w:hideMark/>
          </w:tcPr>
          <w:p w14:paraId="282E6E95" w14:textId="77777777" w:rsidR="00CF6ECF" w:rsidRPr="00B55B9F" w:rsidRDefault="00CF6ECF" w:rsidP="00D92CD9">
            <w:pPr>
              <w:jc w:val="center"/>
            </w:pPr>
            <w:r w:rsidRPr="00B55B9F">
              <w:t>166</w:t>
            </w:r>
          </w:p>
        </w:tc>
        <w:tc>
          <w:tcPr>
            <w:tcW w:w="2256" w:type="dxa"/>
            <w:noWrap/>
            <w:vAlign w:val="bottom"/>
            <w:hideMark/>
          </w:tcPr>
          <w:p w14:paraId="18550C71" w14:textId="77777777" w:rsidR="00CF6ECF" w:rsidRPr="00B55B9F" w:rsidRDefault="00CF6ECF" w:rsidP="00D92CD9">
            <w:pPr>
              <w:jc w:val="center"/>
            </w:pPr>
            <w:r w:rsidRPr="00B55B9F">
              <w:t>56.1</w:t>
            </w:r>
          </w:p>
        </w:tc>
      </w:tr>
      <w:tr w:rsidR="00D92CD9" w:rsidRPr="00B55B9F" w14:paraId="07BA50FB" w14:textId="126A4EBB" w:rsidTr="00D92CD9">
        <w:trPr>
          <w:trHeight w:val="240"/>
          <w:jc w:val="center"/>
        </w:trPr>
        <w:tc>
          <w:tcPr>
            <w:tcW w:w="3788" w:type="dxa"/>
            <w:noWrap/>
            <w:vAlign w:val="bottom"/>
            <w:hideMark/>
          </w:tcPr>
          <w:p w14:paraId="37E600ED" w14:textId="77777777" w:rsidR="00CF6ECF" w:rsidRPr="00B55B9F" w:rsidRDefault="00CF6ECF" w:rsidP="00B718E9">
            <w:pPr>
              <w:ind w:left="330"/>
              <w:jc w:val="both"/>
            </w:pPr>
            <w:r w:rsidRPr="00B55B9F">
              <w:t>Mild</w:t>
            </w:r>
          </w:p>
        </w:tc>
        <w:tc>
          <w:tcPr>
            <w:tcW w:w="2847" w:type="dxa"/>
            <w:noWrap/>
            <w:vAlign w:val="bottom"/>
            <w:hideMark/>
          </w:tcPr>
          <w:p w14:paraId="0DBE4FC7" w14:textId="77777777" w:rsidR="00CF6ECF" w:rsidRPr="00B55B9F" w:rsidRDefault="00CF6ECF" w:rsidP="00D92CD9">
            <w:pPr>
              <w:jc w:val="center"/>
            </w:pPr>
            <w:r w:rsidRPr="00B55B9F">
              <w:t>31</w:t>
            </w:r>
          </w:p>
        </w:tc>
        <w:tc>
          <w:tcPr>
            <w:tcW w:w="2256" w:type="dxa"/>
            <w:noWrap/>
            <w:vAlign w:val="bottom"/>
            <w:hideMark/>
          </w:tcPr>
          <w:p w14:paraId="59074A4D" w14:textId="77777777" w:rsidR="00CF6ECF" w:rsidRPr="00B55B9F" w:rsidRDefault="00CF6ECF" w:rsidP="00D92CD9">
            <w:pPr>
              <w:jc w:val="center"/>
            </w:pPr>
            <w:r w:rsidRPr="00B55B9F">
              <w:t>10.5</w:t>
            </w:r>
          </w:p>
        </w:tc>
      </w:tr>
      <w:tr w:rsidR="00D92CD9" w:rsidRPr="00B55B9F" w14:paraId="5F1B577D" w14:textId="284E169A" w:rsidTr="00D92CD9">
        <w:trPr>
          <w:trHeight w:val="240"/>
          <w:jc w:val="center"/>
        </w:trPr>
        <w:tc>
          <w:tcPr>
            <w:tcW w:w="3788" w:type="dxa"/>
            <w:noWrap/>
            <w:vAlign w:val="bottom"/>
            <w:hideMark/>
          </w:tcPr>
          <w:p w14:paraId="11C15AF8" w14:textId="77777777" w:rsidR="00CF6ECF" w:rsidRPr="00B55B9F" w:rsidRDefault="00CF6ECF" w:rsidP="00B718E9">
            <w:pPr>
              <w:ind w:left="330"/>
              <w:jc w:val="both"/>
            </w:pPr>
            <w:r w:rsidRPr="00B55B9F">
              <w:t>Moderate</w:t>
            </w:r>
          </w:p>
        </w:tc>
        <w:tc>
          <w:tcPr>
            <w:tcW w:w="2847" w:type="dxa"/>
            <w:noWrap/>
            <w:vAlign w:val="bottom"/>
            <w:hideMark/>
          </w:tcPr>
          <w:p w14:paraId="41CB8EE5" w14:textId="77777777" w:rsidR="00CF6ECF" w:rsidRPr="00B55B9F" w:rsidRDefault="00CF6ECF" w:rsidP="00D92CD9">
            <w:pPr>
              <w:jc w:val="center"/>
            </w:pPr>
            <w:r w:rsidRPr="00B55B9F">
              <w:t>45</w:t>
            </w:r>
          </w:p>
        </w:tc>
        <w:tc>
          <w:tcPr>
            <w:tcW w:w="2256" w:type="dxa"/>
            <w:noWrap/>
            <w:vAlign w:val="bottom"/>
            <w:hideMark/>
          </w:tcPr>
          <w:p w14:paraId="3935C6E0" w14:textId="77777777" w:rsidR="00CF6ECF" w:rsidRPr="00B55B9F" w:rsidRDefault="00CF6ECF" w:rsidP="00D92CD9">
            <w:pPr>
              <w:jc w:val="center"/>
              <w:rPr>
                <w:b/>
                <w:bCs/>
              </w:rPr>
            </w:pPr>
            <w:r w:rsidRPr="00B55B9F">
              <w:rPr>
                <w:b/>
                <w:bCs/>
              </w:rPr>
              <w:t>15.2</w:t>
            </w:r>
          </w:p>
        </w:tc>
      </w:tr>
      <w:tr w:rsidR="00D92CD9" w:rsidRPr="00B55B9F" w14:paraId="1879EC31" w14:textId="7F1650AA" w:rsidTr="00D92CD9">
        <w:trPr>
          <w:trHeight w:val="240"/>
          <w:jc w:val="center"/>
        </w:trPr>
        <w:tc>
          <w:tcPr>
            <w:tcW w:w="3788" w:type="dxa"/>
            <w:noWrap/>
            <w:vAlign w:val="bottom"/>
            <w:hideMark/>
          </w:tcPr>
          <w:p w14:paraId="36F847A1" w14:textId="77777777" w:rsidR="00CF6ECF" w:rsidRPr="00B55B9F" w:rsidRDefault="00CF6ECF" w:rsidP="00B718E9">
            <w:pPr>
              <w:jc w:val="both"/>
            </w:pPr>
            <w:r w:rsidRPr="00B55B9F">
              <w:t xml:space="preserve">      Severe</w:t>
            </w:r>
          </w:p>
        </w:tc>
        <w:tc>
          <w:tcPr>
            <w:tcW w:w="2847" w:type="dxa"/>
            <w:noWrap/>
            <w:vAlign w:val="bottom"/>
            <w:hideMark/>
          </w:tcPr>
          <w:p w14:paraId="6DE0B092" w14:textId="77777777" w:rsidR="00CF6ECF" w:rsidRPr="00B55B9F" w:rsidRDefault="00CF6ECF" w:rsidP="00D92CD9">
            <w:pPr>
              <w:jc w:val="center"/>
            </w:pPr>
            <w:r w:rsidRPr="00B55B9F">
              <w:t>30</w:t>
            </w:r>
          </w:p>
        </w:tc>
        <w:tc>
          <w:tcPr>
            <w:tcW w:w="2256" w:type="dxa"/>
            <w:noWrap/>
            <w:vAlign w:val="bottom"/>
            <w:hideMark/>
          </w:tcPr>
          <w:p w14:paraId="5FE2BD02" w14:textId="77777777" w:rsidR="00CF6ECF" w:rsidRPr="00B55B9F" w:rsidRDefault="00CF6ECF" w:rsidP="00D92CD9">
            <w:pPr>
              <w:jc w:val="center"/>
            </w:pPr>
            <w:r w:rsidRPr="00B55B9F">
              <w:t>10.1</w:t>
            </w:r>
          </w:p>
        </w:tc>
      </w:tr>
      <w:tr w:rsidR="00D92CD9" w:rsidRPr="00B55B9F" w14:paraId="54EB7A08" w14:textId="21E6FAF9" w:rsidTr="00D92CD9">
        <w:trPr>
          <w:trHeight w:val="240"/>
          <w:jc w:val="center"/>
        </w:trPr>
        <w:tc>
          <w:tcPr>
            <w:tcW w:w="3788" w:type="dxa"/>
            <w:noWrap/>
            <w:vAlign w:val="bottom"/>
            <w:hideMark/>
          </w:tcPr>
          <w:p w14:paraId="1866CDF3" w14:textId="77777777" w:rsidR="00CF6ECF" w:rsidRPr="00B55B9F" w:rsidRDefault="00CF6ECF" w:rsidP="00B718E9">
            <w:pPr>
              <w:ind w:left="330"/>
              <w:jc w:val="both"/>
            </w:pPr>
            <w:r w:rsidRPr="00B55B9F">
              <w:t>Trace</w:t>
            </w:r>
          </w:p>
        </w:tc>
        <w:tc>
          <w:tcPr>
            <w:tcW w:w="2847" w:type="dxa"/>
            <w:noWrap/>
            <w:vAlign w:val="bottom"/>
            <w:hideMark/>
          </w:tcPr>
          <w:p w14:paraId="3AF794F5" w14:textId="77777777" w:rsidR="00CF6ECF" w:rsidRPr="00B55B9F" w:rsidRDefault="00CF6ECF" w:rsidP="00D92CD9">
            <w:pPr>
              <w:jc w:val="center"/>
            </w:pPr>
            <w:r w:rsidRPr="00B55B9F">
              <w:t>24</w:t>
            </w:r>
          </w:p>
        </w:tc>
        <w:tc>
          <w:tcPr>
            <w:tcW w:w="2256" w:type="dxa"/>
            <w:noWrap/>
            <w:vAlign w:val="bottom"/>
            <w:hideMark/>
          </w:tcPr>
          <w:p w14:paraId="471A3EE4" w14:textId="77777777" w:rsidR="00CF6ECF" w:rsidRPr="00B55B9F" w:rsidRDefault="00CF6ECF" w:rsidP="00D92CD9">
            <w:pPr>
              <w:jc w:val="center"/>
            </w:pPr>
            <w:r w:rsidRPr="00B55B9F">
              <w:t>8.1</w:t>
            </w:r>
          </w:p>
        </w:tc>
      </w:tr>
      <w:tr w:rsidR="00D92CD9" w:rsidRPr="00B55B9F" w14:paraId="2CD08D63" w14:textId="160D08BA" w:rsidTr="00D92CD9">
        <w:trPr>
          <w:trHeight w:val="240"/>
          <w:jc w:val="center"/>
        </w:trPr>
        <w:tc>
          <w:tcPr>
            <w:tcW w:w="3788" w:type="dxa"/>
            <w:noWrap/>
            <w:vAlign w:val="bottom"/>
          </w:tcPr>
          <w:p w14:paraId="68B57080" w14:textId="77777777" w:rsidR="00CF6ECF" w:rsidRPr="00B55B9F" w:rsidRDefault="00CF6ECF" w:rsidP="00B718E9">
            <w:pPr>
              <w:jc w:val="both"/>
            </w:pPr>
            <w:r w:rsidRPr="00B55B9F">
              <w:rPr>
                <w:b/>
                <w:bCs/>
              </w:rPr>
              <w:t>HBA1C</w:t>
            </w:r>
            <w:r w:rsidRPr="00B55B9F">
              <w:t xml:space="preserve"> (%)</w:t>
            </w:r>
          </w:p>
        </w:tc>
        <w:tc>
          <w:tcPr>
            <w:tcW w:w="2847" w:type="dxa"/>
            <w:noWrap/>
            <w:vAlign w:val="bottom"/>
          </w:tcPr>
          <w:p w14:paraId="13A9D869" w14:textId="77777777" w:rsidR="00CF6ECF" w:rsidRPr="00B55B9F" w:rsidRDefault="00CF6ECF" w:rsidP="00D92CD9">
            <w:pPr>
              <w:jc w:val="center"/>
            </w:pPr>
          </w:p>
        </w:tc>
        <w:tc>
          <w:tcPr>
            <w:tcW w:w="2256" w:type="dxa"/>
            <w:noWrap/>
            <w:vAlign w:val="bottom"/>
          </w:tcPr>
          <w:p w14:paraId="75DFFBEC" w14:textId="77777777" w:rsidR="00CF6ECF" w:rsidRPr="00B55B9F" w:rsidRDefault="00CF6ECF" w:rsidP="00D92CD9">
            <w:pPr>
              <w:jc w:val="center"/>
            </w:pPr>
          </w:p>
        </w:tc>
      </w:tr>
      <w:tr w:rsidR="00D92CD9" w:rsidRPr="00B55B9F" w14:paraId="605D4B0D" w14:textId="6A13FB3D" w:rsidTr="00D92CD9">
        <w:trPr>
          <w:trHeight w:val="240"/>
          <w:jc w:val="center"/>
        </w:trPr>
        <w:tc>
          <w:tcPr>
            <w:tcW w:w="3788" w:type="dxa"/>
            <w:noWrap/>
            <w:vAlign w:val="bottom"/>
          </w:tcPr>
          <w:p w14:paraId="57CCE428" w14:textId="77777777" w:rsidR="00CF6ECF" w:rsidRPr="00B55B9F" w:rsidRDefault="00CF6ECF" w:rsidP="00B718E9">
            <w:pPr>
              <w:ind w:left="330"/>
              <w:jc w:val="both"/>
            </w:pPr>
            <w:r w:rsidRPr="00B55B9F">
              <w:t>≤ 5.81</w:t>
            </w:r>
          </w:p>
        </w:tc>
        <w:tc>
          <w:tcPr>
            <w:tcW w:w="2847" w:type="dxa"/>
            <w:noWrap/>
            <w:vAlign w:val="bottom"/>
          </w:tcPr>
          <w:p w14:paraId="6A59C086" w14:textId="77777777" w:rsidR="00CF6ECF" w:rsidRPr="00B55B9F" w:rsidRDefault="00CF6ECF" w:rsidP="00D92CD9">
            <w:pPr>
              <w:jc w:val="center"/>
            </w:pPr>
            <w:r w:rsidRPr="00B55B9F">
              <w:t>3</w:t>
            </w:r>
          </w:p>
        </w:tc>
        <w:tc>
          <w:tcPr>
            <w:tcW w:w="2256" w:type="dxa"/>
            <w:noWrap/>
            <w:vAlign w:val="bottom"/>
          </w:tcPr>
          <w:p w14:paraId="103BC766" w14:textId="77777777" w:rsidR="00CF6ECF" w:rsidRPr="00B55B9F" w:rsidRDefault="00CF6ECF" w:rsidP="00D92CD9">
            <w:pPr>
              <w:jc w:val="center"/>
            </w:pPr>
            <w:r w:rsidRPr="00B55B9F">
              <w:t>1</w:t>
            </w:r>
          </w:p>
        </w:tc>
      </w:tr>
      <w:tr w:rsidR="00D92CD9" w:rsidRPr="00B55B9F" w14:paraId="00CAF713" w14:textId="085DA0E7" w:rsidTr="00D92CD9">
        <w:trPr>
          <w:trHeight w:val="240"/>
          <w:jc w:val="center"/>
        </w:trPr>
        <w:tc>
          <w:tcPr>
            <w:tcW w:w="3788" w:type="dxa"/>
            <w:noWrap/>
            <w:vAlign w:val="bottom"/>
          </w:tcPr>
          <w:p w14:paraId="761517FF" w14:textId="77777777" w:rsidR="00CF6ECF" w:rsidRPr="00B55B9F" w:rsidRDefault="00CF6ECF" w:rsidP="00B718E9">
            <w:pPr>
              <w:ind w:left="330"/>
              <w:jc w:val="both"/>
            </w:pPr>
            <w:r w:rsidRPr="00B55B9F">
              <w:t>&gt; 5.81</w:t>
            </w:r>
          </w:p>
        </w:tc>
        <w:tc>
          <w:tcPr>
            <w:tcW w:w="2847" w:type="dxa"/>
            <w:noWrap/>
            <w:vAlign w:val="bottom"/>
          </w:tcPr>
          <w:p w14:paraId="22468F85" w14:textId="77777777" w:rsidR="00CF6ECF" w:rsidRPr="00B55B9F" w:rsidRDefault="00CF6ECF" w:rsidP="00D92CD9">
            <w:pPr>
              <w:jc w:val="center"/>
            </w:pPr>
            <w:r w:rsidRPr="00B55B9F">
              <w:t>293</w:t>
            </w:r>
          </w:p>
        </w:tc>
        <w:tc>
          <w:tcPr>
            <w:tcW w:w="2256" w:type="dxa"/>
            <w:noWrap/>
            <w:vAlign w:val="bottom"/>
          </w:tcPr>
          <w:p w14:paraId="07FC9ACA" w14:textId="77777777" w:rsidR="00CF6ECF" w:rsidRPr="00B55B9F" w:rsidRDefault="00CF6ECF" w:rsidP="00D92CD9">
            <w:pPr>
              <w:jc w:val="center"/>
              <w:rPr>
                <w:b/>
                <w:bCs/>
              </w:rPr>
            </w:pPr>
            <w:r w:rsidRPr="00B55B9F">
              <w:rPr>
                <w:b/>
                <w:bCs/>
              </w:rPr>
              <w:t>99</w:t>
            </w:r>
          </w:p>
        </w:tc>
      </w:tr>
      <w:tr w:rsidR="00D92CD9" w:rsidRPr="00B55B9F" w14:paraId="1CFC1D13" w14:textId="77777777" w:rsidTr="00D92CD9">
        <w:trPr>
          <w:trHeight w:val="240"/>
          <w:jc w:val="center"/>
        </w:trPr>
        <w:tc>
          <w:tcPr>
            <w:tcW w:w="3788" w:type="dxa"/>
            <w:tcBorders>
              <w:bottom w:val="single" w:sz="12" w:space="0" w:color="auto"/>
            </w:tcBorders>
            <w:noWrap/>
            <w:vAlign w:val="bottom"/>
          </w:tcPr>
          <w:p w14:paraId="31E8C72F" w14:textId="3FFB38B6" w:rsidR="00CF6ECF" w:rsidRPr="00B55B9F" w:rsidRDefault="00065A1D" w:rsidP="00B718E9">
            <w:pPr>
              <w:ind w:left="330"/>
              <w:jc w:val="both"/>
              <w:rPr>
                <w:i/>
                <w:iCs/>
              </w:rPr>
            </w:pPr>
            <w:r w:rsidRPr="00B55B9F">
              <w:rPr>
                <w:i/>
                <w:iCs/>
              </w:rPr>
              <w:t>Mean, SD</w:t>
            </w:r>
          </w:p>
        </w:tc>
        <w:tc>
          <w:tcPr>
            <w:tcW w:w="2847" w:type="dxa"/>
            <w:tcBorders>
              <w:bottom w:val="single" w:sz="12" w:space="0" w:color="auto"/>
            </w:tcBorders>
            <w:noWrap/>
            <w:vAlign w:val="bottom"/>
          </w:tcPr>
          <w:p w14:paraId="4A2E165D" w14:textId="61E89803" w:rsidR="00CF6ECF" w:rsidRPr="00B55B9F" w:rsidRDefault="00065A1D" w:rsidP="00D92CD9">
            <w:pPr>
              <w:jc w:val="center"/>
              <w:rPr>
                <w:i/>
                <w:iCs/>
              </w:rPr>
            </w:pPr>
            <w:r w:rsidRPr="00B55B9F">
              <w:rPr>
                <w:i/>
                <w:iCs/>
              </w:rPr>
              <w:t>10.3</w:t>
            </w:r>
            <w:r w:rsidR="00751A55" w:rsidRPr="00B55B9F">
              <w:rPr>
                <w:i/>
                <w:iCs/>
              </w:rPr>
              <w:t xml:space="preserve"> </w:t>
            </w:r>
            <w:r w:rsidRPr="00B55B9F">
              <w:rPr>
                <w:i/>
                <w:iCs/>
              </w:rPr>
              <w:t>(±4.7)</w:t>
            </w:r>
          </w:p>
        </w:tc>
        <w:tc>
          <w:tcPr>
            <w:tcW w:w="2256" w:type="dxa"/>
            <w:tcBorders>
              <w:bottom w:val="single" w:sz="12" w:space="0" w:color="auto"/>
            </w:tcBorders>
            <w:noWrap/>
            <w:vAlign w:val="bottom"/>
          </w:tcPr>
          <w:p w14:paraId="651CCD48" w14:textId="77777777" w:rsidR="00CF6ECF" w:rsidRPr="00B55B9F" w:rsidRDefault="00CF6ECF" w:rsidP="00D92CD9">
            <w:pPr>
              <w:jc w:val="center"/>
              <w:rPr>
                <w:b/>
                <w:bCs/>
              </w:rPr>
            </w:pPr>
          </w:p>
        </w:tc>
      </w:tr>
    </w:tbl>
    <w:p w14:paraId="115EAB9C" w14:textId="77777777" w:rsidR="00462B77" w:rsidRPr="00B55B9F" w:rsidRDefault="00462B77" w:rsidP="00B718E9">
      <w:pPr>
        <w:tabs>
          <w:tab w:val="center" w:pos="4680"/>
        </w:tabs>
        <w:spacing w:before="240"/>
        <w:jc w:val="both"/>
        <w:rPr>
          <w:b/>
          <w:bCs/>
        </w:rPr>
      </w:pPr>
    </w:p>
    <w:p w14:paraId="1E7E7A74" w14:textId="752C8390" w:rsidR="00EE3D8B" w:rsidRPr="00B55B9F" w:rsidRDefault="00EE3D8B" w:rsidP="00EE3D8B"/>
    <w:p w14:paraId="47C019D5" w14:textId="2FABD739" w:rsidR="00EE3D8B" w:rsidRPr="00B55B9F" w:rsidRDefault="00EE3D8B" w:rsidP="00EE3D8B"/>
    <w:p w14:paraId="4CC7957A" w14:textId="77777777" w:rsidR="00EE3D8B" w:rsidRPr="00B55B9F" w:rsidRDefault="00EE3D8B" w:rsidP="00EE3D8B"/>
    <w:p w14:paraId="1C0ABF22" w14:textId="441C25A0" w:rsidR="006471D9" w:rsidRDefault="006471D9" w:rsidP="00D92CD9">
      <w:pPr>
        <w:pStyle w:val="Heading2"/>
        <w:rPr>
          <w:color w:val="auto"/>
        </w:rPr>
      </w:pPr>
      <w:bookmarkStart w:id="5" w:name="_Toc171341398"/>
    </w:p>
    <w:p w14:paraId="06DC317D" w14:textId="48632B07" w:rsidR="006471D9" w:rsidRDefault="006471D9" w:rsidP="006471D9"/>
    <w:p w14:paraId="1F76823D" w14:textId="206F17B5" w:rsidR="006471D9" w:rsidRDefault="006471D9" w:rsidP="006471D9"/>
    <w:p w14:paraId="60ED4169" w14:textId="08F33E00" w:rsidR="006471D9" w:rsidRDefault="006471D9" w:rsidP="006471D9"/>
    <w:p w14:paraId="769E4C34" w14:textId="31DE6EA9" w:rsidR="006471D9" w:rsidRDefault="006471D9" w:rsidP="006471D9"/>
    <w:p w14:paraId="3D482854" w14:textId="143FFDAD" w:rsidR="006471D9" w:rsidRDefault="006471D9" w:rsidP="006471D9"/>
    <w:p w14:paraId="75F3A38C" w14:textId="1ED61990" w:rsidR="006471D9" w:rsidRDefault="006471D9" w:rsidP="006471D9"/>
    <w:p w14:paraId="1B5D40B9" w14:textId="2A64E0C9" w:rsidR="00A36D72" w:rsidRPr="00E47B94" w:rsidRDefault="006148F0" w:rsidP="006148F0">
      <w:pPr>
        <w:pStyle w:val="Heading2"/>
        <w:rPr>
          <w:b w:val="0"/>
          <w:bCs w:val="0"/>
        </w:rPr>
      </w:pPr>
      <w:bookmarkStart w:id="6" w:name="_Toc171341399"/>
      <w:bookmarkEnd w:id="5"/>
      <w:r w:rsidRPr="006148F0">
        <w:rPr>
          <w:b w:val="0"/>
          <w:bCs w:val="0"/>
          <w:color w:val="auto"/>
        </w:rPr>
        <w:lastRenderedPageBreak/>
        <w:t xml:space="preserve">On looking for the </w:t>
      </w:r>
      <w:r w:rsidR="00BA7C1A" w:rsidRPr="006148F0">
        <w:rPr>
          <w:b w:val="0"/>
          <w:bCs w:val="0"/>
          <w:color w:val="auto"/>
        </w:rPr>
        <w:t xml:space="preserve">factors </w:t>
      </w:r>
      <w:r w:rsidR="00BA7C1A">
        <w:rPr>
          <w:b w:val="0"/>
          <w:bCs w:val="0"/>
          <w:color w:val="auto"/>
        </w:rPr>
        <w:t>a</w:t>
      </w:r>
      <w:r w:rsidR="00BA7C1A" w:rsidRPr="006148F0">
        <w:rPr>
          <w:b w:val="0"/>
          <w:bCs w:val="0"/>
          <w:color w:val="auto"/>
        </w:rPr>
        <w:t>ssociated</w:t>
      </w:r>
      <w:r w:rsidR="00A36D72" w:rsidRPr="006148F0">
        <w:rPr>
          <w:b w:val="0"/>
          <w:bCs w:val="0"/>
          <w:color w:val="auto"/>
        </w:rPr>
        <w:t xml:space="preserve"> with </w:t>
      </w:r>
      <w:r w:rsidR="005A563C" w:rsidRPr="006148F0">
        <w:rPr>
          <w:b w:val="0"/>
          <w:bCs w:val="0"/>
          <w:color w:val="auto"/>
        </w:rPr>
        <w:t>Macula edema</w:t>
      </w:r>
      <w:bookmarkEnd w:id="6"/>
      <w:r w:rsidR="00BA7C1A">
        <w:rPr>
          <w:b w:val="0"/>
          <w:bCs w:val="0"/>
          <w:color w:val="auto"/>
        </w:rPr>
        <w:t xml:space="preserve">, </w:t>
      </w:r>
      <w:r w:rsidR="00AF1BF5" w:rsidRPr="00E47B94">
        <w:rPr>
          <w:b w:val="0"/>
          <w:bCs w:val="0"/>
          <w:lang w:val="en-GB"/>
        </w:rPr>
        <w:t>the</w:t>
      </w:r>
      <w:r w:rsidR="00E47B94" w:rsidRPr="00E47B94">
        <w:rPr>
          <w:b w:val="0"/>
          <w:bCs w:val="0"/>
          <w:lang w:val="en-GB"/>
        </w:rPr>
        <w:t xml:space="preserve"> proportion of patients with macular </w:t>
      </w:r>
      <w:proofErr w:type="spellStart"/>
      <w:r w:rsidR="00E47B94" w:rsidRPr="00E47B94">
        <w:rPr>
          <w:b w:val="0"/>
          <w:bCs w:val="0"/>
          <w:lang w:val="en-GB"/>
        </w:rPr>
        <w:t>edema</w:t>
      </w:r>
      <w:proofErr w:type="spellEnd"/>
      <w:r w:rsidR="00E47B94" w:rsidRPr="00E47B94">
        <w:rPr>
          <w:b w:val="0"/>
          <w:bCs w:val="0"/>
          <w:lang w:val="en-GB"/>
        </w:rPr>
        <w:t xml:space="preserve"> was found to be 56.4% (167 out of 296)</w:t>
      </w:r>
      <w:r w:rsidR="00E47B94">
        <w:rPr>
          <w:b w:val="0"/>
          <w:bCs w:val="0"/>
          <w:lang w:val="en-GB"/>
        </w:rPr>
        <w:t xml:space="preserve">, </w:t>
      </w:r>
      <w:r w:rsidR="00A36D72" w:rsidRPr="006148F0">
        <w:rPr>
          <w:b w:val="0"/>
          <w:bCs w:val="0"/>
        </w:rPr>
        <w:t xml:space="preserve">Patients with elevated serum cholesterol levels were found to have a 26% higher likelihood of developing macular edema compared to those with normal serum cholesterol levels (CPR=1.26; 95% CI:1.03-1.55; P-value= 0.023). Similarly, patients with high serum triglyceride levels had a 55% increased risk of macular edema (CPR=1.55; 95% CI:1.2-1.89; P-value &lt; 0.001) compared to individuals with normal serum triglyceride levels. </w:t>
      </w:r>
    </w:p>
    <w:p w14:paraId="6388C2EF" w14:textId="77777777" w:rsidR="00A36D72" w:rsidRPr="00B55B9F" w:rsidRDefault="00A36D72" w:rsidP="00B718E9">
      <w:pPr>
        <w:spacing w:line="360" w:lineRule="auto"/>
        <w:jc w:val="both"/>
      </w:pPr>
    </w:p>
    <w:p w14:paraId="10AB40D7" w14:textId="582CFF47" w:rsidR="00A36D72" w:rsidRPr="00B55B9F" w:rsidRDefault="00A36D72" w:rsidP="00B718E9">
      <w:pPr>
        <w:spacing w:line="360" w:lineRule="auto"/>
        <w:jc w:val="both"/>
      </w:pPr>
      <w:r w:rsidRPr="00B55B9F">
        <w:t>Furthermore, patients with elevated LDL levels were 27% more likely to develop macular edema compared to those with normal LDL levels (CPR=1.27; 95% CI:1.05-1.55; P-value &lt; 0.001). Lastly, individuals with</w:t>
      </w:r>
      <w:r w:rsidR="00BA7C1A">
        <w:t xml:space="preserve"> abnormal urine </w:t>
      </w:r>
      <w:r w:rsidR="00B91D95">
        <w:t xml:space="preserve">for </w:t>
      </w:r>
      <w:r w:rsidR="00B91D95" w:rsidRPr="00B55B9F">
        <w:t>protein</w:t>
      </w:r>
      <w:r w:rsidRPr="00B55B9F">
        <w:t xml:space="preserve"> levels had a 21% higher likelihood of macular edema compared to those with negative or trace levels (CPR=1.21; 95%CI:1.02-1.44; P-value= 0.028).</w:t>
      </w:r>
    </w:p>
    <w:p w14:paraId="14E32ECE" w14:textId="77777777" w:rsidR="00A36D72" w:rsidRPr="00B55B9F" w:rsidRDefault="00A36D72" w:rsidP="00B718E9">
      <w:pPr>
        <w:spacing w:line="360" w:lineRule="auto"/>
        <w:jc w:val="both"/>
      </w:pPr>
    </w:p>
    <w:p w14:paraId="6A875F3D" w14:textId="3A82EE9E" w:rsidR="00A36D72" w:rsidRPr="00B55B9F" w:rsidRDefault="00A36D72" w:rsidP="00B718E9">
      <w:pPr>
        <w:spacing w:line="360" w:lineRule="auto"/>
        <w:jc w:val="both"/>
      </w:pPr>
      <w:r w:rsidRPr="00B55B9F">
        <w:t>In the adjusted analysis, patients exhibiting elevated serum triglyceride levels had a 40% higher likelihood of developing macular edema (APR=1.40; 95% CI:1.13-1.74; P-value= 0.002) in comparison to patients with regular serum triglyceride levels.</w:t>
      </w:r>
      <w:r w:rsidR="006148F0">
        <w:t xml:space="preserve"> </w:t>
      </w:r>
      <w:r w:rsidR="003C79A8" w:rsidRPr="003C79A8">
        <w:rPr>
          <w:b/>
          <w:bCs/>
        </w:rPr>
        <w:t>(</w:t>
      </w:r>
      <w:r w:rsidR="006148F0" w:rsidRPr="003C79A8">
        <w:rPr>
          <w:b/>
          <w:bCs/>
        </w:rPr>
        <w:t xml:space="preserve">Table </w:t>
      </w:r>
      <w:r w:rsidR="000A68F2" w:rsidRPr="003C79A8">
        <w:rPr>
          <w:b/>
          <w:bCs/>
        </w:rPr>
        <w:t>3</w:t>
      </w:r>
      <w:r w:rsidR="003C79A8" w:rsidRPr="003C79A8">
        <w:rPr>
          <w:b/>
          <w:bCs/>
        </w:rPr>
        <w:t>)</w:t>
      </w:r>
    </w:p>
    <w:p w14:paraId="5F5FBB26" w14:textId="77777777" w:rsidR="00B55B9F" w:rsidRPr="00B55B9F" w:rsidRDefault="00B55B9F">
      <w:pPr>
        <w:rPr>
          <w:b/>
          <w:bCs/>
          <w:szCs w:val="18"/>
        </w:rPr>
      </w:pPr>
      <w:r w:rsidRPr="00B55B9F">
        <w:br w:type="page"/>
      </w:r>
    </w:p>
    <w:p w14:paraId="29F18A68" w14:textId="255539B3" w:rsidR="00A36D72" w:rsidRPr="00B55B9F" w:rsidRDefault="00B55B9F" w:rsidP="00B55B9F">
      <w:pPr>
        <w:pStyle w:val="Caption"/>
      </w:pPr>
      <w:bookmarkStart w:id="7" w:name="_Toc171341418"/>
      <w:r w:rsidRPr="00B55B9F">
        <w:lastRenderedPageBreak/>
        <w:t xml:space="preserve">Table </w:t>
      </w:r>
      <w:r w:rsidR="00916C46">
        <w:t>3</w:t>
      </w:r>
      <w:r w:rsidR="00916C46" w:rsidRPr="00B55B9F">
        <w:t>:</w:t>
      </w:r>
      <w:r w:rsidRPr="00B55B9F">
        <w:t xml:space="preserve"> Factors associated with Macula edema among type 2 diabetic patients (N-296).</w:t>
      </w:r>
      <w:bookmarkEnd w:id="7"/>
    </w:p>
    <w:tbl>
      <w:tblPr>
        <w:tblW w:w="9214" w:type="dxa"/>
        <w:tblLook w:val="04A0" w:firstRow="1" w:lastRow="0" w:firstColumn="1" w:lastColumn="0" w:noHBand="0" w:noVBand="1"/>
      </w:tblPr>
      <w:tblGrid>
        <w:gridCol w:w="2751"/>
        <w:gridCol w:w="2161"/>
        <w:gridCol w:w="1317"/>
        <w:gridCol w:w="1756"/>
        <w:gridCol w:w="1229"/>
      </w:tblGrid>
      <w:tr w:rsidR="00B55B9F" w:rsidRPr="00B55B9F" w14:paraId="6D7B7331" w14:textId="77777777" w:rsidTr="00B55B9F">
        <w:trPr>
          <w:trHeight w:val="258"/>
        </w:trPr>
        <w:tc>
          <w:tcPr>
            <w:tcW w:w="2751" w:type="dxa"/>
            <w:tcBorders>
              <w:top w:val="single" w:sz="12" w:space="0" w:color="auto"/>
              <w:bottom w:val="single" w:sz="12" w:space="0" w:color="auto"/>
            </w:tcBorders>
            <w:noWrap/>
            <w:vAlign w:val="bottom"/>
            <w:hideMark/>
          </w:tcPr>
          <w:p w14:paraId="3257700E" w14:textId="77777777" w:rsidR="00A36D72" w:rsidRPr="00B55B9F" w:rsidRDefault="00A36D72" w:rsidP="00B55B9F">
            <w:pPr>
              <w:rPr>
                <w:b/>
                <w:bCs/>
                <w:sz w:val="22"/>
              </w:rPr>
            </w:pPr>
            <w:r w:rsidRPr="00B55B9F">
              <w:rPr>
                <w:b/>
                <w:bCs/>
                <w:sz w:val="22"/>
              </w:rPr>
              <w:t> Variable</w:t>
            </w:r>
          </w:p>
        </w:tc>
        <w:tc>
          <w:tcPr>
            <w:tcW w:w="2161" w:type="dxa"/>
            <w:tcBorders>
              <w:top w:val="single" w:sz="12" w:space="0" w:color="auto"/>
              <w:bottom w:val="single" w:sz="12" w:space="0" w:color="auto"/>
            </w:tcBorders>
          </w:tcPr>
          <w:p w14:paraId="5F728C5F" w14:textId="77777777" w:rsidR="00A36D72" w:rsidRPr="00B55B9F" w:rsidRDefault="00A36D72" w:rsidP="00B55B9F">
            <w:pPr>
              <w:jc w:val="center"/>
              <w:rPr>
                <w:b/>
                <w:bCs/>
                <w:sz w:val="22"/>
              </w:rPr>
            </w:pPr>
            <w:r w:rsidRPr="00B55B9F">
              <w:rPr>
                <w:b/>
                <w:bCs/>
                <w:sz w:val="22"/>
              </w:rPr>
              <w:t>CPR (95%CI)</w:t>
            </w:r>
          </w:p>
        </w:tc>
        <w:tc>
          <w:tcPr>
            <w:tcW w:w="1317" w:type="dxa"/>
            <w:tcBorders>
              <w:top w:val="single" w:sz="12" w:space="0" w:color="auto"/>
              <w:bottom w:val="single" w:sz="12" w:space="0" w:color="auto"/>
            </w:tcBorders>
          </w:tcPr>
          <w:p w14:paraId="487FF6B2" w14:textId="77777777" w:rsidR="00A36D72" w:rsidRPr="00B55B9F" w:rsidRDefault="00A36D72" w:rsidP="00B55B9F">
            <w:pPr>
              <w:jc w:val="center"/>
              <w:rPr>
                <w:b/>
                <w:bCs/>
                <w:sz w:val="22"/>
              </w:rPr>
            </w:pPr>
            <w:r w:rsidRPr="00B55B9F">
              <w:rPr>
                <w:b/>
                <w:bCs/>
                <w:sz w:val="22"/>
              </w:rPr>
              <w:t>P-value</w:t>
            </w:r>
          </w:p>
        </w:tc>
        <w:tc>
          <w:tcPr>
            <w:tcW w:w="1756" w:type="dxa"/>
            <w:tcBorders>
              <w:top w:val="single" w:sz="12" w:space="0" w:color="auto"/>
              <w:bottom w:val="single" w:sz="12" w:space="0" w:color="auto"/>
            </w:tcBorders>
          </w:tcPr>
          <w:p w14:paraId="7027F0DD" w14:textId="77777777" w:rsidR="00A36D72" w:rsidRPr="00B55B9F" w:rsidRDefault="00A36D72" w:rsidP="00B55B9F">
            <w:pPr>
              <w:jc w:val="center"/>
              <w:rPr>
                <w:b/>
                <w:bCs/>
                <w:sz w:val="22"/>
              </w:rPr>
            </w:pPr>
            <w:r w:rsidRPr="00B55B9F">
              <w:rPr>
                <w:b/>
                <w:bCs/>
                <w:sz w:val="22"/>
              </w:rPr>
              <w:t>APR (95%CI)</w:t>
            </w:r>
          </w:p>
        </w:tc>
        <w:tc>
          <w:tcPr>
            <w:tcW w:w="1229" w:type="dxa"/>
            <w:tcBorders>
              <w:top w:val="single" w:sz="12" w:space="0" w:color="auto"/>
              <w:bottom w:val="single" w:sz="12" w:space="0" w:color="auto"/>
            </w:tcBorders>
          </w:tcPr>
          <w:p w14:paraId="47504532" w14:textId="77777777" w:rsidR="00A36D72" w:rsidRPr="00B55B9F" w:rsidRDefault="00A36D72" w:rsidP="00B55B9F">
            <w:pPr>
              <w:jc w:val="center"/>
              <w:rPr>
                <w:b/>
                <w:bCs/>
                <w:sz w:val="22"/>
              </w:rPr>
            </w:pPr>
            <w:r w:rsidRPr="00B55B9F">
              <w:rPr>
                <w:b/>
                <w:bCs/>
                <w:sz w:val="22"/>
              </w:rPr>
              <w:t>P-value</w:t>
            </w:r>
          </w:p>
        </w:tc>
      </w:tr>
      <w:tr w:rsidR="00B55B9F" w:rsidRPr="00B55B9F" w14:paraId="6BFDDD16" w14:textId="77777777" w:rsidTr="00B55B9F">
        <w:trPr>
          <w:trHeight w:val="258"/>
        </w:trPr>
        <w:tc>
          <w:tcPr>
            <w:tcW w:w="2751" w:type="dxa"/>
            <w:tcBorders>
              <w:top w:val="single" w:sz="12" w:space="0" w:color="auto"/>
            </w:tcBorders>
            <w:noWrap/>
            <w:vAlign w:val="bottom"/>
            <w:hideMark/>
          </w:tcPr>
          <w:p w14:paraId="33FF0B73" w14:textId="77777777" w:rsidR="00A36D72" w:rsidRPr="00B55B9F" w:rsidRDefault="00A36D72" w:rsidP="00B55B9F">
            <w:pPr>
              <w:rPr>
                <w:b/>
                <w:bCs/>
                <w:sz w:val="22"/>
              </w:rPr>
            </w:pPr>
            <w:r w:rsidRPr="00B55B9F">
              <w:rPr>
                <w:b/>
                <w:bCs/>
                <w:sz w:val="22"/>
              </w:rPr>
              <w:t>Sex</w:t>
            </w:r>
          </w:p>
        </w:tc>
        <w:tc>
          <w:tcPr>
            <w:tcW w:w="2161" w:type="dxa"/>
            <w:tcBorders>
              <w:top w:val="single" w:sz="12" w:space="0" w:color="auto"/>
            </w:tcBorders>
          </w:tcPr>
          <w:p w14:paraId="5A66FCF0" w14:textId="77777777" w:rsidR="00A36D72" w:rsidRPr="00B55B9F" w:rsidRDefault="00A36D72" w:rsidP="00B55B9F">
            <w:pPr>
              <w:jc w:val="center"/>
              <w:rPr>
                <w:sz w:val="22"/>
              </w:rPr>
            </w:pPr>
          </w:p>
        </w:tc>
        <w:tc>
          <w:tcPr>
            <w:tcW w:w="1317" w:type="dxa"/>
            <w:tcBorders>
              <w:top w:val="single" w:sz="12" w:space="0" w:color="auto"/>
            </w:tcBorders>
          </w:tcPr>
          <w:p w14:paraId="3C026BF0" w14:textId="77777777" w:rsidR="00A36D72" w:rsidRPr="00B55B9F" w:rsidRDefault="00A36D72" w:rsidP="00B55B9F">
            <w:pPr>
              <w:jc w:val="center"/>
              <w:rPr>
                <w:sz w:val="22"/>
              </w:rPr>
            </w:pPr>
          </w:p>
        </w:tc>
        <w:tc>
          <w:tcPr>
            <w:tcW w:w="1756" w:type="dxa"/>
            <w:tcBorders>
              <w:top w:val="single" w:sz="12" w:space="0" w:color="auto"/>
            </w:tcBorders>
          </w:tcPr>
          <w:p w14:paraId="43F3AD7B" w14:textId="77777777" w:rsidR="00A36D72" w:rsidRPr="00B55B9F" w:rsidRDefault="00A36D72" w:rsidP="00B55B9F">
            <w:pPr>
              <w:jc w:val="center"/>
              <w:rPr>
                <w:sz w:val="22"/>
              </w:rPr>
            </w:pPr>
          </w:p>
        </w:tc>
        <w:tc>
          <w:tcPr>
            <w:tcW w:w="1229" w:type="dxa"/>
            <w:tcBorders>
              <w:top w:val="single" w:sz="12" w:space="0" w:color="auto"/>
            </w:tcBorders>
          </w:tcPr>
          <w:p w14:paraId="7653129C" w14:textId="77777777" w:rsidR="00A36D72" w:rsidRPr="00B55B9F" w:rsidRDefault="00A36D72" w:rsidP="00B55B9F">
            <w:pPr>
              <w:jc w:val="center"/>
              <w:rPr>
                <w:sz w:val="22"/>
              </w:rPr>
            </w:pPr>
          </w:p>
        </w:tc>
      </w:tr>
      <w:tr w:rsidR="00B55B9F" w:rsidRPr="00B55B9F" w14:paraId="4181A9B4" w14:textId="77777777" w:rsidTr="00B55B9F">
        <w:trPr>
          <w:trHeight w:val="258"/>
        </w:trPr>
        <w:tc>
          <w:tcPr>
            <w:tcW w:w="2751" w:type="dxa"/>
            <w:noWrap/>
            <w:vAlign w:val="bottom"/>
            <w:hideMark/>
          </w:tcPr>
          <w:p w14:paraId="05177CEC" w14:textId="77777777" w:rsidR="00A36D72" w:rsidRPr="00B55B9F" w:rsidRDefault="00A36D72" w:rsidP="00B55B9F">
            <w:pPr>
              <w:ind w:left="330"/>
              <w:rPr>
                <w:sz w:val="22"/>
              </w:rPr>
            </w:pPr>
            <w:r w:rsidRPr="00B55B9F">
              <w:rPr>
                <w:sz w:val="22"/>
              </w:rPr>
              <w:t>Male</w:t>
            </w:r>
          </w:p>
        </w:tc>
        <w:tc>
          <w:tcPr>
            <w:tcW w:w="2161" w:type="dxa"/>
          </w:tcPr>
          <w:p w14:paraId="71201ACF" w14:textId="77777777" w:rsidR="00A36D72" w:rsidRPr="00B55B9F" w:rsidRDefault="00A36D72" w:rsidP="00B55B9F">
            <w:pPr>
              <w:jc w:val="center"/>
              <w:rPr>
                <w:sz w:val="22"/>
              </w:rPr>
            </w:pPr>
            <w:r w:rsidRPr="00B55B9F">
              <w:rPr>
                <w:sz w:val="22"/>
              </w:rPr>
              <w:t>Ref</w:t>
            </w:r>
          </w:p>
        </w:tc>
        <w:tc>
          <w:tcPr>
            <w:tcW w:w="1317" w:type="dxa"/>
          </w:tcPr>
          <w:p w14:paraId="77B1766D" w14:textId="77777777" w:rsidR="00A36D72" w:rsidRPr="00B55B9F" w:rsidRDefault="00A36D72" w:rsidP="00B55B9F">
            <w:pPr>
              <w:ind w:left="330"/>
              <w:jc w:val="center"/>
              <w:rPr>
                <w:sz w:val="22"/>
              </w:rPr>
            </w:pPr>
          </w:p>
        </w:tc>
        <w:tc>
          <w:tcPr>
            <w:tcW w:w="1756" w:type="dxa"/>
          </w:tcPr>
          <w:p w14:paraId="6E191DEB" w14:textId="77777777" w:rsidR="00A36D72" w:rsidRPr="00B55B9F" w:rsidRDefault="00A36D72" w:rsidP="00B55B9F">
            <w:pPr>
              <w:ind w:left="330"/>
              <w:jc w:val="center"/>
              <w:rPr>
                <w:sz w:val="22"/>
              </w:rPr>
            </w:pPr>
          </w:p>
        </w:tc>
        <w:tc>
          <w:tcPr>
            <w:tcW w:w="1229" w:type="dxa"/>
          </w:tcPr>
          <w:p w14:paraId="549DB6FB" w14:textId="77777777" w:rsidR="00A36D72" w:rsidRPr="00B55B9F" w:rsidRDefault="00A36D72" w:rsidP="00B55B9F">
            <w:pPr>
              <w:ind w:left="330"/>
              <w:jc w:val="center"/>
              <w:rPr>
                <w:sz w:val="22"/>
              </w:rPr>
            </w:pPr>
          </w:p>
        </w:tc>
      </w:tr>
      <w:tr w:rsidR="00B55B9F" w:rsidRPr="00B55B9F" w14:paraId="410CA076" w14:textId="77777777" w:rsidTr="00B55B9F">
        <w:trPr>
          <w:trHeight w:val="258"/>
        </w:trPr>
        <w:tc>
          <w:tcPr>
            <w:tcW w:w="2751" w:type="dxa"/>
            <w:noWrap/>
            <w:vAlign w:val="bottom"/>
            <w:hideMark/>
          </w:tcPr>
          <w:p w14:paraId="26583529" w14:textId="77777777" w:rsidR="00A36D72" w:rsidRPr="00B55B9F" w:rsidRDefault="00A36D72" w:rsidP="00B55B9F">
            <w:pPr>
              <w:ind w:left="330"/>
              <w:rPr>
                <w:sz w:val="22"/>
              </w:rPr>
            </w:pPr>
            <w:r w:rsidRPr="00B55B9F">
              <w:rPr>
                <w:sz w:val="22"/>
              </w:rPr>
              <w:t>Female</w:t>
            </w:r>
          </w:p>
        </w:tc>
        <w:tc>
          <w:tcPr>
            <w:tcW w:w="2161" w:type="dxa"/>
          </w:tcPr>
          <w:p w14:paraId="20FC2669" w14:textId="77777777" w:rsidR="00A36D72" w:rsidRPr="00B55B9F" w:rsidRDefault="00A36D72" w:rsidP="00B55B9F">
            <w:pPr>
              <w:jc w:val="center"/>
              <w:rPr>
                <w:sz w:val="22"/>
              </w:rPr>
            </w:pPr>
            <w:r w:rsidRPr="00B55B9F">
              <w:rPr>
                <w:sz w:val="22"/>
              </w:rPr>
              <w:t>0.97 (0.79-1.19)</w:t>
            </w:r>
          </w:p>
        </w:tc>
        <w:tc>
          <w:tcPr>
            <w:tcW w:w="1317" w:type="dxa"/>
          </w:tcPr>
          <w:p w14:paraId="045A4CAF" w14:textId="77777777" w:rsidR="00A36D72" w:rsidRPr="00B55B9F" w:rsidRDefault="00A36D72" w:rsidP="00B55B9F">
            <w:pPr>
              <w:jc w:val="center"/>
              <w:rPr>
                <w:sz w:val="22"/>
              </w:rPr>
            </w:pPr>
            <w:r w:rsidRPr="00B55B9F">
              <w:rPr>
                <w:sz w:val="22"/>
              </w:rPr>
              <w:t>0.821</w:t>
            </w:r>
          </w:p>
        </w:tc>
        <w:tc>
          <w:tcPr>
            <w:tcW w:w="1756" w:type="dxa"/>
          </w:tcPr>
          <w:p w14:paraId="173C9471" w14:textId="77777777" w:rsidR="00A36D72" w:rsidRPr="00B55B9F" w:rsidRDefault="00A36D72" w:rsidP="00B55B9F">
            <w:pPr>
              <w:ind w:left="330"/>
              <w:jc w:val="center"/>
              <w:rPr>
                <w:sz w:val="22"/>
              </w:rPr>
            </w:pPr>
          </w:p>
        </w:tc>
        <w:tc>
          <w:tcPr>
            <w:tcW w:w="1229" w:type="dxa"/>
          </w:tcPr>
          <w:p w14:paraId="0A1775BE" w14:textId="77777777" w:rsidR="00A36D72" w:rsidRPr="00B55B9F" w:rsidRDefault="00A36D72" w:rsidP="00B55B9F">
            <w:pPr>
              <w:ind w:left="330"/>
              <w:jc w:val="center"/>
              <w:rPr>
                <w:sz w:val="22"/>
              </w:rPr>
            </w:pPr>
          </w:p>
        </w:tc>
      </w:tr>
      <w:tr w:rsidR="00B55B9F" w:rsidRPr="00B55B9F" w14:paraId="4E6D5EDF" w14:textId="77777777" w:rsidTr="00B55B9F">
        <w:trPr>
          <w:trHeight w:val="258"/>
        </w:trPr>
        <w:tc>
          <w:tcPr>
            <w:tcW w:w="2751" w:type="dxa"/>
            <w:noWrap/>
            <w:vAlign w:val="bottom"/>
          </w:tcPr>
          <w:p w14:paraId="1C74AFAD" w14:textId="77777777" w:rsidR="00A36D72" w:rsidRPr="00B55B9F" w:rsidRDefault="00A36D72" w:rsidP="00B55B9F">
            <w:pPr>
              <w:ind w:left="330"/>
              <w:rPr>
                <w:sz w:val="22"/>
              </w:rPr>
            </w:pPr>
            <w:r w:rsidRPr="00B55B9F">
              <w:rPr>
                <w:sz w:val="22"/>
              </w:rPr>
              <w:t>Age</w:t>
            </w:r>
          </w:p>
        </w:tc>
        <w:tc>
          <w:tcPr>
            <w:tcW w:w="2161" w:type="dxa"/>
          </w:tcPr>
          <w:p w14:paraId="43844D66" w14:textId="77777777" w:rsidR="00A36D72" w:rsidRPr="00B55B9F" w:rsidRDefault="00A36D72" w:rsidP="00B55B9F">
            <w:pPr>
              <w:jc w:val="center"/>
              <w:rPr>
                <w:sz w:val="22"/>
              </w:rPr>
            </w:pPr>
            <w:r w:rsidRPr="00B55B9F">
              <w:rPr>
                <w:sz w:val="22"/>
              </w:rPr>
              <w:t>1.004 (0.99-1.07)</w:t>
            </w:r>
          </w:p>
        </w:tc>
        <w:tc>
          <w:tcPr>
            <w:tcW w:w="1317" w:type="dxa"/>
          </w:tcPr>
          <w:p w14:paraId="459A1BD2" w14:textId="77777777" w:rsidR="00A36D72" w:rsidRPr="00B55B9F" w:rsidRDefault="00A36D72" w:rsidP="00B55B9F">
            <w:pPr>
              <w:jc w:val="center"/>
              <w:rPr>
                <w:sz w:val="22"/>
              </w:rPr>
            </w:pPr>
            <w:r w:rsidRPr="00B55B9F">
              <w:rPr>
                <w:sz w:val="22"/>
              </w:rPr>
              <w:t>0.420</w:t>
            </w:r>
          </w:p>
        </w:tc>
        <w:tc>
          <w:tcPr>
            <w:tcW w:w="1756" w:type="dxa"/>
          </w:tcPr>
          <w:p w14:paraId="442A11FE" w14:textId="77777777" w:rsidR="00A36D72" w:rsidRPr="00B55B9F" w:rsidRDefault="00A36D72" w:rsidP="00B55B9F">
            <w:pPr>
              <w:ind w:left="330"/>
              <w:jc w:val="center"/>
              <w:rPr>
                <w:sz w:val="22"/>
              </w:rPr>
            </w:pPr>
          </w:p>
        </w:tc>
        <w:tc>
          <w:tcPr>
            <w:tcW w:w="1229" w:type="dxa"/>
          </w:tcPr>
          <w:p w14:paraId="1D011AC9" w14:textId="77777777" w:rsidR="00A36D72" w:rsidRPr="00B55B9F" w:rsidRDefault="00A36D72" w:rsidP="00B55B9F">
            <w:pPr>
              <w:ind w:left="330"/>
              <w:jc w:val="center"/>
              <w:rPr>
                <w:sz w:val="22"/>
              </w:rPr>
            </w:pPr>
          </w:p>
        </w:tc>
      </w:tr>
      <w:tr w:rsidR="00B55B9F" w:rsidRPr="00B55B9F" w14:paraId="22A91F2B" w14:textId="77777777" w:rsidTr="00B55B9F">
        <w:trPr>
          <w:trHeight w:val="258"/>
        </w:trPr>
        <w:tc>
          <w:tcPr>
            <w:tcW w:w="2751" w:type="dxa"/>
            <w:noWrap/>
            <w:vAlign w:val="bottom"/>
            <w:hideMark/>
          </w:tcPr>
          <w:p w14:paraId="54DD6049" w14:textId="77777777" w:rsidR="00A36D72" w:rsidRPr="00B55B9F" w:rsidRDefault="00A36D72" w:rsidP="00B55B9F">
            <w:pPr>
              <w:rPr>
                <w:b/>
                <w:bCs/>
                <w:sz w:val="22"/>
              </w:rPr>
            </w:pPr>
            <w:r w:rsidRPr="00B55B9F">
              <w:rPr>
                <w:b/>
                <w:bCs/>
                <w:sz w:val="22"/>
              </w:rPr>
              <w:t>Duration of diabetic mellitus</w:t>
            </w:r>
          </w:p>
        </w:tc>
        <w:tc>
          <w:tcPr>
            <w:tcW w:w="2161" w:type="dxa"/>
          </w:tcPr>
          <w:p w14:paraId="4BC3B11A" w14:textId="77777777" w:rsidR="00A36D72" w:rsidRPr="00B55B9F" w:rsidRDefault="00A36D72" w:rsidP="00B55B9F">
            <w:pPr>
              <w:jc w:val="center"/>
              <w:rPr>
                <w:sz w:val="22"/>
              </w:rPr>
            </w:pPr>
            <w:r w:rsidRPr="00B55B9F">
              <w:rPr>
                <w:sz w:val="22"/>
              </w:rPr>
              <w:t>1.01 (0.99-1.02)</w:t>
            </w:r>
          </w:p>
        </w:tc>
        <w:tc>
          <w:tcPr>
            <w:tcW w:w="1317" w:type="dxa"/>
          </w:tcPr>
          <w:p w14:paraId="2D6E1175" w14:textId="77777777" w:rsidR="00A36D72" w:rsidRPr="00B55B9F" w:rsidRDefault="00A36D72" w:rsidP="00B55B9F">
            <w:pPr>
              <w:jc w:val="center"/>
              <w:rPr>
                <w:sz w:val="22"/>
              </w:rPr>
            </w:pPr>
            <w:r w:rsidRPr="00B55B9F">
              <w:rPr>
                <w:sz w:val="22"/>
              </w:rPr>
              <w:t>1.158</w:t>
            </w:r>
          </w:p>
        </w:tc>
        <w:tc>
          <w:tcPr>
            <w:tcW w:w="1756" w:type="dxa"/>
          </w:tcPr>
          <w:p w14:paraId="72A07544" w14:textId="77777777" w:rsidR="00A36D72" w:rsidRPr="00B55B9F" w:rsidRDefault="00A36D72" w:rsidP="00B55B9F">
            <w:pPr>
              <w:jc w:val="center"/>
              <w:rPr>
                <w:sz w:val="22"/>
              </w:rPr>
            </w:pPr>
          </w:p>
        </w:tc>
        <w:tc>
          <w:tcPr>
            <w:tcW w:w="1229" w:type="dxa"/>
          </w:tcPr>
          <w:p w14:paraId="10BFA1A6" w14:textId="77777777" w:rsidR="00A36D72" w:rsidRPr="00B55B9F" w:rsidRDefault="00A36D72" w:rsidP="00B55B9F">
            <w:pPr>
              <w:jc w:val="center"/>
              <w:rPr>
                <w:sz w:val="22"/>
              </w:rPr>
            </w:pPr>
          </w:p>
        </w:tc>
      </w:tr>
      <w:tr w:rsidR="00B55B9F" w:rsidRPr="00B55B9F" w14:paraId="5370496F" w14:textId="77777777" w:rsidTr="00B55B9F">
        <w:trPr>
          <w:trHeight w:val="258"/>
        </w:trPr>
        <w:tc>
          <w:tcPr>
            <w:tcW w:w="2751" w:type="dxa"/>
            <w:noWrap/>
            <w:vAlign w:val="bottom"/>
            <w:hideMark/>
          </w:tcPr>
          <w:p w14:paraId="4D1D817F" w14:textId="77777777" w:rsidR="00A36D72" w:rsidRPr="00B55B9F" w:rsidRDefault="00A36D72" w:rsidP="00B55B9F">
            <w:pPr>
              <w:rPr>
                <w:b/>
                <w:bCs/>
                <w:sz w:val="22"/>
              </w:rPr>
            </w:pPr>
            <w:r w:rsidRPr="00B55B9F">
              <w:rPr>
                <w:b/>
                <w:bCs/>
                <w:sz w:val="22"/>
              </w:rPr>
              <w:t>BMI</w:t>
            </w:r>
          </w:p>
        </w:tc>
        <w:tc>
          <w:tcPr>
            <w:tcW w:w="2161" w:type="dxa"/>
          </w:tcPr>
          <w:p w14:paraId="7FFDCCE9" w14:textId="77777777" w:rsidR="00A36D72" w:rsidRPr="00B55B9F" w:rsidRDefault="00A36D72" w:rsidP="00B55B9F">
            <w:pPr>
              <w:jc w:val="center"/>
              <w:rPr>
                <w:sz w:val="22"/>
              </w:rPr>
            </w:pPr>
            <w:r w:rsidRPr="00B55B9F">
              <w:rPr>
                <w:sz w:val="22"/>
              </w:rPr>
              <w:t>1.11 (0.98-1.28)</w:t>
            </w:r>
          </w:p>
        </w:tc>
        <w:tc>
          <w:tcPr>
            <w:tcW w:w="1317" w:type="dxa"/>
          </w:tcPr>
          <w:p w14:paraId="46AAF670" w14:textId="77777777" w:rsidR="00A36D72" w:rsidRPr="00B55B9F" w:rsidRDefault="00A36D72" w:rsidP="00B55B9F">
            <w:pPr>
              <w:jc w:val="center"/>
              <w:rPr>
                <w:sz w:val="22"/>
              </w:rPr>
            </w:pPr>
            <w:r w:rsidRPr="00B55B9F">
              <w:rPr>
                <w:sz w:val="22"/>
              </w:rPr>
              <w:t>0.097</w:t>
            </w:r>
          </w:p>
        </w:tc>
        <w:tc>
          <w:tcPr>
            <w:tcW w:w="1756" w:type="dxa"/>
          </w:tcPr>
          <w:p w14:paraId="27BD00D4" w14:textId="77777777" w:rsidR="00A36D72" w:rsidRPr="00B55B9F" w:rsidRDefault="00A36D72" w:rsidP="00B55B9F">
            <w:pPr>
              <w:jc w:val="center"/>
              <w:rPr>
                <w:sz w:val="22"/>
              </w:rPr>
            </w:pPr>
          </w:p>
        </w:tc>
        <w:tc>
          <w:tcPr>
            <w:tcW w:w="1229" w:type="dxa"/>
          </w:tcPr>
          <w:p w14:paraId="18D58C33" w14:textId="77777777" w:rsidR="00A36D72" w:rsidRPr="00B55B9F" w:rsidRDefault="00A36D72" w:rsidP="00B55B9F">
            <w:pPr>
              <w:jc w:val="center"/>
              <w:rPr>
                <w:sz w:val="22"/>
              </w:rPr>
            </w:pPr>
          </w:p>
        </w:tc>
      </w:tr>
      <w:tr w:rsidR="00B55B9F" w:rsidRPr="00B55B9F" w14:paraId="4DBC9884" w14:textId="77777777" w:rsidTr="00B55B9F">
        <w:trPr>
          <w:trHeight w:val="258"/>
        </w:trPr>
        <w:tc>
          <w:tcPr>
            <w:tcW w:w="2751" w:type="dxa"/>
            <w:noWrap/>
            <w:vAlign w:val="bottom"/>
          </w:tcPr>
          <w:p w14:paraId="15BDF70D" w14:textId="77777777" w:rsidR="00A36D72" w:rsidRPr="00B55B9F" w:rsidRDefault="00A36D72" w:rsidP="00B55B9F">
            <w:pPr>
              <w:rPr>
                <w:b/>
                <w:bCs/>
                <w:sz w:val="22"/>
              </w:rPr>
            </w:pPr>
            <w:r w:rsidRPr="00B55B9F">
              <w:rPr>
                <w:b/>
                <w:bCs/>
                <w:sz w:val="22"/>
              </w:rPr>
              <w:t>Serum creatinine</w:t>
            </w:r>
          </w:p>
        </w:tc>
        <w:tc>
          <w:tcPr>
            <w:tcW w:w="2161" w:type="dxa"/>
          </w:tcPr>
          <w:p w14:paraId="33BB6B64" w14:textId="77777777" w:rsidR="00A36D72" w:rsidRPr="00B55B9F" w:rsidRDefault="00A36D72" w:rsidP="00B55B9F">
            <w:pPr>
              <w:jc w:val="center"/>
              <w:rPr>
                <w:sz w:val="22"/>
              </w:rPr>
            </w:pPr>
            <w:r w:rsidRPr="00B55B9F">
              <w:rPr>
                <w:sz w:val="22"/>
              </w:rPr>
              <w:t>1.0001 (0.99-1.001)</w:t>
            </w:r>
          </w:p>
        </w:tc>
        <w:tc>
          <w:tcPr>
            <w:tcW w:w="1317" w:type="dxa"/>
          </w:tcPr>
          <w:p w14:paraId="3813A19D" w14:textId="77777777" w:rsidR="00A36D72" w:rsidRPr="00B55B9F" w:rsidRDefault="00A36D72" w:rsidP="00B55B9F">
            <w:pPr>
              <w:jc w:val="center"/>
              <w:rPr>
                <w:sz w:val="22"/>
              </w:rPr>
            </w:pPr>
            <w:r w:rsidRPr="00B55B9F">
              <w:rPr>
                <w:sz w:val="22"/>
              </w:rPr>
              <w:t>0.880</w:t>
            </w:r>
          </w:p>
        </w:tc>
        <w:tc>
          <w:tcPr>
            <w:tcW w:w="1756" w:type="dxa"/>
          </w:tcPr>
          <w:p w14:paraId="642BC60C" w14:textId="77777777" w:rsidR="00A36D72" w:rsidRPr="00B55B9F" w:rsidRDefault="00A36D72" w:rsidP="00B55B9F">
            <w:pPr>
              <w:jc w:val="center"/>
              <w:rPr>
                <w:sz w:val="22"/>
              </w:rPr>
            </w:pPr>
          </w:p>
        </w:tc>
        <w:tc>
          <w:tcPr>
            <w:tcW w:w="1229" w:type="dxa"/>
          </w:tcPr>
          <w:p w14:paraId="7E59952B" w14:textId="77777777" w:rsidR="00A36D72" w:rsidRPr="00B55B9F" w:rsidRDefault="00A36D72" w:rsidP="00B55B9F">
            <w:pPr>
              <w:jc w:val="center"/>
              <w:rPr>
                <w:sz w:val="22"/>
              </w:rPr>
            </w:pPr>
          </w:p>
        </w:tc>
      </w:tr>
      <w:tr w:rsidR="00B55B9F" w:rsidRPr="00B55B9F" w14:paraId="27006756" w14:textId="77777777" w:rsidTr="00B55B9F">
        <w:trPr>
          <w:trHeight w:val="258"/>
        </w:trPr>
        <w:tc>
          <w:tcPr>
            <w:tcW w:w="2751" w:type="dxa"/>
            <w:noWrap/>
            <w:vAlign w:val="bottom"/>
            <w:hideMark/>
          </w:tcPr>
          <w:p w14:paraId="5733F092" w14:textId="77777777" w:rsidR="00A36D72" w:rsidRPr="00B55B9F" w:rsidRDefault="00A36D72" w:rsidP="00B55B9F">
            <w:pPr>
              <w:rPr>
                <w:b/>
                <w:bCs/>
                <w:sz w:val="22"/>
              </w:rPr>
            </w:pPr>
            <w:r w:rsidRPr="00B55B9F">
              <w:rPr>
                <w:b/>
                <w:bCs/>
                <w:sz w:val="22"/>
              </w:rPr>
              <w:t xml:space="preserve">Serum cholesterol </w:t>
            </w:r>
          </w:p>
        </w:tc>
        <w:tc>
          <w:tcPr>
            <w:tcW w:w="2161" w:type="dxa"/>
          </w:tcPr>
          <w:p w14:paraId="7EA0EB19" w14:textId="77777777" w:rsidR="00A36D72" w:rsidRPr="00B55B9F" w:rsidRDefault="00A36D72" w:rsidP="00B55B9F">
            <w:pPr>
              <w:jc w:val="center"/>
              <w:rPr>
                <w:sz w:val="22"/>
              </w:rPr>
            </w:pPr>
          </w:p>
        </w:tc>
        <w:tc>
          <w:tcPr>
            <w:tcW w:w="1317" w:type="dxa"/>
          </w:tcPr>
          <w:p w14:paraId="7E682B05" w14:textId="77777777" w:rsidR="00A36D72" w:rsidRPr="00B55B9F" w:rsidRDefault="00A36D72" w:rsidP="00B55B9F">
            <w:pPr>
              <w:jc w:val="center"/>
              <w:rPr>
                <w:sz w:val="22"/>
              </w:rPr>
            </w:pPr>
          </w:p>
        </w:tc>
        <w:tc>
          <w:tcPr>
            <w:tcW w:w="1756" w:type="dxa"/>
          </w:tcPr>
          <w:p w14:paraId="7D475247" w14:textId="77777777" w:rsidR="00A36D72" w:rsidRPr="00B55B9F" w:rsidRDefault="00A36D72" w:rsidP="00B55B9F">
            <w:pPr>
              <w:jc w:val="center"/>
              <w:rPr>
                <w:sz w:val="22"/>
              </w:rPr>
            </w:pPr>
          </w:p>
        </w:tc>
        <w:tc>
          <w:tcPr>
            <w:tcW w:w="1229" w:type="dxa"/>
          </w:tcPr>
          <w:p w14:paraId="342C6A8D" w14:textId="77777777" w:rsidR="00A36D72" w:rsidRPr="00B55B9F" w:rsidRDefault="00A36D72" w:rsidP="00B55B9F">
            <w:pPr>
              <w:jc w:val="center"/>
              <w:rPr>
                <w:sz w:val="22"/>
              </w:rPr>
            </w:pPr>
          </w:p>
        </w:tc>
      </w:tr>
      <w:tr w:rsidR="00B55B9F" w:rsidRPr="00B55B9F" w14:paraId="2C4A9204" w14:textId="77777777" w:rsidTr="00B55B9F">
        <w:trPr>
          <w:trHeight w:val="258"/>
        </w:trPr>
        <w:tc>
          <w:tcPr>
            <w:tcW w:w="2751" w:type="dxa"/>
            <w:noWrap/>
            <w:vAlign w:val="bottom"/>
            <w:hideMark/>
          </w:tcPr>
          <w:p w14:paraId="558905FD" w14:textId="77777777" w:rsidR="00A36D72" w:rsidRPr="00B55B9F" w:rsidRDefault="00A36D72" w:rsidP="00B55B9F">
            <w:pPr>
              <w:ind w:left="330"/>
              <w:rPr>
                <w:sz w:val="22"/>
              </w:rPr>
            </w:pPr>
            <w:r w:rsidRPr="00B55B9F">
              <w:rPr>
                <w:sz w:val="22"/>
              </w:rPr>
              <w:t>Normal</w:t>
            </w:r>
          </w:p>
        </w:tc>
        <w:tc>
          <w:tcPr>
            <w:tcW w:w="2161" w:type="dxa"/>
          </w:tcPr>
          <w:p w14:paraId="04B79A26" w14:textId="77777777" w:rsidR="00A36D72" w:rsidRPr="00B55B9F" w:rsidRDefault="00A36D72" w:rsidP="00B55B9F">
            <w:pPr>
              <w:ind w:left="330"/>
              <w:jc w:val="center"/>
              <w:rPr>
                <w:sz w:val="22"/>
              </w:rPr>
            </w:pPr>
            <w:r w:rsidRPr="00B55B9F">
              <w:rPr>
                <w:sz w:val="22"/>
              </w:rPr>
              <w:t>Ref</w:t>
            </w:r>
          </w:p>
        </w:tc>
        <w:tc>
          <w:tcPr>
            <w:tcW w:w="1317" w:type="dxa"/>
          </w:tcPr>
          <w:p w14:paraId="12A1521D" w14:textId="77777777" w:rsidR="00A36D72" w:rsidRPr="00B55B9F" w:rsidRDefault="00A36D72" w:rsidP="00B55B9F">
            <w:pPr>
              <w:ind w:left="330"/>
              <w:jc w:val="center"/>
              <w:rPr>
                <w:sz w:val="22"/>
              </w:rPr>
            </w:pPr>
          </w:p>
        </w:tc>
        <w:tc>
          <w:tcPr>
            <w:tcW w:w="1756" w:type="dxa"/>
          </w:tcPr>
          <w:p w14:paraId="51D7DFC0" w14:textId="77777777" w:rsidR="00A36D72" w:rsidRPr="00B55B9F" w:rsidRDefault="00A36D72" w:rsidP="00B55B9F">
            <w:pPr>
              <w:ind w:left="330"/>
              <w:jc w:val="center"/>
              <w:rPr>
                <w:sz w:val="22"/>
              </w:rPr>
            </w:pPr>
            <w:r w:rsidRPr="00B55B9F">
              <w:rPr>
                <w:sz w:val="22"/>
              </w:rPr>
              <w:t>Ref</w:t>
            </w:r>
          </w:p>
        </w:tc>
        <w:tc>
          <w:tcPr>
            <w:tcW w:w="1229" w:type="dxa"/>
          </w:tcPr>
          <w:p w14:paraId="61AFB1F3" w14:textId="77777777" w:rsidR="00A36D72" w:rsidRPr="00B55B9F" w:rsidRDefault="00A36D72" w:rsidP="00B55B9F">
            <w:pPr>
              <w:ind w:left="330"/>
              <w:jc w:val="center"/>
              <w:rPr>
                <w:sz w:val="22"/>
              </w:rPr>
            </w:pPr>
          </w:p>
        </w:tc>
      </w:tr>
      <w:tr w:rsidR="00B55B9F" w:rsidRPr="00B55B9F" w14:paraId="26929608" w14:textId="77777777" w:rsidTr="00B55B9F">
        <w:trPr>
          <w:trHeight w:val="258"/>
        </w:trPr>
        <w:tc>
          <w:tcPr>
            <w:tcW w:w="2751" w:type="dxa"/>
            <w:noWrap/>
            <w:vAlign w:val="bottom"/>
            <w:hideMark/>
          </w:tcPr>
          <w:p w14:paraId="43D07C05" w14:textId="77777777" w:rsidR="00A36D72" w:rsidRPr="00B55B9F" w:rsidRDefault="00A36D72" w:rsidP="00B55B9F">
            <w:pPr>
              <w:ind w:left="330"/>
              <w:rPr>
                <w:sz w:val="22"/>
              </w:rPr>
            </w:pPr>
            <w:r w:rsidRPr="00B55B9F">
              <w:rPr>
                <w:sz w:val="22"/>
              </w:rPr>
              <w:t>High cholesterol</w:t>
            </w:r>
          </w:p>
        </w:tc>
        <w:tc>
          <w:tcPr>
            <w:tcW w:w="2161" w:type="dxa"/>
          </w:tcPr>
          <w:p w14:paraId="30329A1E" w14:textId="77777777" w:rsidR="00A36D72" w:rsidRPr="00B55B9F" w:rsidRDefault="00A36D72" w:rsidP="00B55B9F">
            <w:pPr>
              <w:jc w:val="center"/>
              <w:rPr>
                <w:sz w:val="22"/>
              </w:rPr>
            </w:pPr>
            <w:r w:rsidRPr="00B55B9F">
              <w:rPr>
                <w:sz w:val="22"/>
              </w:rPr>
              <w:t>1.26 (1.03-1.55)</w:t>
            </w:r>
          </w:p>
        </w:tc>
        <w:tc>
          <w:tcPr>
            <w:tcW w:w="1317" w:type="dxa"/>
          </w:tcPr>
          <w:p w14:paraId="204F439F" w14:textId="77777777" w:rsidR="00A36D72" w:rsidRPr="00B55B9F" w:rsidRDefault="00A36D72" w:rsidP="00B55B9F">
            <w:pPr>
              <w:jc w:val="center"/>
              <w:rPr>
                <w:b/>
                <w:bCs/>
                <w:sz w:val="22"/>
              </w:rPr>
            </w:pPr>
            <w:r w:rsidRPr="00B55B9F">
              <w:rPr>
                <w:b/>
                <w:bCs/>
                <w:sz w:val="22"/>
              </w:rPr>
              <w:t>0.023</w:t>
            </w:r>
          </w:p>
        </w:tc>
        <w:tc>
          <w:tcPr>
            <w:tcW w:w="1756" w:type="dxa"/>
          </w:tcPr>
          <w:p w14:paraId="1BE1F29F" w14:textId="77777777" w:rsidR="00A36D72" w:rsidRPr="00B55B9F" w:rsidRDefault="00A36D72" w:rsidP="00B55B9F">
            <w:pPr>
              <w:jc w:val="center"/>
              <w:rPr>
                <w:sz w:val="22"/>
              </w:rPr>
            </w:pPr>
            <w:r w:rsidRPr="00B55B9F">
              <w:rPr>
                <w:sz w:val="22"/>
              </w:rPr>
              <w:t>1.09 (0.89-1.38)</w:t>
            </w:r>
          </w:p>
        </w:tc>
        <w:tc>
          <w:tcPr>
            <w:tcW w:w="1229" w:type="dxa"/>
          </w:tcPr>
          <w:p w14:paraId="462578A8" w14:textId="769B8DE6" w:rsidR="00A36D72" w:rsidRPr="00B55B9F" w:rsidRDefault="00A36D72" w:rsidP="00B55B9F">
            <w:pPr>
              <w:jc w:val="center"/>
              <w:rPr>
                <w:sz w:val="22"/>
              </w:rPr>
            </w:pPr>
            <w:r w:rsidRPr="00B55B9F">
              <w:rPr>
                <w:sz w:val="22"/>
              </w:rPr>
              <w:t>0.343</w:t>
            </w:r>
          </w:p>
        </w:tc>
      </w:tr>
      <w:tr w:rsidR="00B55B9F" w:rsidRPr="00B55B9F" w14:paraId="7010FD93" w14:textId="77777777" w:rsidTr="00B55B9F">
        <w:trPr>
          <w:trHeight w:val="258"/>
        </w:trPr>
        <w:tc>
          <w:tcPr>
            <w:tcW w:w="2751" w:type="dxa"/>
            <w:noWrap/>
            <w:vAlign w:val="bottom"/>
            <w:hideMark/>
          </w:tcPr>
          <w:p w14:paraId="609271F1" w14:textId="77777777" w:rsidR="00A36D72" w:rsidRPr="00B55B9F" w:rsidRDefault="00A36D72" w:rsidP="00B55B9F">
            <w:pPr>
              <w:rPr>
                <w:b/>
                <w:bCs/>
                <w:sz w:val="22"/>
              </w:rPr>
            </w:pPr>
            <w:r w:rsidRPr="00B55B9F">
              <w:rPr>
                <w:b/>
                <w:bCs/>
                <w:sz w:val="22"/>
              </w:rPr>
              <w:t xml:space="preserve">Serum triglycerides </w:t>
            </w:r>
          </w:p>
        </w:tc>
        <w:tc>
          <w:tcPr>
            <w:tcW w:w="2161" w:type="dxa"/>
          </w:tcPr>
          <w:p w14:paraId="6D2A1DDD" w14:textId="77777777" w:rsidR="00A36D72" w:rsidRPr="00B55B9F" w:rsidRDefault="00A36D72" w:rsidP="00B55B9F">
            <w:pPr>
              <w:jc w:val="center"/>
              <w:rPr>
                <w:sz w:val="22"/>
              </w:rPr>
            </w:pPr>
          </w:p>
        </w:tc>
        <w:tc>
          <w:tcPr>
            <w:tcW w:w="1317" w:type="dxa"/>
          </w:tcPr>
          <w:p w14:paraId="03C89608" w14:textId="77777777" w:rsidR="00A36D72" w:rsidRPr="00B55B9F" w:rsidRDefault="00A36D72" w:rsidP="00B55B9F">
            <w:pPr>
              <w:jc w:val="center"/>
              <w:rPr>
                <w:sz w:val="22"/>
              </w:rPr>
            </w:pPr>
          </w:p>
        </w:tc>
        <w:tc>
          <w:tcPr>
            <w:tcW w:w="1756" w:type="dxa"/>
          </w:tcPr>
          <w:p w14:paraId="4130765D" w14:textId="77777777" w:rsidR="00A36D72" w:rsidRPr="00B55B9F" w:rsidRDefault="00A36D72" w:rsidP="00B55B9F">
            <w:pPr>
              <w:jc w:val="center"/>
              <w:rPr>
                <w:sz w:val="22"/>
              </w:rPr>
            </w:pPr>
          </w:p>
        </w:tc>
        <w:tc>
          <w:tcPr>
            <w:tcW w:w="1229" w:type="dxa"/>
          </w:tcPr>
          <w:p w14:paraId="7B39B63B" w14:textId="77777777" w:rsidR="00A36D72" w:rsidRPr="00B55B9F" w:rsidRDefault="00A36D72" w:rsidP="00B55B9F">
            <w:pPr>
              <w:jc w:val="center"/>
              <w:rPr>
                <w:sz w:val="22"/>
              </w:rPr>
            </w:pPr>
          </w:p>
        </w:tc>
      </w:tr>
      <w:tr w:rsidR="00B55B9F" w:rsidRPr="00B55B9F" w14:paraId="2C5D1FF6" w14:textId="77777777" w:rsidTr="00B55B9F">
        <w:trPr>
          <w:trHeight w:val="258"/>
        </w:trPr>
        <w:tc>
          <w:tcPr>
            <w:tcW w:w="2751" w:type="dxa"/>
            <w:noWrap/>
            <w:vAlign w:val="bottom"/>
            <w:hideMark/>
          </w:tcPr>
          <w:p w14:paraId="56DCF241" w14:textId="77777777" w:rsidR="00A36D72" w:rsidRPr="00B55B9F" w:rsidRDefault="00A36D72" w:rsidP="00B55B9F">
            <w:pPr>
              <w:ind w:left="330"/>
              <w:rPr>
                <w:sz w:val="22"/>
              </w:rPr>
            </w:pPr>
            <w:r w:rsidRPr="00B55B9F">
              <w:rPr>
                <w:sz w:val="22"/>
              </w:rPr>
              <w:t>Normal</w:t>
            </w:r>
          </w:p>
        </w:tc>
        <w:tc>
          <w:tcPr>
            <w:tcW w:w="2161" w:type="dxa"/>
          </w:tcPr>
          <w:p w14:paraId="75467935" w14:textId="77777777" w:rsidR="00A36D72" w:rsidRPr="00B55B9F" w:rsidRDefault="00A36D72" w:rsidP="00B55B9F">
            <w:pPr>
              <w:ind w:left="330"/>
              <w:jc w:val="center"/>
              <w:rPr>
                <w:sz w:val="22"/>
              </w:rPr>
            </w:pPr>
            <w:r w:rsidRPr="00B55B9F">
              <w:rPr>
                <w:sz w:val="22"/>
              </w:rPr>
              <w:t>Ref</w:t>
            </w:r>
          </w:p>
        </w:tc>
        <w:tc>
          <w:tcPr>
            <w:tcW w:w="1317" w:type="dxa"/>
          </w:tcPr>
          <w:p w14:paraId="2BA4DF0A" w14:textId="77777777" w:rsidR="00A36D72" w:rsidRPr="00B55B9F" w:rsidRDefault="00A36D72" w:rsidP="00B55B9F">
            <w:pPr>
              <w:ind w:left="330"/>
              <w:jc w:val="center"/>
              <w:rPr>
                <w:sz w:val="22"/>
              </w:rPr>
            </w:pPr>
          </w:p>
        </w:tc>
        <w:tc>
          <w:tcPr>
            <w:tcW w:w="1756" w:type="dxa"/>
          </w:tcPr>
          <w:p w14:paraId="6F0D54FA" w14:textId="77777777" w:rsidR="00A36D72" w:rsidRPr="00B55B9F" w:rsidRDefault="00A36D72" w:rsidP="00B55B9F">
            <w:pPr>
              <w:ind w:left="330"/>
              <w:jc w:val="center"/>
              <w:rPr>
                <w:sz w:val="22"/>
              </w:rPr>
            </w:pPr>
            <w:r w:rsidRPr="00B55B9F">
              <w:rPr>
                <w:sz w:val="22"/>
              </w:rPr>
              <w:t>Ref</w:t>
            </w:r>
          </w:p>
        </w:tc>
        <w:tc>
          <w:tcPr>
            <w:tcW w:w="1229" w:type="dxa"/>
          </w:tcPr>
          <w:p w14:paraId="6D81EC8F" w14:textId="77777777" w:rsidR="00A36D72" w:rsidRPr="00B55B9F" w:rsidRDefault="00A36D72" w:rsidP="00B55B9F">
            <w:pPr>
              <w:ind w:left="330"/>
              <w:jc w:val="center"/>
              <w:rPr>
                <w:sz w:val="22"/>
              </w:rPr>
            </w:pPr>
          </w:p>
        </w:tc>
      </w:tr>
      <w:tr w:rsidR="00B55B9F" w:rsidRPr="00B55B9F" w14:paraId="12CF03F5" w14:textId="77777777" w:rsidTr="00B55B9F">
        <w:trPr>
          <w:trHeight w:val="258"/>
        </w:trPr>
        <w:tc>
          <w:tcPr>
            <w:tcW w:w="2751" w:type="dxa"/>
            <w:noWrap/>
            <w:vAlign w:val="bottom"/>
            <w:hideMark/>
          </w:tcPr>
          <w:p w14:paraId="0B9FFD82" w14:textId="77777777" w:rsidR="00A36D72" w:rsidRPr="00B55B9F" w:rsidRDefault="00A36D72" w:rsidP="00B55B9F">
            <w:pPr>
              <w:ind w:left="330"/>
              <w:rPr>
                <w:sz w:val="22"/>
              </w:rPr>
            </w:pPr>
            <w:r w:rsidRPr="00B55B9F">
              <w:rPr>
                <w:sz w:val="22"/>
              </w:rPr>
              <w:t>High triglyceride</w:t>
            </w:r>
          </w:p>
        </w:tc>
        <w:tc>
          <w:tcPr>
            <w:tcW w:w="2161" w:type="dxa"/>
          </w:tcPr>
          <w:p w14:paraId="13CD0F3D" w14:textId="77777777" w:rsidR="00A36D72" w:rsidRPr="00B55B9F" w:rsidRDefault="00A36D72" w:rsidP="00B55B9F">
            <w:pPr>
              <w:jc w:val="center"/>
              <w:rPr>
                <w:sz w:val="22"/>
              </w:rPr>
            </w:pPr>
            <w:r w:rsidRPr="00B55B9F">
              <w:rPr>
                <w:sz w:val="22"/>
              </w:rPr>
              <w:t>1.55 (1.27-1.89)</w:t>
            </w:r>
          </w:p>
        </w:tc>
        <w:tc>
          <w:tcPr>
            <w:tcW w:w="1317" w:type="dxa"/>
          </w:tcPr>
          <w:p w14:paraId="3CCE54AD" w14:textId="77777777" w:rsidR="00A36D72" w:rsidRPr="00B55B9F" w:rsidRDefault="00A36D72" w:rsidP="00B55B9F">
            <w:pPr>
              <w:jc w:val="center"/>
              <w:rPr>
                <w:b/>
                <w:bCs/>
                <w:sz w:val="22"/>
              </w:rPr>
            </w:pPr>
            <w:r w:rsidRPr="00B55B9F">
              <w:rPr>
                <w:b/>
                <w:bCs/>
                <w:sz w:val="22"/>
              </w:rPr>
              <w:t>&lt; 0.001</w:t>
            </w:r>
          </w:p>
        </w:tc>
        <w:tc>
          <w:tcPr>
            <w:tcW w:w="1756" w:type="dxa"/>
          </w:tcPr>
          <w:p w14:paraId="52934F8E" w14:textId="77777777" w:rsidR="00A36D72" w:rsidRPr="00B55B9F" w:rsidRDefault="00A36D72" w:rsidP="00B55B9F">
            <w:pPr>
              <w:jc w:val="center"/>
              <w:rPr>
                <w:sz w:val="22"/>
              </w:rPr>
            </w:pPr>
            <w:r w:rsidRPr="00B55B9F">
              <w:rPr>
                <w:sz w:val="22"/>
              </w:rPr>
              <w:t>1.40 (1.13-1.74)</w:t>
            </w:r>
          </w:p>
        </w:tc>
        <w:tc>
          <w:tcPr>
            <w:tcW w:w="1229" w:type="dxa"/>
          </w:tcPr>
          <w:p w14:paraId="785FEB33" w14:textId="77777777" w:rsidR="00A36D72" w:rsidRPr="00B55B9F" w:rsidRDefault="00A36D72" w:rsidP="00B55B9F">
            <w:pPr>
              <w:jc w:val="center"/>
              <w:rPr>
                <w:b/>
                <w:bCs/>
                <w:sz w:val="22"/>
              </w:rPr>
            </w:pPr>
            <w:r w:rsidRPr="00B55B9F">
              <w:rPr>
                <w:b/>
                <w:bCs/>
                <w:sz w:val="22"/>
              </w:rPr>
              <w:t>0.002</w:t>
            </w:r>
          </w:p>
        </w:tc>
      </w:tr>
      <w:tr w:rsidR="00B55B9F" w:rsidRPr="00B55B9F" w14:paraId="2B441BC9" w14:textId="77777777" w:rsidTr="00B55B9F">
        <w:trPr>
          <w:trHeight w:val="258"/>
        </w:trPr>
        <w:tc>
          <w:tcPr>
            <w:tcW w:w="2751" w:type="dxa"/>
            <w:noWrap/>
            <w:vAlign w:val="bottom"/>
            <w:hideMark/>
          </w:tcPr>
          <w:p w14:paraId="2AD78E5E" w14:textId="77777777" w:rsidR="00A36D72" w:rsidRPr="00B55B9F" w:rsidRDefault="00A36D72" w:rsidP="00B55B9F">
            <w:pPr>
              <w:rPr>
                <w:b/>
                <w:bCs/>
                <w:sz w:val="22"/>
              </w:rPr>
            </w:pPr>
            <w:r w:rsidRPr="00B55B9F">
              <w:rPr>
                <w:b/>
                <w:bCs/>
                <w:sz w:val="22"/>
              </w:rPr>
              <w:t xml:space="preserve">Serum HDL </w:t>
            </w:r>
          </w:p>
        </w:tc>
        <w:tc>
          <w:tcPr>
            <w:tcW w:w="2161" w:type="dxa"/>
          </w:tcPr>
          <w:p w14:paraId="2A7D871D" w14:textId="77777777" w:rsidR="00A36D72" w:rsidRPr="00B55B9F" w:rsidRDefault="00A36D72" w:rsidP="00B55B9F">
            <w:pPr>
              <w:jc w:val="center"/>
              <w:rPr>
                <w:sz w:val="22"/>
              </w:rPr>
            </w:pPr>
          </w:p>
        </w:tc>
        <w:tc>
          <w:tcPr>
            <w:tcW w:w="1317" w:type="dxa"/>
          </w:tcPr>
          <w:p w14:paraId="2CB52AA5" w14:textId="77777777" w:rsidR="00A36D72" w:rsidRPr="00B55B9F" w:rsidRDefault="00A36D72" w:rsidP="00B55B9F">
            <w:pPr>
              <w:jc w:val="center"/>
              <w:rPr>
                <w:sz w:val="22"/>
              </w:rPr>
            </w:pPr>
          </w:p>
        </w:tc>
        <w:tc>
          <w:tcPr>
            <w:tcW w:w="1756" w:type="dxa"/>
          </w:tcPr>
          <w:p w14:paraId="3D31BDE1" w14:textId="77777777" w:rsidR="00A36D72" w:rsidRPr="00B55B9F" w:rsidRDefault="00A36D72" w:rsidP="00B55B9F">
            <w:pPr>
              <w:jc w:val="center"/>
              <w:rPr>
                <w:sz w:val="22"/>
              </w:rPr>
            </w:pPr>
          </w:p>
        </w:tc>
        <w:tc>
          <w:tcPr>
            <w:tcW w:w="1229" w:type="dxa"/>
          </w:tcPr>
          <w:p w14:paraId="384E3495" w14:textId="77777777" w:rsidR="00A36D72" w:rsidRPr="00B55B9F" w:rsidRDefault="00A36D72" w:rsidP="00B55B9F">
            <w:pPr>
              <w:jc w:val="center"/>
              <w:rPr>
                <w:sz w:val="22"/>
              </w:rPr>
            </w:pPr>
          </w:p>
        </w:tc>
      </w:tr>
      <w:tr w:rsidR="00B55B9F" w:rsidRPr="00B55B9F" w14:paraId="258E5D71" w14:textId="77777777" w:rsidTr="00B55B9F">
        <w:trPr>
          <w:trHeight w:val="258"/>
        </w:trPr>
        <w:tc>
          <w:tcPr>
            <w:tcW w:w="2751" w:type="dxa"/>
            <w:noWrap/>
            <w:vAlign w:val="bottom"/>
            <w:hideMark/>
          </w:tcPr>
          <w:p w14:paraId="6EEAB7D2" w14:textId="77777777" w:rsidR="00A36D72" w:rsidRPr="00B55B9F" w:rsidRDefault="00A36D72" w:rsidP="00B55B9F">
            <w:pPr>
              <w:ind w:left="330"/>
              <w:rPr>
                <w:sz w:val="22"/>
              </w:rPr>
            </w:pPr>
            <w:r w:rsidRPr="00B55B9F">
              <w:rPr>
                <w:sz w:val="22"/>
              </w:rPr>
              <w:t>Low HDL</w:t>
            </w:r>
          </w:p>
        </w:tc>
        <w:tc>
          <w:tcPr>
            <w:tcW w:w="2161" w:type="dxa"/>
          </w:tcPr>
          <w:p w14:paraId="3D9AF045" w14:textId="77777777" w:rsidR="00A36D72" w:rsidRPr="00B55B9F" w:rsidRDefault="00A36D72" w:rsidP="00B55B9F">
            <w:pPr>
              <w:jc w:val="center"/>
              <w:rPr>
                <w:sz w:val="22"/>
              </w:rPr>
            </w:pPr>
            <w:r w:rsidRPr="00B55B9F">
              <w:rPr>
                <w:sz w:val="22"/>
              </w:rPr>
              <w:t>1.08 (0.88-1.32)</w:t>
            </w:r>
          </w:p>
        </w:tc>
        <w:tc>
          <w:tcPr>
            <w:tcW w:w="1317" w:type="dxa"/>
          </w:tcPr>
          <w:p w14:paraId="7C006001" w14:textId="77777777" w:rsidR="00A36D72" w:rsidRPr="00B55B9F" w:rsidRDefault="00A36D72" w:rsidP="00B55B9F">
            <w:pPr>
              <w:jc w:val="center"/>
              <w:rPr>
                <w:sz w:val="22"/>
              </w:rPr>
            </w:pPr>
            <w:r w:rsidRPr="00B55B9F">
              <w:rPr>
                <w:sz w:val="22"/>
              </w:rPr>
              <w:t>0.449</w:t>
            </w:r>
          </w:p>
        </w:tc>
        <w:tc>
          <w:tcPr>
            <w:tcW w:w="1756" w:type="dxa"/>
          </w:tcPr>
          <w:p w14:paraId="356FF782" w14:textId="77777777" w:rsidR="00A36D72" w:rsidRPr="00B55B9F" w:rsidRDefault="00A36D72" w:rsidP="00B55B9F">
            <w:pPr>
              <w:jc w:val="center"/>
              <w:rPr>
                <w:sz w:val="22"/>
              </w:rPr>
            </w:pPr>
            <w:r w:rsidRPr="00B55B9F">
              <w:rPr>
                <w:sz w:val="22"/>
              </w:rPr>
              <w:t>1.04 (0.85-1.26)</w:t>
            </w:r>
          </w:p>
        </w:tc>
        <w:tc>
          <w:tcPr>
            <w:tcW w:w="1229" w:type="dxa"/>
          </w:tcPr>
          <w:p w14:paraId="2376F47E" w14:textId="77777777" w:rsidR="00A36D72" w:rsidRPr="00B55B9F" w:rsidRDefault="00A36D72" w:rsidP="00B55B9F">
            <w:pPr>
              <w:jc w:val="center"/>
              <w:rPr>
                <w:sz w:val="22"/>
              </w:rPr>
            </w:pPr>
            <w:r w:rsidRPr="00B55B9F">
              <w:rPr>
                <w:sz w:val="22"/>
              </w:rPr>
              <w:t>0.736</w:t>
            </w:r>
          </w:p>
        </w:tc>
      </w:tr>
      <w:tr w:rsidR="00B55B9F" w:rsidRPr="00B55B9F" w14:paraId="5BA12A19" w14:textId="77777777" w:rsidTr="00B55B9F">
        <w:trPr>
          <w:trHeight w:val="258"/>
        </w:trPr>
        <w:tc>
          <w:tcPr>
            <w:tcW w:w="2751" w:type="dxa"/>
            <w:noWrap/>
            <w:vAlign w:val="bottom"/>
            <w:hideMark/>
          </w:tcPr>
          <w:p w14:paraId="61A37F75" w14:textId="77777777" w:rsidR="00A36D72" w:rsidRPr="00B55B9F" w:rsidRDefault="00A36D72" w:rsidP="00B55B9F">
            <w:pPr>
              <w:ind w:left="330"/>
              <w:rPr>
                <w:sz w:val="22"/>
              </w:rPr>
            </w:pPr>
            <w:r w:rsidRPr="00B55B9F">
              <w:rPr>
                <w:sz w:val="22"/>
              </w:rPr>
              <w:t>Normal</w:t>
            </w:r>
          </w:p>
        </w:tc>
        <w:tc>
          <w:tcPr>
            <w:tcW w:w="2161" w:type="dxa"/>
          </w:tcPr>
          <w:p w14:paraId="585D8950" w14:textId="77777777" w:rsidR="00A36D72" w:rsidRPr="00B55B9F" w:rsidRDefault="00A36D72" w:rsidP="00B55B9F">
            <w:pPr>
              <w:ind w:left="330"/>
              <w:jc w:val="center"/>
              <w:rPr>
                <w:sz w:val="22"/>
              </w:rPr>
            </w:pPr>
            <w:r w:rsidRPr="00B55B9F">
              <w:rPr>
                <w:sz w:val="22"/>
              </w:rPr>
              <w:t>Ref</w:t>
            </w:r>
          </w:p>
        </w:tc>
        <w:tc>
          <w:tcPr>
            <w:tcW w:w="1317" w:type="dxa"/>
          </w:tcPr>
          <w:p w14:paraId="1769ABCA" w14:textId="77777777" w:rsidR="00A36D72" w:rsidRPr="00B55B9F" w:rsidRDefault="00A36D72" w:rsidP="00B55B9F">
            <w:pPr>
              <w:ind w:left="330"/>
              <w:jc w:val="center"/>
              <w:rPr>
                <w:sz w:val="22"/>
              </w:rPr>
            </w:pPr>
          </w:p>
        </w:tc>
        <w:tc>
          <w:tcPr>
            <w:tcW w:w="1756" w:type="dxa"/>
          </w:tcPr>
          <w:p w14:paraId="4BF0232C" w14:textId="77777777" w:rsidR="00A36D72" w:rsidRPr="00B55B9F" w:rsidRDefault="00A36D72" w:rsidP="00B55B9F">
            <w:pPr>
              <w:ind w:left="330"/>
              <w:jc w:val="center"/>
              <w:rPr>
                <w:sz w:val="22"/>
              </w:rPr>
            </w:pPr>
            <w:r w:rsidRPr="00B55B9F">
              <w:rPr>
                <w:sz w:val="22"/>
              </w:rPr>
              <w:t>Ref</w:t>
            </w:r>
          </w:p>
        </w:tc>
        <w:tc>
          <w:tcPr>
            <w:tcW w:w="1229" w:type="dxa"/>
          </w:tcPr>
          <w:p w14:paraId="56823111" w14:textId="77777777" w:rsidR="00A36D72" w:rsidRPr="00B55B9F" w:rsidRDefault="00A36D72" w:rsidP="00B55B9F">
            <w:pPr>
              <w:ind w:left="330"/>
              <w:jc w:val="center"/>
              <w:rPr>
                <w:sz w:val="22"/>
              </w:rPr>
            </w:pPr>
          </w:p>
        </w:tc>
      </w:tr>
      <w:tr w:rsidR="00B55B9F" w:rsidRPr="00B55B9F" w14:paraId="1272F155" w14:textId="77777777" w:rsidTr="00B55B9F">
        <w:trPr>
          <w:trHeight w:val="258"/>
        </w:trPr>
        <w:tc>
          <w:tcPr>
            <w:tcW w:w="2751" w:type="dxa"/>
            <w:noWrap/>
            <w:vAlign w:val="bottom"/>
            <w:hideMark/>
          </w:tcPr>
          <w:p w14:paraId="50D8E184" w14:textId="77777777" w:rsidR="00A36D72" w:rsidRPr="00B55B9F" w:rsidRDefault="00A36D72" w:rsidP="00B55B9F">
            <w:pPr>
              <w:rPr>
                <w:b/>
                <w:bCs/>
                <w:sz w:val="22"/>
              </w:rPr>
            </w:pPr>
            <w:r w:rsidRPr="00B55B9F">
              <w:rPr>
                <w:b/>
                <w:bCs/>
                <w:sz w:val="22"/>
              </w:rPr>
              <w:t xml:space="preserve">Serum LDL </w:t>
            </w:r>
          </w:p>
        </w:tc>
        <w:tc>
          <w:tcPr>
            <w:tcW w:w="2161" w:type="dxa"/>
          </w:tcPr>
          <w:p w14:paraId="2B505607" w14:textId="77777777" w:rsidR="00A36D72" w:rsidRPr="00B55B9F" w:rsidRDefault="00A36D72" w:rsidP="00B55B9F">
            <w:pPr>
              <w:jc w:val="center"/>
              <w:rPr>
                <w:sz w:val="22"/>
              </w:rPr>
            </w:pPr>
          </w:p>
        </w:tc>
        <w:tc>
          <w:tcPr>
            <w:tcW w:w="1317" w:type="dxa"/>
          </w:tcPr>
          <w:p w14:paraId="4401128D" w14:textId="77777777" w:rsidR="00A36D72" w:rsidRPr="00B55B9F" w:rsidRDefault="00A36D72" w:rsidP="00B55B9F">
            <w:pPr>
              <w:jc w:val="center"/>
              <w:rPr>
                <w:sz w:val="22"/>
              </w:rPr>
            </w:pPr>
          </w:p>
        </w:tc>
        <w:tc>
          <w:tcPr>
            <w:tcW w:w="1756" w:type="dxa"/>
          </w:tcPr>
          <w:p w14:paraId="7831740D" w14:textId="77777777" w:rsidR="00A36D72" w:rsidRPr="00B55B9F" w:rsidRDefault="00A36D72" w:rsidP="00B55B9F">
            <w:pPr>
              <w:jc w:val="center"/>
              <w:rPr>
                <w:sz w:val="22"/>
              </w:rPr>
            </w:pPr>
          </w:p>
        </w:tc>
        <w:tc>
          <w:tcPr>
            <w:tcW w:w="1229" w:type="dxa"/>
          </w:tcPr>
          <w:p w14:paraId="1C3E05D8" w14:textId="77777777" w:rsidR="00A36D72" w:rsidRPr="00B55B9F" w:rsidRDefault="00A36D72" w:rsidP="00B55B9F">
            <w:pPr>
              <w:jc w:val="center"/>
              <w:rPr>
                <w:sz w:val="22"/>
              </w:rPr>
            </w:pPr>
          </w:p>
        </w:tc>
      </w:tr>
      <w:tr w:rsidR="00B55B9F" w:rsidRPr="00B55B9F" w14:paraId="60B9EF88" w14:textId="77777777" w:rsidTr="00B55B9F">
        <w:trPr>
          <w:trHeight w:val="258"/>
        </w:trPr>
        <w:tc>
          <w:tcPr>
            <w:tcW w:w="2751" w:type="dxa"/>
            <w:noWrap/>
            <w:vAlign w:val="bottom"/>
            <w:hideMark/>
          </w:tcPr>
          <w:p w14:paraId="5EA116C1" w14:textId="77777777" w:rsidR="00A36D72" w:rsidRPr="00B55B9F" w:rsidRDefault="00A36D72" w:rsidP="00B55B9F">
            <w:pPr>
              <w:ind w:left="330"/>
              <w:rPr>
                <w:sz w:val="22"/>
              </w:rPr>
            </w:pPr>
            <w:r w:rsidRPr="00B55B9F">
              <w:rPr>
                <w:sz w:val="22"/>
              </w:rPr>
              <w:t>Normal</w:t>
            </w:r>
          </w:p>
        </w:tc>
        <w:tc>
          <w:tcPr>
            <w:tcW w:w="2161" w:type="dxa"/>
          </w:tcPr>
          <w:p w14:paraId="64F2D1E3" w14:textId="77777777" w:rsidR="00A36D72" w:rsidRPr="00B55B9F" w:rsidRDefault="00A36D72" w:rsidP="00B55B9F">
            <w:pPr>
              <w:ind w:left="330"/>
              <w:jc w:val="center"/>
              <w:rPr>
                <w:sz w:val="22"/>
              </w:rPr>
            </w:pPr>
            <w:r w:rsidRPr="00B55B9F">
              <w:rPr>
                <w:sz w:val="22"/>
              </w:rPr>
              <w:t>Ref</w:t>
            </w:r>
          </w:p>
        </w:tc>
        <w:tc>
          <w:tcPr>
            <w:tcW w:w="1317" w:type="dxa"/>
          </w:tcPr>
          <w:p w14:paraId="526AE142" w14:textId="77777777" w:rsidR="00A36D72" w:rsidRPr="00B55B9F" w:rsidRDefault="00A36D72" w:rsidP="00B55B9F">
            <w:pPr>
              <w:ind w:left="330"/>
              <w:jc w:val="center"/>
              <w:rPr>
                <w:sz w:val="22"/>
              </w:rPr>
            </w:pPr>
          </w:p>
        </w:tc>
        <w:tc>
          <w:tcPr>
            <w:tcW w:w="1756" w:type="dxa"/>
          </w:tcPr>
          <w:p w14:paraId="69507B1D" w14:textId="77777777" w:rsidR="00A36D72" w:rsidRPr="00B55B9F" w:rsidRDefault="00A36D72" w:rsidP="00B55B9F">
            <w:pPr>
              <w:ind w:left="330"/>
              <w:jc w:val="center"/>
              <w:rPr>
                <w:sz w:val="22"/>
              </w:rPr>
            </w:pPr>
            <w:r w:rsidRPr="00B55B9F">
              <w:rPr>
                <w:sz w:val="22"/>
              </w:rPr>
              <w:t>Ref</w:t>
            </w:r>
          </w:p>
        </w:tc>
        <w:tc>
          <w:tcPr>
            <w:tcW w:w="1229" w:type="dxa"/>
          </w:tcPr>
          <w:p w14:paraId="4F8FF514" w14:textId="77777777" w:rsidR="00A36D72" w:rsidRPr="00B55B9F" w:rsidRDefault="00A36D72" w:rsidP="00B55B9F">
            <w:pPr>
              <w:ind w:left="330"/>
              <w:jc w:val="center"/>
              <w:rPr>
                <w:sz w:val="22"/>
              </w:rPr>
            </w:pPr>
          </w:p>
        </w:tc>
      </w:tr>
      <w:tr w:rsidR="00B55B9F" w:rsidRPr="00B55B9F" w14:paraId="50F1C4D6" w14:textId="77777777" w:rsidTr="00B55B9F">
        <w:trPr>
          <w:trHeight w:val="258"/>
        </w:trPr>
        <w:tc>
          <w:tcPr>
            <w:tcW w:w="2751" w:type="dxa"/>
            <w:noWrap/>
            <w:vAlign w:val="bottom"/>
            <w:hideMark/>
          </w:tcPr>
          <w:p w14:paraId="58272A7E" w14:textId="77777777" w:rsidR="00A36D72" w:rsidRPr="00B55B9F" w:rsidRDefault="00A36D72" w:rsidP="00B55B9F">
            <w:pPr>
              <w:ind w:left="330"/>
              <w:rPr>
                <w:sz w:val="22"/>
              </w:rPr>
            </w:pPr>
            <w:r w:rsidRPr="00B55B9F">
              <w:rPr>
                <w:sz w:val="22"/>
              </w:rPr>
              <w:t>High LDL</w:t>
            </w:r>
          </w:p>
        </w:tc>
        <w:tc>
          <w:tcPr>
            <w:tcW w:w="2161" w:type="dxa"/>
          </w:tcPr>
          <w:p w14:paraId="719607CD" w14:textId="77777777" w:rsidR="00A36D72" w:rsidRPr="00B55B9F" w:rsidRDefault="00A36D72" w:rsidP="00B55B9F">
            <w:pPr>
              <w:jc w:val="center"/>
              <w:rPr>
                <w:sz w:val="22"/>
              </w:rPr>
            </w:pPr>
            <w:r w:rsidRPr="00B55B9F">
              <w:rPr>
                <w:sz w:val="22"/>
              </w:rPr>
              <w:t>1.27 (1.05-1.55)</w:t>
            </w:r>
          </w:p>
        </w:tc>
        <w:tc>
          <w:tcPr>
            <w:tcW w:w="1317" w:type="dxa"/>
          </w:tcPr>
          <w:p w14:paraId="23B6301F" w14:textId="77777777" w:rsidR="00A36D72" w:rsidRPr="00B55B9F" w:rsidRDefault="00A36D72" w:rsidP="00B55B9F">
            <w:pPr>
              <w:jc w:val="center"/>
              <w:rPr>
                <w:b/>
                <w:bCs/>
                <w:sz w:val="22"/>
              </w:rPr>
            </w:pPr>
            <w:r w:rsidRPr="00B55B9F">
              <w:rPr>
                <w:b/>
                <w:bCs/>
                <w:sz w:val="22"/>
              </w:rPr>
              <w:t>0.015</w:t>
            </w:r>
          </w:p>
        </w:tc>
        <w:tc>
          <w:tcPr>
            <w:tcW w:w="1756" w:type="dxa"/>
          </w:tcPr>
          <w:p w14:paraId="1F60D76D" w14:textId="77777777" w:rsidR="00A36D72" w:rsidRPr="00B55B9F" w:rsidRDefault="00A36D72" w:rsidP="00B55B9F">
            <w:pPr>
              <w:jc w:val="center"/>
              <w:rPr>
                <w:sz w:val="22"/>
              </w:rPr>
            </w:pPr>
            <w:r w:rsidRPr="00B55B9F">
              <w:rPr>
                <w:sz w:val="22"/>
              </w:rPr>
              <w:t>1.17 (0.95-1.44)</w:t>
            </w:r>
          </w:p>
        </w:tc>
        <w:tc>
          <w:tcPr>
            <w:tcW w:w="1229" w:type="dxa"/>
          </w:tcPr>
          <w:p w14:paraId="613532FC" w14:textId="77777777" w:rsidR="00A36D72" w:rsidRPr="00B55B9F" w:rsidRDefault="00A36D72" w:rsidP="00B55B9F">
            <w:pPr>
              <w:jc w:val="center"/>
              <w:rPr>
                <w:sz w:val="22"/>
              </w:rPr>
            </w:pPr>
            <w:r w:rsidRPr="00B55B9F">
              <w:rPr>
                <w:sz w:val="22"/>
              </w:rPr>
              <w:t>0.138</w:t>
            </w:r>
          </w:p>
        </w:tc>
      </w:tr>
      <w:tr w:rsidR="00B55B9F" w:rsidRPr="00B55B9F" w14:paraId="03AA3F73" w14:textId="77777777" w:rsidTr="00B55B9F">
        <w:trPr>
          <w:trHeight w:val="258"/>
        </w:trPr>
        <w:tc>
          <w:tcPr>
            <w:tcW w:w="2751" w:type="dxa"/>
            <w:noWrap/>
            <w:vAlign w:val="bottom"/>
            <w:hideMark/>
          </w:tcPr>
          <w:p w14:paraId="66193708" w14:textId="77777777" w:rsidR="00A36D72" w:rsidRPr="00B55B9F" w:rsidRDefault="00A36D72" w:rsidP="00B55B9F">
            <w:pPr>
              <w:rPr>
                <w:b/>
                <w:bCs/>
                <w:sz w:val="22"/>
              </w:rPr>
            </w:pPr>
            <w:r w:rsidRPr="00B55B9F">
              <w:rPr>
                <w:b/>
                <w:bCs/>
                <w:sz w:val="22"/>
              </w:rPr>
              <w:t>Urinalysis protein</w:t>
            </w:r>
          </w:p>
        </w:tc>
        <w:tc>
          <w:tcPr>
            <w:tcW w:w="2161" w:type="dxa"/>
          </w:tcPr>
          <w:p w14:paraId="70612052" w14:textId="77777777" w:rsidR="00A36D72" w:rsidRPr="00B55B9F" w:rsidRDefault="00A36D72" w:rsidP="00B55B9F">
            <w:pPr>
              <w:jc w:val="center"/>
              <w:rPr>
                <w:sz w:val="22"/>
              </w:rPr>
            </w:pPr>
          </w:p>
        </w:tc>
        <w:tc>
          <w:tcPr>
            <w:tcW w:w="1317" w:type="dxa"/>
          </w:tcPr>
          <w:p w14:paraId="5921D1A3" w14:textId="77777777" w:rsidR="00A36D72" w:rsidRPr="00B55B9F" w:rsidRDefault="00A36D72" w:rsidP="00B55B9F">
            <w:pPr>
              <w:jc w:val="center"/>
              <w:rPr>
                <w:sz w:val="22"/>
              </w:rPr>
            </w:pPr>
          </w:p>
        </w:tc>
        <w:tc>
          <w:tcPr>
            <w:tcW w:w="1756" w:type="dxa"/>
          </w:tcPr>
          <w:p w14:paraId="01745121" w14:textId="77777777" w:rsidR="00A36D72" w:rsidRPr="00B55B9F" w:rsidRDefault="00A36D72" w:rsidP="00B55B9F">
            <w:pPr>
              <w:jc w:val="center"/>
              <w:rPr>
                <w:sz w:val="22"/>
              </w:rPr>
            </w:pPr>
          </w:p>
        </w:tc>
        <w:tc>
          <w:tcPr>
            <w:tcW w:w="1229" w:type="dxa"/>
          </w:tcPr>
          <w:p w14:paraId="66591C94" w14:textId="77777777" w:rsidR="00A36D72" w:rsidRPr="00B55B9F" w:rsidRDefault="00A36D72" w:rsidP="00B55B9F">
            <w:pPr>
              <w:jc w:val="center"/>
              <w:rPr>
                <w:sz w:val="22"/>
              </w:rPr>
            </w:pPr>
          </w:p>
        </w:tc>
      </w:tr>
      <w:tr w:rsidR="00B55B9F" w:rsidRPr="00B55B9F" w14:paraId="4F1A0183" w14:textId="77777777" w:rsidTr="00B55B9F">
        <w:trPr>
          <w:trHeight w:val="258"/>
        </w:trPr>
        <w:tc>
          <w:tcPr>
            <w:tcW w:w="2751" w:type="dxa"/>
            <w:noWrap/>
            <w:vAlign w:val="bottom"/>
            <w:hideMark/>
          </w:tcPr>
          <w:p w14:paraId="3550CA03" w14:textId="7A928730" w:rsidR="00A36D72" w:rsidRPr="00B55B9F" w:rsidRDefault="00A36D72" w:rsidP="00B55B9F">
            <w:pPr>
              <w:ind w:left="330"/>
              <w:rPr>
                <w:sz w:val="22"/>
              </w:rPr>
            </w:pPr>
            <w:r w:rsidRPr="00B55B9F">
              <w:rPr>
                <w:sz w:val="22"/>
              </w:rPr>
              <w:t>Normal</w:t>
            </w:r>
          </w:p>
        </w:tc>
        <w:tc>
          <w:tcPr>
            <w:tcW w:w="2161" w:type="dxa"/>
          </w:tcPr>
          <w:p w14:paraId="7762A782" w14:textId="77777777" w:rsidR="00A36D72" w:rsidRPr="00B55B9F" w:rsidRDefault="00A36D72" w:rsidP="00B55B9F">
            <w:pPr>
              <w:ind w:left="330"/>
              <w:jc w:val="center"/>
              <w:rPr>
                <w:sz w:val="22"/>
              </w:rPr>
            </w:pPr>
            <w:r w:rsidRPr="00B55B9F">
              <w:rPr>
                <w:sz w:val="22"/>
              </w:rPr>
              <w:t>Ref</w:t>
            </w:r>
          </w:p>
        </w:tc>
        <w:tc>
          <w:tcPr>
            <w:tcW w:w="1317" w:type="dxa"/>
          </w:tcPr>
          <w:p w14:paraId="1EC11EF0" w14:textId="77777777" w:rsidR="00A36D72" w:rsidRPr="00B55B9F" w:rsidRDefault="00A36D72" w:rsidP="00B55B9F">
            <w:pPr>
              <w:ind w:left="330"/>
              <w:jc w:val="center"/>
              <w:rPr>
                <w:sz w:val="22"/>
              </w:rPr>
            </w:pPr>
          </w:p>
        </w:tc>
        <w:tc>
          <w:tcPr>
            <w:tcW w:w="1756" w:type="dxa"/>
          </w:tcPr>
          <w:p w14:paraId="71CCA8A3" w14:textId="77777777" w:rsidR="00A36D72" w:rsidRPr="00B55B9F" w:rsidRDefault="00A36D72" w:rsidP="00B55B9F">
            <w:pPr>
              <w:ind w:left="330"/>
              <w:jc w:val="center"/>
              <w:rPr>
                <w:sz w:val="22"/>
              </w:rPr>
            </w:pPr>
            <w:r w:rsidRPr="00B55B9F">
              <w:rPr>
                <w:sz w:val="22"/>
              </w:rPr>
              <w:t>Ref</w:t>
            </w:r>
          </w:p>
        </w:tc>
        <w:tc>
          <w:tcPr>
            <w:tcW w:w="1229" w:type="dxa"/>
          </w:tcPr>
          <w:p w14:paraId="536E720B" w14:textId="77777777" w:rsidR="00A36D72" w:rsidRPr="00B55B9F" w:rsidRDefault="00A36D72" w:rsidP="00B55B9F">
            <w:pPr>
              <w:ind w:left="330"/>
              <w:jc w:val="center"/>
              <w:rPr>
                <w:sz w:val="22"/>
              </w:rPr>
            </w:pPr>
          </w:p>
        </w:tc>
      </w:tr>
      <w:tr w:rsidR="00B55B9F" w:rsidRPr="00B55B9F" w14:paraId="6526CED2" w14:textId="77777777" w:rsidTr="00B55B9F">
        <w:trPr>
          <w:trHeight w:val="258"/>
        </w:trPr>
        <w:tc>
          <w:tcPr>
            <w:tcW w:w="2751" w:type="dxa"/>
            <w:noWrap/>
            <w:vAlign w:val="bottom"/>
            <w:hideMark/>
          </w:tcPr>
          <w:p w14:paraId="33B8DF8C" w14:textId="77777777" w:rsidR="00A36D72" w:rsidRPr="00B55B9F" w:rsidRDefault="00A36D72" w:rsidP="00B55B9F">
            <w:pPr>
              <w:ind w:left="330"/>
              <w:rPr>
                <w:sz w:val="22"/>
              </w:rPr>
            </w:pPr>
            <w:r w:rsidRPr="00B55B9F">
              <w:rPr>
                <w:sz w:val="22"/>
              </w:rPr>
              <w:t>Abnormal</w:t>
            </w:r>
          </w:p>
        </w:tc>
        <w:tc>
          <w:tcPr>
            <w:tcW w:w="2161" w:type="dxa"/>
          </w:tcPr>
          <w:p w14:paraId="5664D959" w14:textId="77777777" w:rsidR="00A36D72" w:rsidRPr="00B55B9F" w:rsidRDefault="00A36D72" w:rsidP="00B55B9F">
            <w:pPr>
              <w:jc w:val="center"/>
              <w:rPr>
                <w:sz w:val="22"/>
              </w:rPr>
            </w:pPr>
            <w:r w:rsidRPr="00B55B9F">
              <w:rPr>
                <w:sz w:val="22"/>
              </w:rPr>
              <w:t>1.21 (1.02-1.44)</w:t>
            </w:r>
          </w:p>
        </w:tc>
        <w:tc>
          <w:tcPr>
            <w:tcW w:w="1317" w:type="dxa"/>
          </w:tcPr>
          <w:p w14:paraId="75F2FCDA" w14:textId="77777777" w:rsidR="00A36D72" w:rsidRPr="00B55B9F" w:rsidRDefault="00A36D72" w:rsidP="00B55B9F">
            <w:pPr>
              <w:jc w:val="center"/>
              <w:rPr>
                <w:b/>
                <w:bCs/>
                <w:sz w:val="22"/>
              </w:rPr>
            </w:pPr>
            <w:r w:rsidRPr="00B55B9F">
              <w:rPr>
                <w:b/>
                <w:bCs/>
                <w:sz w:val="22"/>
              </w:rPr>
              <w:t>0.028</w:t>
            </w:r>
          </w:p>
        </w:tc>
        <w:tc>
          <w:tcPr>
            <w:tcW w:w="1756" w:type="dxa"/>
          </w:tcPr>
          <w:p w14:paraId="05DB2904" w14:textId="77777777" w:rsidR="00A36D72" w:rsidRPr="00B55B9F" w:rsidRDefault="00A36D72" w:rsidP="00B55B9F">
            <w:pPr>
              <w:jc w:val="center"/>
              <w:rPr>
                <w:sz w:val="22"/>
              </w:rPr>
            </w:pPr>
            <w:r w:rsidRPr="00B55B9F">
              <w:rPr>
                <w:sz w:val="22"/>
              </w:rPr>
              <w:t>1.14 (0.94-1.39)</w:t>
            </w:r>
          </w:p>
        </w:tc>
        <w:tc>
          <w:tcPr>
            <w:tcW w:w="1229" w:type="dxa"/>
          </w:tcPr>
          <w:p w14:paraId="43C12EA2" w14:textId="489F9C60" w:rsidR="00A36D72" w:rsidRPr="00B55B9F" w:rsidRDefault="00A36D72" w:rsidP="00B55B9F">
            <w:pPr>
              <w:jc w:val="center"/>
              <w:rPr>
                <w:sz w:val="22"/>
              </w:rPr>
            </w:pPr>
            <w:r w:rsidRPr="00B55B9F">
              <w:rPr>
                <w:sz w:val="22"/>
              </w:rPr>
              <w:t>0.188</w:t>
            </w:r>
          </w:p>
        </w:tc>
      </w:tr>
      <w:tr w:rsidR="00B55B9F" w:rsidRPr="00B55B9F" w14:paraId="357FFF50" w14:textId="77777777" w:rsidTr="00B55B9F">
        <w:trPr>
          <w:trHeight w:val="258"/>
        </w:trPr>
        <w:tc>
          <w:tcPr>
            <w:tcW w:w="2751" w:type="dxa"/>
            <w:tcBorders>
              <w:bottom w:val="single" w:sz="12" w:space="0" w:color="auto"/>
            </w:tcBorders>
            <w:noWrap/>
            <w:vAlign w:val="bottom"/>
          </w:tcPr>
          <w:p w14:paraId="1CD9438E" w14:textId="77777777" w:rsidR="00A36D72" w:rsidRPr="00B55B9F" w:rsidRDefault="00A36D72" w:rsidP="00B55B9F">
            <w:pPr>
              <w:rPr>
                <w:sz w:val="22"/>
              </w:rPr>
            </w:pPr>
            <w:r w:rsidRPr="00B55B9F">
              <w:rPr>
                <w:b/>
                <w:bCs/>
                <w:sz w:val="22"/>
              </w:rPr>
              <w:t>HBA1C</w:t>
            </w:r>
          </w:p>
        </w:tc>
        <w:tc>
          <w:tcPr>
            <w:tcW w:w="2161" w:type="dxa"/>
            <w:tcBorders>
              <w:bottom w:val="single" w:sz="12" w:space="0" w:color="auto"/>
            </w:tcBorders>
          </w:tcPr>
          <w:p w14:paraId="56015C53" w14:textId="77777777" w:rsidR="00A36D72" w:rsidRPr="00B55B9F" w:rsidRDefault="00A36D72" w:rsidP="00B55B9F">
            <w:pPr>
              <w:jc w:val="center"/>
              <w:rPr>
                <w:sz w:val="22"/>
              </w:rPr>
            </w:pPr>
            <w:r w:rsidRPr="00B55B9F">
              <w:rPr>
                <w:sz w:val="22"/>
              </w:rPr>
              <w:t>0.99(0.97-1.02)</w:t>
            </w:r>
          </w:p>
        </w:tc>
        <w:tc>
          <w:tcPr>
            <w:tcW w:w="1317" w:type="dxa"/>
            <w:tcBorders>
              <w:bottom w:val="single" w:sz="12" w:space="0" w:color="auto"/>
            </w:tcBorders>
          </w:tcPr>
          <w:p w14:paraId="0D3FCFC5" w14:textId="77777777" w:rsidR="00A36D72" w:rsidRPr="00B55B9F" w:rsidRDefault="00A36D72" w:rsidP="00B55B9F">
            <w:pPr>
              <w:jc w:val="center"/>
              <w:rPr>
                <w:sz w:val="22"/>
              </w:rPr>
            </w:pPr>
            <w:r w:rsidRPr="00B55B9F">
              <w:rPr>
                <w:sz w:val="22"/>
              </w:rPr>
              <w:t>0.999</w:t>
            </w:r>
          </w:p>
        </w:tc>
        <w:tc>
          <w:tcPr>
            <w:tcW w:w="1756" w:type="dxa"/>
            <w:tcBorders>
              <w:bottom w:val="single" w:sz="12" w:space="0" w:color="auto"/>
            </w:tcBorders>
          </w:tcPr>
          <w:p w14:paraId="64127675" w14:textId="77777777" w:rsidR="00A36D72" w:rsidRPr="00B55B9F" w:rsidRDefault="00A36D72" w:rsidP="00B55B9F">
            <w:pPr>
              <w:jc w:val="center"/>
              <w:rPr>
                <w:sz w:val="22"/>
              </w:rPr>
            </w:pPr>
          </w:p>
        </w:tc>
        <w:tc>
          <w:tcPr>
            <w:tcW w:w="1229" w:type="dxa"/>
            <w:tcBorders>
              <w:bottom w:val="single" w:sz="12" w:space="0" w:color="auto"/>
            </w:tcBorders>
          </w:tcPr>
          <w:p w14:paraId="335741B1" w14:textId="77777777" w:rsidR="00A36D72" w:rsidRPr="00B55B9F" w:rsidRDefault="00A36D72" w:rsidP="00B55B9F">
            <w:pPr>
              <w:ind w:left="330"/>
              <w:jc w:val="center"/>
              <w:rPr>
                <w:sz w:val="22"/>
              </w:rPr>
            </w:pPr>
          </w:p>
        </w:tc>
      </w:tr>
    </w:tbl>
    <w:p w14:paraId="0A727C01" w14:textId="77777777" w:rsidR="00A36D72" w:rsidRPr="00B55B9F" w:rsidRDefault="00A36D72" w:rsidP="00B718E9">
      <w:pPr>
        <w:spacing w:before="240"/>
        <w:jc w:val="both"/>
      </w:pPr>
    </w:p>
    <w:p w14:paraId="31296034" w14:textId="4532C363" w:rsidR="00A36D72" w:rsidRPr="00440A17" w:rsidRDefault="00B55B9F" w:rsidP="00440A17">
      <w:pPr>
        <w:rPr>
          <w:b/>
          <w:bCs/>
          <w:sz w:val="28"/>
          <w:szCs w:val="28"/>
        </w:rPr>
      </w:pPr>
      <w:r w:rsidRPr="00B55B9F">
        <w:rPr>
          <w:sz w:val="28"/>
          <w:szCs w:val="28"/>
        </w:rPr>
        <w:br w:type="page"/>
      </w:r>
    </w:p>
    <w:p w14:paraId="4A71BAEA" w14:textId="69A3492B" w:rsidR="004215BB" w:rsidRPr="004C5DB0" w:rsidRDefault="004215BB" w:rsidP="00EF71E6">
      <w:pPr>
        <w:pStyle w:val="Heading2"/>
        <w:rPr>
          <w:color w:val="auto"/>
        </w:rPr>
      </w:pPr>
    </w:p>
    <w:p w14:paraId="659E2B69" w14:textId="6F8CD7DA" w:rsidR="00DF0103" w:rsidRDefault="00DF0103" w:rsidP="00195291">
      <w:pPr>
        <w:spacing w:line="360" w:lineRule="auto"/>
        <w:jc w:val="both"/>
      </w:pPr>
      <w:r w:rsidRPr="00DF0103">
        <w:t>Abnormal lipid profiles were highly prevalent, with</w:t>
      </w:r>
      <w:r w:rsidR="007735D6">
        <w:t xml:space="preserve"> </w:t>
      </w:r>
      <w:r w:rsidRPr="00DF0103">
        <w:t xml:space="preserve">nearly half of participants demonstrating elevated total cholesterol, highlighting a substantial burden of dyslipidemia in the study population. This pattern may reflect sedentary lifestyles, unhealthy dietary habits, and limited access to healthcare services. </w:t>
      </w:r>
      <w:r w:rsidR="007735D6">
        <w:t>Similar observations</w:t>
      </w:r>
      <w:r w:rsidRPr="00DF0103">
        <w:t xml:space="preserve"> were reported in </w:t>
      </w:r>
      <w:proofErr w:type="spellStart"/>
      <w:r w:rsidRPr="00DF0103">
        <w:t>Kishanganj</w:t>
      </w:r>
      <w:proofErr w:type="spellEnd"/>
      <w:r w:rsidRPr="00DF0103">
        <w:t xml:space="preserve">, India, where elevated cholesterol, triglycerides, and low HDL were observed in 34%, 26%, and 26% of patients, respectively (Mandal, Kumari, and Mukherjee, 2015). Higher </w:t>
      </w:r>
      <w:r w:rsidR="00E056BD" w:rsidRPr="00DF0103">
        <w:t>prevalence’s</w:t>
      </w:r>
      <w:r w:rsidRPr="00DF0103">
        <w:t xml:space="preserve"> were documented in </w:t>
      </w:r>
      <w:r w:rsidR="00970449" w:rsidRPr="00DF0103">
        <w:t>Bangladesh</w:t>
      </w:r>
      <w:r w:rsidR="00970449">
        <w:t xml:space="preserve"> 52</w:t>
      </w:r>
      <w:r w:rsidRPr="00DF0103">
        <w:t>% for cholesterol, 58% for triglycerides, 50% for low HDL, and 74% for LDL abnormalities (</w:t>
      </w:r>
      <w:proofErr w:type="spellStart"/>
      <w:r w:rsidRPr="00DF0103">
        <w:t>Ahmmed</w:t>
      </w:r>
      <w:proofErr w:type="spellEnd"/>
      <w:r w:rsidRPr="00DF0103">
        <w:t xml:space="preserve"> et al., 2021)</w:t>
      </w:r>
      <w:r w:rsidR="00E056BD">
        <w:t xml:space="preserve"> </w:t>
      </w:r>
      <w:r w:rsidRPr="00DF0103">
        <w:t>while Rwanda reported a lower prevalence of 19% (</w:t>
      </w:r>
      <w:proofErr w:type="spellStart"/>
      <w:r w:rsidRPr="00DF0103">
        <w:t>Niyibizi</w:t>
      </w:r>
      <w:proofErr w:type="spellEnd"/>
      <w:r w:rsidRPr="00DF0103">
        <w:t xml:space="preserve"> et al., 2018). These variations may reflect genetic influences, including APOE, PCSK9, and LPL gene differences, alongside environmental and lifestyle factors across populations.</w:t>
      </w:r>
    </w:p>
    <w:p w14:paraId="3AA3C7E7" w14:textId="77777777" w:rsidR="009955E8" w:rsidRDefault="009955E8" w:rsidP="00195291">
      <w:pPr>
        <w:spacing w:line="360" w:lineRule="auto"/>
        <w:jc w:val="both"/>
      </w:pPr>
    </w:p>
    <w:p w14:paraId="58E2AA64" w14:textId="2DADAB2C" w:rsidR="00195291" w:rsidRPr="00B55B9F" w:rsidRDefault="00195291" w:rsidP="00195291">
      <w:pPr>
        <w:spacing w:line="360" w:lineRule="auto"/>
        <w:jc w:val="both"/>
      </w:pPr>
      <w:r w:rsidRPr="00B55B9F">
        <w:t xml:space="preserve">This study identified a significant proportion of macular edema at 56.4% (167 out of 296), possibly due to advanced stages of diabetic retinopathy and longer durations of diabetes among our participants. In contrast, a study conducted in Mexico </w:t>
      </w:r>
      <w:r w:rsidRPr="00B55B9F">
        <w:fldChar w:fldCharType="begin" w:fldLock="1"/>
      </w:r>
      <w:r w:rsidRPr="00B55B9F">
        <w:instrText>ADDIN CSL_CITATION {"citationItems":[{"id":"ITEM-1","itemData":{"DOI":"10.1136/bmjophth-2019-000304","ISSN":"23973269","PMID":"32201732","abstract":"Objective To determine the prevalence of diabetic retinopathy (DR) and diabetic macular oedema (DME) and their associated risk factors in patients recently diagnosed with type 2 diabetes. Methods and analysis We carried out a cross-sectional study from April 2014 to August 2017. We included patients aged ≥18 years. Diabetes was defined as fasting plasma glucose of &gt;7.8 mmol/L or 2-hour postload plasma glucose of &gt;11.1 mmol/L. Non-mydriatic fundus examination with a digital-fundus camera was performed. Three images centred in the macula, optic disc and temporal to the macula were obtained and graded according to the Scottish Scale Classification of Diabetic Retinopathy. Results 1232 patients (mean age 51.5 years) with a diabetes duration of 0-5 years were examined. Age-Adjusted and sex-Adjusted prevalence of DR and DME was 17.4% (95% CI 15.3% to 19.6%) and 6.6% (95% CI 5.4% to 8.2%), respectively. DR was associated with diabetes duration (OR per year=1.20, p&lt;0.001), haemoglobin A1c (HbA1c) from 7.0 to 8.9 (OR=2.19, p&lt;0.001), HbA1c≥9 (OR=2.98, p&lt;0.001) and systolic blood pressure (SBP) (OR=1.16 per 5 mm Hg, p&lt;0.001). DME was associated with diabetes duration (OR per year=1.26, p&lt;0.01), HbA1c from 7.0 to 8.9 (OR=2.26, p&lt;0.05), HbA1c≥9 (OR=2.38, p&lt;0.01), SBP (OR per mm Hg=1.15, p&lt;0.001) and albuminuria (OR=2.45, p&lt;0.01). Conclusion Our study contributes to the evidence of progressive increase in DR and DME risk in early stages of diabetes, supporting the urgent need for early screening.","author":[{"dropping-particle":"","family":"Graue-Hernandez","given":"Enrique O.","non-dropping-particle":"","parse-names":false,"suffix":""},{"dropping-particle":"","family":"Rivera-De-La-Parra","given":"David","non-dropping-particle":"","parse-names":false,"suffix":""},{"dropping-particle":"","family":"Hernandez-Jimenez","given":"Sergio","non-dropping-particle":"","parse-names":false,"suffix":""},{"dropping-particle":"","family":"Aguilar-Salinas","given":"Carlos A.","non-dropping-particle":"","parse-names":false,"suffix":""},{"dropping-particle":"","family":"Kershenobich-Stalnikowitz","given":"David","non-dropping-particle":"","parse-names":false,"suffix":""},{"dropping-particle":"","family":"Jimenez-Corona","given":"Aida","non-dropping-particle":"","parse-names":false,"suffix":""}],"container-title":"BMJ Open Ophthalmology","id":"ITEM-1","issue":"1","issued":{"date-parts":[["2020"]]},"page":"1-11","title":"Prevalence and associated risk factors of diabetic retinopathy and macular oedema in patients recently diagnosed with type 2 diabetes","type":"article-journal","volume":"5"},"uris":["http://www.mendeley.com/documents/?uuid=96a4fb58-505f-4218-bf1c-da3956470530"]}],"mendeley":{"formattedCitation":"(Graue-Hernandez &lt;i&gt;et al.&lt;/i&gt;, 2020)","plainTextFormattedCitation":"(Graue-Hernandez et al., 2020)","previouslyFormattedCitation":"(Graue-Hernandez &lt;i&gt;et al.&lt;/i&gt;, 2020)"},"properties":{"noteIndex":0},"schema":"https://github.com/citation-style-language/schema/raw/master/csl-citation.json"}</w:instrText>
      </w:r>
      <w:r w:rsidRPr="00B55B9F">
        <w:fldChar w:fldCharType="separate"/>
      </w:r>
      <w:r w:rsidRPr="00B55B9F">
        <w:rPr>
          <w:noProof/>
        </w:rPr>
        <w:t xml:space="preserve">(Graue-Hernandez </w:t>
      </w:r>
      <w:r w:rsidRPr="00B55B9F">
        <w:rPr>
          <w:i/>
          <w:noProof/>
        </w:rPr>
        <w:t>et al.</w:t>
      </w:r>
      <w:r w:rsidRPr="00B55B9F">
        <w:rPr>
          <w:noProof/>
        </w:rPr>
        <w:t>, 2020)</w:t>
      </w:r>
      <w:r w:rsidRPr="00B55B9F">
        <w:fldChar w:fldCharType="end"/>
      </w:r>
      <w:r w:rsidRPr="00B55B9F">
        <w:t xml:space="preserve"> reported a much lower proportion of 6.6% for macular edema. The variation can be attributed to the shorter duration of diabetes (less than 5 years) among the participants in the Mexican study.</w:t>
      </w:r>
    </w:p>
    <w:p w14:paraId="289BECA9" w14:textId="77777777" w:rsidR="00772F67" w:rsidRPr="00B55B9F" w:rsidRDefault="00772F67" w:rsidP="00D33A7F">
      <w:pPr>
        <w:spacing w:line="360" w:lineRule="auto"/>
        <w:jc w:val="both"/>
      </w:pPr>
    </w:p>
    <w:p w14:paraId="45430D6E" w14:textId="2126D09A" w:rsidR="00DD4C8E" w:rsidRDefault="00D33A7F" w:rsidP="00DD4C8E">
      <w:pPr>
        <w:spacing w:line="360" w:lineRule="auto"/>
        <w:jc w:val="both"/>
      </w:pPr>
      <w:r w:rsidRPr="00B55B9F">
        <w:t xml:space="preserve">In finding the relationship between dyslipidemia and macular edema, </w:t>
      </w:r>
      <w:r w:rsidR="00E4469B" w:rsidRPr="00B55B9F">
        <w:t xml:space="preserve">the </w:t>
      </w:r>
      <w:r w:rsidRPr="00B55B9F">
        <w:t xml:space="preserve">study highlights that elevated serum cholesterol, triglycerides, and LDL levels </w:t>
      </w:r>
      <w:r w:rsidR="00685B60" w:rsidRPr="00B55B9F">
        <w:t>were</w:t>
      </w:r>
      <w:r w:rsidRPr="00B55B9F">
        <w:t xml:space="preserve"> significantly associated with macular edema. Even after adjustment, serum triglycerides remained significantly associated with </w:t>
      </w:r>
      <w:r w:rsidR="00133EAA" w:rsidRPr="00B55B9F">
        <w:t xml:space="preserve">40% higher risk on </w:t>
      </w:r>
      <w:r w:rsidRPr="00B55B9F">
        <w:t>the occurrence of macular edema.</w:t>
      </w:r>
      <w:r w:rsidR="00A36D72" w:rsidRPr="00B55B9F">
        <w:t xml:space="preserve"> </w:t>
      </w:r>
      <w:r w:rsidR="00E30149" w:rsidRPr="00B55B9F">
        <w:t xml:space="preserve">This could be attributed to the fact that elevated lipid levels in retinal capillaries promote the production of pro-inflammatory cytokines, leading to chronic inflammation and the formation of reactive oxygen species (ROS) which damages the endothelial cells lining retinal blood vessels, contributing to increased capillary leakage and </w:t>
      </w:r>
      <w:r w:rsidR="00B855B4" w:rsidRPr="00B55B9F">
        <w:t>consequently macular</w:t>
      </w:r>
      <w:r w:rsidR="00E30149" w:rsidRPr="00B55B9F">
        <w:t xml:space="preserve"> edema formation.</w:t>
      </w:r>
      <w:r w:rsidR="00DD4C8E" w:rsidRPr="00B55B9F">
        <w:t xml:space="preserve"> </w:t>
      </w:r>
    </w:p>
    <w:p w14:paraId="1FECEE4C" w14:textId="77777777" w:rsidR="00AA101B" w:rsidRDefault="00AA101B" w:rsidP="00DD4C8E">
      <w:pPr>
        <w:spacing w:line="360" w:lineRule="auto"/>
        <w:jc w:val="both"/>
      </w:pPr>
    </w:p>
    <w:p w14:paraId="33E2849E" w14:textId="17956B0C" w:rsidR="000215F3" w:rsidRPr="00B55B9F" w:rsidRDefault="00AA101B" w:rsidP="00DD4C8E">
      <w:pPr>
        <w:spacing w:line="360" w:lineRule="auto"/>
        <w:jc w:val="both"/>
      </w:pPr>
      <w:r w:rsidRPr="00B55B9F">
        <w:t xml:space="preserve">These findings were consistent with the study by </w:t>
      </w:r>
      <w:r w:rsidRPr="00B55B9F">
        <w:fldChar w:fldCharType="begin" w:fldLock="1"/>
      </w:r>
      <w:r w:rsidRPr="00B55B9F">
        <w:instrText>ADDIN CSL_CITATION {"citationItems":[{"id":"ITEM-1","itemData":{"DOI":"10.14260/jemds/2015/2454","ISSN":"22784748","author":[{"dropping-particle":"","family":"Kolli","given":"Sivaramareddy","non-dropping-particle":"","parse-names":false,"suffix":""},{"dropping-particle":"","family":"Endreddy","given":"Ananda Reddy","non-dropping-particle":"","parse-names":false,"suffix":""},{"dropping-particle":"","family":"Reddy","given":"Viswas","non-dropping-particle":"","parse-names":false,"suffix":""}],"container-title":"Journal of Evolution of Medical and Dental Sciences","id":"ITEM-1","issue":"100","issued":{"date-parts":[["2015"]]},"page":"16506-16509","title":"Study of Association of Diabetic Maculopathy With Hyperlipidemia","type":"article-journal","volume":"4"},"uris":["http://www.mendeley.com/documents/?uuid=b3b94a9b-267b-4a28-947b-ce0faa1b54b4"]}],"mendeley":{"formattedCitation":"(Kolli, Endreddy and Reddy, 2015)","plainTextFormattedCitation":"(Kolli, Endreddy and Reddy, 2015)","previouslyFormattedCitation":"(Kolli, Endreddy and Reddy, 2015)"},"properties":{"noteIndex":0},"schema":"https://github.com/citation-style-language/schema/raw/master/csl-citation.json"}</w:instrText>
      </w:r>
      <w:r w:rsidRPr="00B55B9F">
        <w:fldChar w:fldCharType="separate"/>
      </w:r>
      <w:r w:rsidRPr="00B55B9F">
        <w:rPr>
          <w:noProof/>
        </w:rPr>
        <w:t>(Kolli, Endreddy and Reddy, 2015)</w:t>
      </w:r>
      <w:r w:rsidRPr="00B55B9F">
        <w:fldChar w:fldCharType="end"/>
      </w:r>
      <w:r w:rsidRPr="00B55B9F">
        <w:t xml:space="preserve"> in India but differed from the study by </w:t>
      </w:r>
      <w:r w:rsidRPr="00B55B9F">
        <w:fldChar w:fldCharType="begin" w:fldLock="1"/>
      </w:r>
      <w:r w:rsidR="00A62673">
        <w:instrText>ADDIN CSL_CITATION {"citationItems":[{"id":"ITEM-1","itemData":{"DOI":"10.3980/j.issn.2222-3959.2013.03.17","ISSN":"22223959","abstract":"AIM: To assess the association between serum lipids and diabetic retinopathy (DR). METHODS: Sixty-one diabetic patients without retinopathy (NDR), 55 diabetic patients with non-proliferative retinopathy (NPDR) and 75 diabetic patients with proliferative retinopathy (PDR) according to ETDRS grading scale were enrolled in this study. Total cholesterol, high density lipoprotein (HDL), low density lipoprotein (LDL), very low density lipoprotein (VLDL) and triglyceride values were compared between the groups. RESULTS: The groups were well-balanced in terms of age and gender (P = 0.071, P = 0.265 respectively). The mean HbA1c values were significantly lower in NDR group than the NPDR and PDR groups (P = 0.004, P = 0.009 respectively). Mean total cholesterol, triglyceride, LDL, HDL and VLDL levels were not significantly different between the groups (P = 0.693, P = 0.774, -P = 0.644, P = 0.910 and P = 0.967 respectively, one way ANOVA). Mean total cholesterol, trigly ceride, LDL, HDL and VLDL levels were not significantly different between the patients with MEand patients without ME (P = 0.622, P = 0.113, P = 0.955, P = 0.735 and P = 0.490 respectively, t-test). The mean blood glucose significantly correlated with total cholesterol (r=0.173, P = 0.017) and LDL (r=0.190, P = 0.008). The mean HbA1c significantly correlated with total cholesterol (r=0.158, P = 0.030) and trigly ceride (r=0.148, P = 0.042). CONCLUSION: Serum lipid levels were not significantly associated with the severity of DR or existence of ME despite the significant correlation between the mean blood glucose, HbA1c and total cholesterol. Copyright International Journal of Ophthalmology Press.","author":[{"dropping-particle":"","family":"Cetin","given":"Ebru Nevin","non-dropping-particle":"","parse-names":false,"suffix":""},{"dropping-particle":"","family":"Bulgu","given":"Yunus","non-dropping-particle":"","parse-names":false,"suffix":""},{"dropping-particle":"","family":"Ozdemir","given":"Seyfullah","non-dropping-particle":"","parse-names":false,"suffix":""},{"dropping-particle":"","family":"Topsakal","given":"Senay","non-dropping-particle":"","parse-names":false,"suffix":""},{"dropping-particle":"","family":"Akin","given":"Fulya","non-dropping-particle":"","parse-names":false,"suffix":""},{"dropping-particle":"","family":"Aybek","given":"Hulya","non-dropping-particle":"","parse-names":false,"suffix":""},{"dropping-particle":"","family":"Yildirim","given":"Cem","non-dropping-particle":"","parse-names":false,"suffix":""}],"container-title":"International Journal of Ophthalmology","id":"ITEM-1","issue":"3","issued":{"date-parts":[["2013"]]},"page":"346-349","title":"Association of serum lipid levels with diabetic retinopathy","type":"article-journal","volume":"6"},"uris":["http://www.mendeley.com/documents/?uuid=89313821-0a30-48b2-9068-3bbdafa41c78"]}],"mendeley":{"formattedCitation":"(Cetin &lt;i&gt;et al.&lt;/i&gt;, 2013)","plainTextFormattedCitation":"(Cetin et al., 2013)","previouslyFormattedCitation":"(Cetin &lt;i&gt;et al.&lt;/i&gt;, 2013)"},"properties":{"noteIndex":0},"schema":"https://github.com/citation-style-language/schema/raw/master/csl-citation.json"}</w:instrText>
      </w:r>
      <w:r w:rsidRPr="00B55B9F">
        <w:fldChar w:fldCharType="separate"/>
      </w:r>
      <w:r w:rsidRPr="00B55B9F">
        <w:rPr>
          <w:noProof/>
        </w:rPr>
        <w:t xml:space="preserve">(Cetin </w:t>
      </w:r>
      <w:r w:rsidRPr="00B55B9F">
        <w:rPr>
          <w:i/>
          <w:noProof/>
        </w:rPr>
        <w:t>et al.</w:t>
      </w:r>
      <w:r w:rsidRPr="00B55B9F">
        <w:rPr>
          <w:noProof/>
        </w:rPr>
        <w:t>, 2013)</w:t>
      </w:r>
      <w:r w:rsidRPr="00B55B9F">
        <w:fldChar w:fldCharType="end"/>
      </w:r>
      <w:r w:rsidRPr="00B55B9F">
        <w:t xml:space="preserve"> in Turkey, which found no link between dyslipidemia and macular edema. The variations may be due to the fact that most patients in the Turkish study were normotensive as compared to our study, which also incorporates the </w:t>
      </w:r>
      <w:r w:rsidRPr="00B55B9F">
        <w:lastRenderedPageBreak/>
        <w:t>concept of metabolic syndrome in the progression of diabetic retinopathy. Furthermore, our study involved a larger sample size compared to the Turkish study.</w:t>
      </w:r>
    </w:p>
    <w:p w14:paraId="53AE48A6" w14:textId="77777777" w:rsidR="00E578BB" w:rsidRDefault="00E578BB" w:rsidP="00B718E9">
      <w:pPr>
        <w:spacing w:line="360" w:lineRule="auto"/>
        <w:jc w:val="both"/>
      </w:pPr>
    </w:p>
    <w:p w14:paraId="656FCEEB" w14:textId="5AA46A0C" w:rsidR="004D6A47" w:rsidRPr="00B55B9F" w:rsidRDefault="00E578BB" w:rsidP="00B718E9">
      <w:pPr>
        <w:spacing w:line="360" w:lineRule="auto"/>
        <w:jc w:val="both"/>
      </w:pPr>
      <w:r>
        <w:t xml:space="preserve">A key limitation in this study is </w:t>
      </w:r>
      <w:r w:rsidR="00411616">
        <w:t xml:space="preserve">that </w:t>
      </w:r>
      <w:r w:rsidR="00A36D72" w:rsidRPr="00B55B9F">
        <w:t>being hospital-based, the study's sample may not represent the broader population of type 2 diabetic patients, potentially overestimating the prevalence of severe diabetic retinopathy and dyslipidemia due to a higher concentration of patients with more advanced disease or complications seeking treatment at hospitals.</w:t>
      </w:r>
    </w:p>
    <w:p w14:paraId="344A22C5" w14:textId="375CDA10" w:rsidR="00A36D72" w:rsidRPr="00B55B9F" w:rsidRDefault="00F91D68" w:rsidP="00B55B9F">
      <w:pPr>
        <w:pStyle w:val="Heading2"/>
      </w:pPr>
      <w:bookmarkStart w:id="8" w:name="_Toc171341403"/>
      <w:r>
        <w:t xml:space="preserve">5. </w:t>
      </w:r>
      <w:r w:rsidRPr="00B55B9F">
        <w:t>CONCLUSION</w:t>
      </w:r>
      <w:bookmarkEnd w:id="8"/>
    </w:p>
    <w:p w14:paraId="4782468E" w14:textId="2756EA9C" w:rsidR="00000496" w:rsidRDefault="00A727A9" w:rsidP="00776558">
      <w:pPr>
        <w:spacing w:line="360" w:lineRule="auto"/>
        <w:jc w:val="both"/>
        <w:rPr>
          <w:shd w:val="clear" w:color="auto" w:fill="FFFFFF"/>
        </w:rPr>
      </w:pPr>
      <w:r w:rsidRPr="00A727A9">
        <w:rPr>
          <w:shd w:val="clear" w:color="auto" w:fill="FFFFFF"/>
        </w:rPr>
        <w:t>The study demonstrated a significant association between dyslipidemia and macular edema. The findings highlight the importance of early intervention and lifestyle modification in the management of diabetes and its related complications. They also underscore the need for strengthened screening programs and improved patient education to help reduce the occurrence and progression of macular edema.</w:t>
      </w:r>
    </w:p>
    <w:p w14:paraId="4C733731" w14:textId="77777777" w:rsidR="00A727A9" w:rsidRDefault="00A727A9" w:rsidP="00776558">
      <w:pPr>
        <w:spacing w:line="360" w:lineRule="auto"/>
        <w:jc w:val="both"/>
        <w:rPr>
          <w:shd w:val="clear" w:color="auto" w:fill="FFFFFF"/>
        </w:rPr>
      </w:pPr>
    </w:p>
    <w:p w14:paraId="599A476D" w14:textId="6203312F" w:rsidR="009C1428" w:rsidRPr="00000496" w:rsidRDefault="00000496" w:rsidP="009C1428">
      <w:pPr>
        <w:spacing w:line="360" w:lineRule="auto"/>
        <w:jc w:val="both"/>
        <w:rPr>
          <w:b/>
          <w:bCs/>
          <w:shd w:val="clear" w:color="auto" w:fill="FFFFFF"/>
        </w:rPr>
      </w:pPr>
      <w:r w:rsidRPr="00000496">
        <w:rPr>
          <w:b/>
          <w:bCs/>
          <w:shd w:val="clear" w:color="auto" w:fill="FFFFFF"/>
        </w:rPr>
        <w:t>6.</w:t>
      </w:r>
      <w:r w:rsidRPr="00000496">
        <w:rPr>
          <w:b/>
          <w:bCs/>
        </w:rPr>
        <w:t xml:space="preserve"> RECOMMENDATIONS</w:t>
      </w:r>
    </w:p>
    <w:p w14:paraId="52033301" w14:textId="77777777" w:rsidR="00A83BAD" w:rsidRPr="00F10C2F" w:rsidRDefault="00A83BAD" w:rsidP="00A83BAD">
      <w:pPr>
        <w:spacing w:line="360" w:lineRule="auto"/>
        <w:jc w:val="both"/>
      </w:pPr>
      <w:r w:rsidRPr="00941227">
        <w:t>Future studies should emphasize large, methodologically robust investigations, including case</w:t>
      </w:r>
      <w:r>
        <w:t xml:space="preserve"> </w:t>
      </w:r>
      <w:r w:rsidRPr="00941227">
        <w:t xml:space="preserve">control designs, to more clearly determine the causal link between dyslipidemia and the progression of </w:t>
      </w:r>
      <w:r>
        <w:t>macula edema</w:t>
      </w:r>
      <w:r w:rsidRPr="00941227">
        <w:t>. In clinical practice, integrating routine lipid assessment, patient counseling, and lifestyle modification into diabetes management is essential. Enhanced multidisciplinary collaboration, together with supportive national health policies, is equally important to promote early identification, optimal lipid control, and prevention of vision</w:t>
      </w:r>
      <w:r>
        <w:t xml:space="preserve"> </w:t>
      </w:r>
      <w:r w:rsidRPr="00941227">
        <w:t>threatening diabetic complications.</w:t>
      </w:r>
    </w:p>
    <w:p w14:paraId="3AE6C133" w14:textId="77777777" w:rsidR="006D212A" w:rsidRDefault="006D212A" w:rsidP="006D212A">
      <w:pPr>
        <w:spacing w:line="360" w:lineRule="auto"/>
        <w:jc w:val="both"/>
      </w:pPr>
    </w:p>
    <w:p w14:paraId="0D8CBD8F" w14:textId="1A0BC36B" w:rsidR="00055435" w:rsidRDefault="006D212A" w:rsidP="006D212A">
      <w:pPr>
        <w:spacing w:line="360" w:lineRule="auto"/>
        <w:jc w:val="both"/>
        <w:rPr>
          <w:b/>
          <w:bCs/>
        </w:rPr>
      </w:pPr>
      <w:r w:rsidRPr="006D212A">
        <w:rPr>
          <w:b/>
          <w:bCs/>
        </w:rPr>
        <w:t>ETHICAL APPROVAL AND CONSENT</w:t>
      </w:r>
    </w:p>
    <w:p w14:paraId="4DC1BD81" w14:textId="21AA6BDC" w:rsidR="006D212A" w:rsidRDefault="006D212A" w:rsidP="006D212A">
      <w:pPr>
        <w:spacing w:line="360" w:lineRule="auto"/>
        <w:jc w:val="both"/>
      </w:pPr>
      <w:r>
        <w:t>Ethical approval was obtained from the Kilimanjaro Christian Medical University College Research and Ethics Review Committee (Ref: PG 89/2023), with institutional clearance granted via the Ophthalmology Department at KCMC. All participants were informed about the study’s purpose, and written consent was obtained. Participant confidentiality and data protection were maintained throughout.</w:t>
      </w:r>
    </w:p>
    <w:p w14:paraId="21F89976" w14:textId="6B50E1CD" w:rsidR="00DA62DD" w:rsidRDefault="00DA62DD" w:rsidP="006D212A">
      <w:pPr>
        <w:spacing w:line="360" w:lineRule="auto"/>
        <w:jc w:val="both"/>
      </w:pPr>
    </w:p>
    <w:p w14:paraId="18F360EC" w14:textId="546F1AEB" w:rsidR="00055435" w:rsidRDefault="00055435" w:rsidP="006D212A">
      <w:pPr>
        <w:spacing w:line="360" w:lineRule="auto"/>
        <w:jc w:val="both"/>
      </w:pPr>
    </w:p>
    <w:p w14:paraId="456887EE" w14:textId="56339824" w:rsidR="00E30BF8" w:rsidRDefault="00E30BF8" w:rsidP="006D212A">
      <w:pPr>
        <w:spacing w:line="360" w:lineRule="auto"/>
        <w:jc w:val="both"/>
      </w:pPr>
    </w:p>
    <w:p w14:paraId="14607F63" w14:textId="77777777" w:rsidR="00E30BF8" w:rsidRDefault="00E30BF8" w:rsidP="006D212A">
      <w:pPr>
        <w:spacing w:line="360" w:lineRule="auto"/>
        <w:jc w:val="both"/>
      </w:pPr>
    </w:p>
    <w:p w14:paraId="07FE517D" w14:textId="4288D392" w:rsidR="00055435" w:rsidRPr="00BD2717" w:rsidRDefault="00DA62DD" w:rsidP="006D212A">
      <w:pPr>
        <w:spacing w:line="360" w:lineRule="auto"/>
        <w:jc w:val="both"/>
        <w:rPr>
          <w:b/>
          <w:bCs/>
        </w:rPr>
      </w:pPr>
      <w:r w:rsidRPr="00BD2717">
        <w:rPr>
          <w:b/>
          <w:bCs/>
        </w:rPr>
        <w:lastRenderedPageBreak/>
        <w:t>DISCLAIMER (ARTIFICIAL INTELLIGENCE)</w:t>
      </w:r>
    </w:p>
    <w:p w14:paraId="02895483" w14:textId="20317213" w:rsidR="009C1428" w:rsidRDefault="00055435" w:rsidP="009C1428">
      <w:pPr>
        <w:pStyle w:val="Heading1"/>
        <w:jc w:val="left"/>
        <w:rPr>
          <w:b w:val="0"/>
          <w:bCs w:val="0"/>
        </w:rPr>
      </w:pPr>
      <w:bookmarkStart w:id="9" w:name="_Toc171341346"/>
      <w:r w:rsidRPr="00055435">
        <w:rPr>
          <w:b w:val="0"/>
          <w:bCs w:val="0"/>
        </w:rPr>
        <w:t>The authors hereby declare that no artificial intelligence tools, including large language models or text-to-image generators, were used at any stage of the preparation, writing, or editing of this manuscript. The work presented represents the authors’ independent and original research.</w:t>
      </w:r>
    </w:p>
    <w:p w14:paraId="574E2FE2" w14:textId="77777777" w:rsidR="009C1428" w:rsidRDefault="009C1428" w:rsidP="009C1428">
      <w:pPr>
        <w:spacing w:line="360" w:lineRule="auto"/>
        <w:jc w:val="both"/>
      </w:pPr>
      <w:bookmarkStart w:id="10" w:name="_GoBack"/>
      <w:bookmarkEnd w:id="9"/>
      <w:bookmarkEnd w:id="10"/>
    </w:p>
    <w:p w14:paraId="4171D04B" w14:textId="00914173" w:rsidR="002833F5" w:rsidRDefault="00A90FA0" w:rsidP="009C1428">
      <w:pPr>
        <w:spacing w:line="360" w:lineRule="auto"/>
        <w:jc w:val="both"/>
        <w:rPr>
          <w:b/>
          <w:bCs/>
        </w:rPr>
      </w:pPr>
      <w:r w:rsidRPr="00D74B46">
        <w:rPr>
          <w:b/>
          <w:bCs/>
        </w:rPr>
        <w:t>CO</w:t>
      </w:r>
      <w:r>
        <w:rPr>
          <w:b/>
          <w:bCs/>
        </w:rPr>
        <w:t xml:space="preserve">MPETING </w:t>
      </w:r>
      <w:r w:rsidRPr="00D74B46">
        <w:rPr>
          <w:b/>
          <w:bCs/>
        </w:rPr>
        <w:t>INTEREST</w:t>
      </w:r>
    </w:p>
    <w:p w14:paraId="44DE7DE1" w14:textId="77777777" w:rsidR="009C1428" w:rsidRDefault="009C1428" w:rsidP="009C1428">
      <w:pPr>
        <w:spacing w:line="360" w:lineRule="auto"/>
        <w:jc w:val="both"/>
        <w:rPr>
          <w:rFonts w:eastAsiaTheme="minorHAnsi"/>
        </w:rPr>
      </w:pPr>
      <w:r w:rsidRPr="00D74B46">
        <w:rPr>
          <w:rFonts w:eastAsiaTheme="minorHAnsi"/>
        </w:rPr>
        <w:t>The authors declare that they have no conflict of interest.</w:t>
      </w:r>
    </w:p>
    <w:p w14:paraId="5C4AB7B4" w14:textId="269007C4" w:rsidR="00F91D68" w:rsidRPr="00B55B9F" w:rsidRDefault="00F91D68" w:rsidP="00776558">
      <w:pPr>
        <w:spacing w:line="360" w:lineRule="auto"/>
        <w:jc w:val="both"/>
      </w:pPr>
    </w:p>
    <w:p w14:paraId="650202F9" w14:textId="77777777" w:rsidR="00E30DF2" w:rsidRPr="00B55B9F" w:rsidRDefault="00E30DF2" w:rsidP="00A26546">
      <w:pPr>
        <w:pStyle w:val="ListParagraph"/>
        <w:spacing w:before="240" w:line="360" w:lineRule="auto"/>
        <w:jc w:val="both"/>
        <w:rPr>
          <w:b/>
          <w:bCs/>
        </w:rPr>
      </w:pPr>
    </w:p>
    <w:p w14:paraId="63489811" w14:textId="77777777" w:rsidR="00A36D72" w:rsidRPr="00B55B9F" w:rsidRDefault="00A36D72" w:rsidP="00B718E9">
      <w:pPr>
        <w:spacing w:before="240" w:line="360" w:lineRule="auto"/>
        <w:jc w:val="both"/>
      </w:pPr>
    </w:p>
    <w:p w14:paraId="2057B56D" w14:textId="150EE274" w:rsidR="00A36D72" w:rsidRPr="00B55B9F" w:rsidRDefault="00A36D72" w:rsidP="00B718E9">
      <w:pPr>
        <w:jc w:val="both"/>
      </w:pPr>
    </w:p>
    <w:p w14:paraId="51ABBA0E" w14:textId="440D952F" w:rsidR="00B73410" w:rsidRPr="00B55B9F" w:rsidRDefault="00B73410" w:rsidP="00B718E9">
      <w:pPr>
        <w:jc w:val="both"/>
      </w:pPr>
    </w:p>
    <w:p w14:paraId="58210DB4" w14:textId="0717A63C" w:rsidR="00B73410" w:rsidRPr="00B55B9F" w:rsidRDefault="00B73410" w:rsidP="00B718E9">
      <w:pPr>
        <w:jc w:val="both"/>
      </w:pPr>
    </w:p>
    <w:p w14:paraId="3150F83B" w14:textId="0A4FBE43" w:rsidR="00B73410" w:rsidRPr="00B55B9F" w:rsidRDefault="00B73410" w:rsidP="00B718E9">
      <w:pPr>
        <w:jc w:val="both"/>
      </w:pPr>
    </w:p>
    <w:p w14:paraId="3042C71D" w14:textId="0CDD74E9" w:rsidR="00B73410" w:rsidRPr="00B55B9F" w:rsidRDefault="00B73410" w:rsidP="00B718E9">
      <w:pPr>
        <w:jc w:val="both"/>
      </w:pPr>
    </w:p>
    <w:p w14:paraId="26DACC2A" w14:textId="77777777" w:rsidR="00B73410" w:rsidRPr="00B55B9F" w:rsidRDefault="00B73410" w:rsidP="00B718E9">
      <w:pPr>
        <w:jc w:val="both"/>
      </w:pPr>
    </w:p>
    <w:p w14:paraId="28EB7A82" w14:textId="77777777" w:rsidR="00A36D72" w:rsidRPr="00B55B9F" w:rsidRDefault="00A36D72" w:rsidP="00B718E9">
      <w:pPr>
        <w:jc w:val="both"/>
        <w:rPr>
          <w:b/>
          <w:bCs/>
        </w:rPr>
      </w:pPr>
    </w:p>
    <w:p w14:paraId="21EB410A" w14:textId="3715E930" w:rsidR="00B55B9F" w:rsidRDefault="00B55B9F">
      <w:pPr>
        <w:rPr>
          <w:b/>
          <w:bCs/>
        </w:rPr>
      </w:pPr>
      <w:r>
        <w:br w:type="page"/>
      </w:r>
    </w:p>
    <w:p w14:paraId="5C0DF116" w14:textId="2BC78FFA" w:rsidR="006970AC" w:rsidRPr="00B55B9F" w:rsidRDefault="00EC1092" w:rsidP="00331462">
      <w:pPr>
        <w:pStyle w:val="Heading1"/>
        <w:rPr>
          <w:lang w:val="en-GB"/>
        </w:rPr>
      </w:pPr>
      <w:bookmarkStart w:id="11" w:name="_Toc171341407"/>
      <w:r w:rsidRPr="00B55B9F">
        <w:lastRenderedPageBreak/>
        <w:t>REFERENCES</w:t>
      </w:r>
      <w:bookmarkEnd w:id="11"/>
    </w:p>
    <w:p w14:paraId="34B71493" w14:textId="1A84DB4C" w:rsidR="003D0883" w:rsidRPr="00C75A89" w:rsidRDefault="00EC1092" w:rsidP="00C75A89">
      <w:pPr>
        <w:widowControl w:val="0"/>
        <w:autoSpaceDE w:val="0"/>
        <w:autoSpaceDN w:val="0"/>
        <w:adjustRightInd w:val="0"/>
        <w:spacing w:line="360" w:lineRule="auto"/>
        <w:rPr>
          <w:noProof/>
        </w:rPr>
      </w:pPr>
      <w:r w:rsidRPr="00B55B9F">
        <w:rPr>
          <w:lang w:val="en-GB"/>
        </w:rPr>
        <w:fldChar w:fldCharType="begin" w:fldLock="1"/>
      </w:r>
      <w:r w:rsidRPr="00B55B9F">
        <w:rPr>
          <w:lang w:val="en-GB"/>
        </w:rPr>
        <w:instrText xml:space="preserve">ADDIN Mendeley Bibliography CSL_BIBLIOGRAPHY </w:instrText>
      </w:r>
      <w:r w:rsidRPr="00B55B9F">
        <w:rPr>
          <w:lang w:val="en-GB"/>
        </w:rPr>
        <w:fldChar w:fldCharType="separate"/>
      </w:r>
      <w:r w:rsidR="00C75A89" w:rsidRPr="00C75A89">
        <w:rPr>
          <w:noProof/>
        </w:rPr>
        <w:t xml:space="preserve">A, E., BR, A.E. and SE, A.Z. (2019) ‘Association between Dyslipidemia and Diabetic Retinopathy in Type 2 Diabetic Patients’, </w:t>
      </w:r>
      <w:r w:rsidR="00C75A89" w:rsidRPr="00C75A89">
        <w:rPr>
          <w:i/>
          <w:iCs/>
          <w:noProof/>
        </w:rPr>
        <w:t>Journal of Ophthalmic Studies</w:t>
      </w:r>
      <w:r w:rsidR="00C75A89" w:rsidRPr="00C75A89">
        <w:rPr>
          <w:noProof/>
        </w:rPr>
        <w:t>, 2(1), pp. 1–6. Available at: https://doi.org/10.16966/2639-152x.111.</w:t>
      </w:r>
    </w:p>
    <w:p w14:paraId="16F14355" w14:textId="7BB0F821" w:rsidR="00C75A89" w:rsidRDefault="00C75A89" w:rsidP="00C75A89">
      <w:pPr>
        <w:widowControl w:val="0"/>
        <w:autoSpaceDE w:val="0"/>
        <w:autoSpaceDN w:val="0"/>
        <w:adjustRightInd w:val="0"/>
        <w:spacing w:line="360" w:lineRule="auto"/>
        <w:rPr>
          <w:noProof/>
        </w:rPr>
      </w:pPr>
      <w:r w:rsidRPr="00C75A89">
        <w:rPr>
          <w:noProof/>
        </w:rPr>
        <w:t xml:space="preserve">Acan, D. </w:t>
      </w:r>
      <w:r w:rsidRPr="00C75A89">
        <w:rPr>
          <w:i/>
          <w:iCs/>
          <w:noProof/>
        </w:rPr>
        <w:t>et al.</w:t>
      </w:r>
      <w:r w:rsidRPr="00C75A89">
        <w:rPr>
          <w:noProof/>
        </w:rPr>
        <w:t xml:space="preserve"> (2018) ‘The prevalence and systemic risk factors of diabetic macular edema : a cross-sectional study from Turkey’, pp. 1–8.</w:t>
      </w:r>
    </w:p>
    <w:p w14:paraId="43C07750" w14:textId="75DDB358" w:rsidR="003D0883" w:rsidRPr="00C75A89" w:rsidRDefault="00C75A89" w:rsidP="00C75A89">
      <w:pPr>
        <w:widowControl w:val="0"/>
        <w:autoSpaceDE w:val="0"/>
        <w:autoSpaceDN w:val="0"/>
        <w:adjustRightInd w:val="0"/>
        <w:spacing w:line="360" w:lineRule="auto"/>
        <w:rPr>
          <w:noProof/>
        </w:rPr>
      </w:pPr>
      <w:r w:rsidRPr="00C75A89">
        <w:rPr>
          <w:noProof/>
        </w:rPr>
        <w:t xml:space="preserve">Agroiya, P. </w:t>
      </w:r>
      <w:r w:rsidRPr="00C75A89">
        <w:rPr>
          <w:i/>
          <w:iCs/>
          <w:noProof/>
        </w:rPr>
        <w:t>et al.</w:t>
      </w:r>
      <w:r w:rsidRPr="00C75A89">
        <w:rPr>
          <w:noProof/>
        </w:rPr>
        <w:t xml:space="preserve"> (2013) ‘Association of serum lipids with diabetic retinopathy in type 2 diabetes’, </w:t>
      </w:r>
      <w:r w:rsidRPr="00C75A89">
        <w:rPr>
          <w:i/>
          <w:iCs/>
          <w:noProof/>
        </w:rPr>
        <w:t>Indian Journal of Endocrinology and Metabolism</w:t>
      </w:r>
      <w:r w:rsidRPr="00C75A89">
        <w:rPr>
          <w:noProof/>
        </w:rPr>
        <w:t>, 17(7), p. 335. Available at: https://doi.org/10.4103/2230-8210.119637.</w:t>
      </w:r>
    </w:p>
    <w:p w14:paraId="33063E37" w14:textId="553634C6" w:rsidR="003D0883" w:rsidRPr="00C75A89" w:rsidRDefault="00C75A89" w:rsidP="00C75A89">
      <w:pPr>
        <w:widowControl w:val="0"/>
        <w:autoSpaceDE w:val="0"/>
        <w:autoSpaceDN w:val="0"/>
        <w:adjustRightInd w:val="0"/>
        <w:spacing w:line="360" w:lineRule="auto"/>
        <w:rPr>
          <w:noProof/>
        </w:rPr>
      </w:pPr>
      <w:r w:rsidRPr="00C75A89">
        <w:rPr>
          <w:noProof/>
        </w:rPr>
        <w:t xml:space="preserve">Ahmed, A.M. </w:t>
      </w:r>
      <w:r w:rsidRPr="00C75A89">
        <w:rPr>
          <w:i/>
          <w:iCs/>
          <w:noProof/>
        </w:rPr>
        <w:t>et al.</w:t>
      </w:r>
      <w:r w:rsidRPr="00C75A89">
        <w:rPr>
          <w:noProof/>
        </w:rPr>
        <w:t xml:space="preserve"> (2021) ‘Dyslipidemia Among Type 2 Diabetes Mellitus Patients Attending AdenAbdulle Hospital in Mogadishu Somalia’, </w:t>
      </w:r>
      <w:r w:rsidRPr="00C75A89">
        <w:rPr>
          <w:i/>
          <w:iCs/>
          <w:noProof/>
        </w:rPr>
        <w:t xml:space="preserve">European Journal of Medicine and Veterinary Sciences-Novus  </w:t>
      </w:r>
      <w:r w:rsidRPr="00C75A89">
        <w:rPr>
          <w:noProof/>
        </w:rPr>
        <w:t>, e-ISSN: 27(01(01)).</w:t>
      </w:r>
    </w:p>
    <w:p w14:paraId="00739866" w14:textId="012AFDCB" w:rsidR="003D0883" w:rsidRPr="00C75A89" w:rsidRDefault="00C75A89" w:rsidP="00C75A89">
      <w:pPr>
        <w:widowControl w:val="0"/>
        <w:autoSpaceDE w:val="0"/>
        <w:autoSpaceDN w:val="0"/>
        <w:adjustRightInd w:val="0"/>
        <w:spacing w:line="360" w:lineRule="auto"/>
        <w:rPr>
          <w:noProof/>
        </w:rPr>
      </w:pPr>
      <w:r w:rsidRPr="00C75A89">
        <w:rPr>
          <w:noProof/>
        </w:rPr>
        <w:t xml:space="preserve">Amin, Z.A., Ul Islam, Q. and Mehboob, M.A. (2016) ‘Comparison of serum lipid profile in Type-2 Diabetics with and without retinopathy in Pakistani population’, </w:t>
      </w:r>
      <w:r w:rsidRPr="00C75A89">
        <w:rPr>
          <w:i/>
          <w:iCs/>
          <w:noProof/>
        </w:rPr>
        <w:t>Pakistan Journal of Medical Sciences</w:t>
      </w:r>
      <w:r w:rsidRPr="00C75A89">
        <w:rPr>
          <w:noProof/>
        </w:rPr>
        <w:t>, 32(6), pp. 1349–1353. Available at: https://doi.org/10.12669/pjms.326.11056.</w:t>
      </w:r>
    </w:p>
    <w:p w14:paraId="32CE3830" w14:textId="1B9368DF" w:rsidR="003D0883" w:rsidRPr="00C75A89" w:rsidRDefault="00C75A89" w:rsidP="00C75A89">
      <w:pPr>
        <w:widowControl w:val="0"/>
        <w:autoSpaceDE w:val="0"/>
        <w:autoSpaceDN w:val="0"/>
        <w:adjustRightInd w:val="0"/>
        <w:spacing w:line="360" w:lineRule="auto"/>
        <w:rPr>
          <w:noProof/>
        </w:rPr>
      </w:pPr>
      <w:r w:rsidRPr="00C75A89">
        <w:rPr>
          <w:noProof/>
        </w:rPr>
        <w:t>Article, O. (2015) ‘Determination of serum lipid profile in patients with diabetic macular edema that referred to Shahid Beheshti and Ayatollah Rouhani Hospitals, Babol during 2011-2012’, (Md).</w:t>
      </w:r>
    </w:p>
    <w:p w14:paraId="550CFA6E" w14:textId="695712DC" w:rsidR="003D0883" w:rsidRPr="00C75A89" w:rsidRDefault="00C75A89" w:rsidP="00C75A89">
      <w:pPr>
        <w:widowControl w:val="0"/>
        <w:autoSpaceDE w:val="0"/>
        <w:autoSpaceDN w:val="0"/>
        <w:adjustRightInd w:val="0"/>
        <w:spacing w:line="360" w:lineRule="auto"/>
        <w:rPr>
          <w:noProof/>
        </w:rPr>
      </w:pPr>
      <w:r w:rsidRPr="00C75A89">
        <w:rPr>
          <w:noProof/>
        </w:rPr>
        <w:t xml:space="preserve">Benarous, R. </w:t>
      </w:r>
      <w:r w:rsidRPr="00C75A89">
        <w:rPr>
          <w:i/>
          <w:iCs/>
          <w:noProof/>
        </w:rPr>
        <w:t>et al.</w:t>
      </w:r>
      <w:r w:rsidRPr="00C75A89">
        <w:rPr>
          <w:noProof/>
        </w:rPr>
        <w:t xml:space="preserve"> (2011) ‘Differential association of serum lipids with diabetic retinopathy and diabetic macular edema’, </w:t>
      </w:r>
      <w:r w:rsidRPr="00C75A89">
        <w:rPr>
          <w:i/>
          <w:iCs/>
          <w:noProof/>
        </w:rPr>
        <w:t>Investigative Ophthalmology and Visual Science</w:t>
      </w:r>
      <w:r w:rsidRPr="00C75A89">
        <w:rPr>
          <w:noProof/>
        </w:rPr>
        <w:t>, 52(10), pp. 7464–7469. Available at: https://doi.org/10.1167/iovs.11-7598.</w:t>
      </w:r>
    </w:p>
    <w:p w14:paraId="3497CE17" w14:textId="4C7B7204" w:rsidR="003D0883" w:rsidRPr="00C75A89" w:rsidRDefault="00C75A89" w:rsidP="00C75A89">
      <w:pPr>
        <w:widowControl w:val="0"/>
        <w:autoSpaceDE w:val="0"/>
        <w:autoSpaceDN w:val="0"/>
        <w:adjustRightInd w:val="0"/>
        <w:spacing w:line="360" w:lineRule="auto"/>
        <w:rPr>
          <w:noProof/>
        </w:rPr>
      </w:pPr>
      <w:r w:rsidRPr="00C75A89">
        <w:rPr>
          <w:noProof/>
        </w:rPr>
        <w:t xml:space="preserve">Cardoza, N.J. </w:t>
      </w:r>
      <w:r w:rsidRPr="00C75A89">
        <w:rPr>
          <w:i/>
          <w:iCs/>
          <w:noProof/>
        </w:rPr>
        <w:t>et al.</w:t>
      </w:r>
      <w:r w:rsidRPr="00C75A89">
        <w:rPr>
          <w:noProof/>
        </w:rPr>
        <w:t xml:space="preserve"> (2021) ‘Association of serum lipid levels and social factors with diabetic retinopathy in patients with type 2 diabetes mellitus: Study from tertiary care center of Western Maharashtra’, </w:t>
      </w:r>
      <w:r w:rsidRPr="00C75A89">
        <w:rPr>
          <w:i/>
          <w:iCs/>
          <w:noProof/>
        </w:rPr>
        <w:t>Indian Journal of Clinical and Experimental Ophthalmology</w:t>
      </w:r>
      <w:r w:rsidRPr="00C75A89">
        <w:rPr>
          <w:noProof/>
        </w:rPr>
        <w:t>, 7(1), pp. 218–223. Available at: https://doi.org/10.18231/j.ijceo.2021.045.</w:t>
      </w:r>
    </w:p>
    <w:p w14:paraId="68F3C7D6" w14:textId="36D1DE91" w:rsidR="003D0883" w:rsidRPr="00C75A89" w:rsidRDefault="00C75A89" w:rsidP="00C75A89">
      <w:pPr>
        <w:widowControl w:val="0"/>
        <w:autoSpaceDE w:val="0"/>
        <w:autoSpaceDN w:val="0"/>
        <w:adjustRightInd w:val="0"/>
        <w:spacing w:line="360" w:lineRule="auto"/>
        <w:rPr>
          <w:noProof/>
        </w:rPr>
      </w:pPr>
      <w:r w:rsidRPr="00C75A89">
        <w:rPr>
          <w:noProof/>
        </w:rPr>
        <w:t xml:space="preserve">Cetin, E.N. </w:t>
      </w:r>
      <w:r w:rsidRPr="00C75A89">
        <w:rPr>
          <w:i/>
          <w:iCs/>
          <w:noProof/>
        </w:rPr>
        <w:t>et al.</w:t>
      </w:r>
      <w:r w:rsidRPr="00C75A89">
        <w:rPr>
          <w:noProof/>
        </w:rPr>
        <w:t xml:space="preserve"> (2013) ‘Association of serum lipid levels with diabetic retinopathy’, </w:t>
      </w:r>
      <w:r w:rsidRPr="00C75A89">
        <w:rPr>
          <w:i/>
          <w:iCs/>
          <w:noProof/>
        </w:rPr>
        <w:t>International Journal of Ophthalmology</w:t>
      </w:r>
      <w:r w:rsidRPr="00C75A89">
        <w:rPr>
          <w:noProof/>
        </w:rPr>
        <w:t>, 6(3), pp. 346–349. Available at: https://doi.org/10.3980/j.issn.2222-3959.2013.03.17.</w:t>
      </w:r>
    </w:p>
    <w:p w14:paraId="04E4478A" w14:textId="2C5435B9" w:rsidR="003D0883" w:rsidRPr="00C75A89" w:rsidRDefault="00C75A89" w:rsidP="00C75A89">
      <w:pPr>
        <w:widowControl w:val="0"/>
        <w:autoSpaceDE w:val="0"/>
        <w:autoSpaceDN w:val="0"/>
        <w:adjustRightInd w:val="0"/>
        <w:spacing w:line="360" w:lineRule="auto"/>
        <w:rPr>
          <w:noProof/>
        </w:rPr>
      </w:pPr>
      <w:r w:rsidRPr="00C75A89">
        <w:rPr>
          <w:noProof/>
        </w:rPr>
        <w:t xml:space="preserve">Cleland, C.R. </w:t>
      </w:r>
      <w:r w:rsidRPr="00C75A89">
        <w:rPr>
          <w:i/>
          <w:iCs/>
          <w:noProof/>
        </w:rPr>
        <w:t>et al.</w:t>
      </w:r>
      <w:r w:rsidRPr="00C75A89">
        <w:rPr>
          <w:noProof/>
        </w:rPr>
        <w:t xml:space="preserve"> (2016) ‘Diabetic retinopathy in Tanzania : prevalence and risk factors at entry into a regional screening programme’, 21(3), pp. 417–426. Available at: https://doi.org/10.1111/tmi.12652.</w:t>
      </w:r>
    </w:p>
    <w:p w14:paraId="42E9B300" w14:textId="359DB3E7" w:rsidR="003D0883" w:rsidRPr="00C75A89" w:rsidRDefault="00C75A89" w:rsidP="00C75A89">
      <w:pPr>
        <w:widowControl w:val="0"/>
        <w:autoSpaceDE w:val="0"/>
        <w:autoSpaceDN w:val="0"/>
        <w:adjustRightInd w:val="0"/>
        <w:spacing w:line="360" w:lineRule="auto"/>
        <w:rPr>
          <w:noProof/>
        </w:rPr>
      </w:pPr>
      <w:r w:rsidRPr="00C75A89">
        <w:rPr>
          <w:noProof/>
        </w:rPr>
        <w:t xml:space="preserve">Gallagher, M. and Laouri, M. (2010) ‘Review Burden of illness of diabetic macular edema : literature review No op Un t yr au fo ig th r ht di or S sp ize a la d le © vi e o an roh Co 0 I nf </w:t>
      </w:r>
      <w:r w:rsidRPr="00C75A89">
        <w:rPr>
          <w:noProof/>
        </w:rPr>
        <w:lastRenderedPageBreak/>
        <w:t>d p ibi m t a . Au e m si th rc a U ng or i a le is co ed l D K L py us is i fo ers tr mi r p c i t er an bu ed so d na ow tio l u nl’, 26(7), pp. 1587–1597. Available at: https://doi.org/10.1185/03007995.2010.482503.</w:t>
      </w:r>
    </w:p>
    <w:p w14:paraId="1403E1F3" w14:textId="77777777" w:rsidR="00C75A89" w:rsidRPr="00C75A89" w:rsidRDefault="00C75A89" w:rsidP="00C75A89">
      <w:pPr>
        <w:widowControl w:val="0"/>
        <w:autoSpaceDE w:val="0"/>
        <w:autoSpaceDN w:val="0"/>
        <w:adjustRightInd w:val="0"/>
        <w:spacing w:line="360" w:lineRule="auto"/>
        <w:rPr>
          <w:noProof/>
        </w:rPr>
      </w:pPr>
      <w:r w:rsidRPr="00C75A89">
        <w:rPr>
          <w:noProof/>
        </w:rPr>
        <w:t xml:space="preserve">Graue-Hernandez, E.O. </w:t>
      </w:r>
      <w:r w:rsidRPr="00C75A89">
        <w:rPr>
          <w:i/>
          <w:iCs/>
          <w:noProof/>
        </w:rPr>
        <w:t>et al.</w:t>
      </w:r>
      <w:r w:rsidRPr="00C75A89">
        <w:rPr>
          <w:noProof/>
        </w:rPr>
        <w:t xml:space="preserve"> (2020) ‘Prevalence and associated risk factors of diabetic retinopathy and macular oedema in patients recently diagnosed with type 2 diabetes’, </w:t>
      </w:r>
      <w:r w:rsidRPr="00C75A89">
        <w:rPr>
          <w:i/>
          <w:iCs/>
          <w:noProof/>
        </w:rPr>
        <w:t>BMJ Open Ophthalmology</w:t>
      </w:r>
      <w:r w:rsidRPr="00C75A89">
        <w:rPr>
          <w:noProof/>
        </w:rPr>
        <w:t>, 5(1), pp. 1–11. Available at: https://doi.org/10.1136/bmjophth-2019-000304.</w:t>
      </w:r>
    </w:p>
    <w:p w14:paraId="73FFDE32" w14:textId="77777777" w:rsidR="00C75A89" w:rsidRPr="00C75A89" w:rsidRDefault="00C75A89" w:rsidP="00C75A89">
      <w:pPr>
        <w:widowControl w:val="0"/>
        <w:autoSpaceDE w:val="0"/>
        <w:autoSpaceDN w:val="0"/>
        <w:adjustRightInd w:val="0"/>
        <w:spacing w:line="360" w:lineRule="auto"/>
        <w:rPr>
          <w:noProof/>
        </w:rPr>
      </w:pPr>
      <w:r w:rsidRPr="00C75A89">
        <w:rPr>
          <w:noProof/>
        </w:rPr>
        <w:t xml:space="preserve">Kaštelan, S. </w:t>
      </w:r>
      <w:r w:rsidRPr="00C75A89">
        <w:rPr>
          <w:i/>
          <w:iCs/>
          <w:noProof/>
        </w:rPr>
        <w:t>et al.</w:t>
      </w:r>
      <w:r w:rsidRPr="00C75A89">
        <w:rPr>
          <w:noProof/>
        </w:rPr>
        <w:t xml:space="preserve"> (2013) ‘Body mass index: A risk factor for retinopathy in type 2 diabetic patients’, </w:t>
      </w:r>
      <w:r w:rsidRPr="00C75A89">
        <w:rPr>
          <w:i/>
          <w:iCs/>
          <w:noProof/>
        </w:rPr>
        <w:t>Mediators of Inflammation</w:t>
      </w:r>
      <w:r w:rsidRPr="00C75A89">
        <w:rPr>
          <w:noProof/>
        </w:rPr>
        <w:t>, 2013. Available at: https://doi.org/10.1155/2013/436329.</w:t>
      </w:r>
    </w:p>
    <w:p w14:paraId="39FC29D6" w14:textId="77777777" w:rsidR="00C75A89" w:rsidRPr="00C75A89" w:rsidRDefault="00C75A89" w:rsidP="00C75A89">
      <w:pPr>
        <w:widowControl w:val="0"/>
        <w:autoSpaceDE w:val="0"/>
        <w:autoSpaceDN w:val="0"/>
        <w:adjustRightInd w:val="0"/>
        <w:spacing w:line="360" w:lineRule="auto"/>
        <w:rPr>
          <w:noProof/>
        </w:rPr>
      </w:pPr>
      <w:r w:rsidRPr="00C75A89">
        <w:rPr>
          <w:noProof/>
        </w:rPr>
        <w:t xml:space="preserve">Kolli, S., Endreddy, A.R. and Reddy, V. (2015) ‘Study of Association of Diabetic Maculopathy With Hyperlipidemia’, </w:t>
      </w:r>
      <w:r w:rsidRPr="00C75A89">
        <w:rPr>
          <w:i/>
          <w:iCs/>
          <w:noProof/>
        </w:rPr>
        <w:t>Journal of Evolution of Medical and Dental Sciences</w:t>
      </w:r>
      <w:r w:rsidRPr="00C75A89">
        <w:rPr>
          <w:noProof/>
        </w:rPr>
        <w:t>, 4(100), pp. 16506–16509. Available at: https://doi.org/10.14260/jemds/2015/2454.</w:t>
      </w:r>
    </w:p>
    <w:p w14:paraId="19DDD262" w14:textId="77777777" w:rsidR="00C75A89" w:rsidRPr="00C75A89" w:rsidRDefault="00C75A89" w:rsidP="00C75A89">
      <w:pPr>
        <w:widowControl w:val="0"/>
        <w:autoSpaceDE w:val="0"/>
        <w:autoSpaceDN w:val="0"/>
        <w:adjustRightInd w:val="0"/>
        <w:spacing w:line="360" w:lineRule="auto"/>
        <w:rPr>
          <w:noProof/>
        </w:rPr>
      </w:pPr>
      <w:r w:rsidRPr="00C75A89">
        <w:rPr>
          <w:noProof/>
        </w:rPr>
        <w:t>Pandey, N. (2021) ‘Influence of serum lipids on clinically significant macular edema in type 2 diabetic retinopathy cases’, 7(1), pp. 82–88.</w:t>
      </w:r>
    </w:p>
    <w:p w14:paraId="6DDCB2B2" w14:textId="77777777" w:rsidR="00C75A89" w:rsidRPr="00C75A89" w:rsidRDefault="00C75A89" w:rsidP="00C75A89">
      <w:pPr>
        <w:widowControl w:val="0"/>
        <w:autoSpaceDE w:val="0"/>
        <w:autoSpaceDN w:val="0"/>
        <w:adjustRightInd w:val="0"/>
        <w:spacing w:line="360" w:lineRule="auto"/>
        <w:rPr>
          <w:noProof/>
        </w:rPr>
      </w:pPr>
      <w:r w:rsidRPr="00C75A89">
        <w:rPr>
          <w:noProof/>
        </w:rPr>
        <w:t xml:space="preserve">Parveen, N. </w:t>
      </w:r>
      <w:r w:rsidRPr="00C75A89">
        <w:rPr>
          <w:i/>
          <w:iCs/>
          <w:noProof/>
        </w:rPr>
        <w:t>et al.</w:t>
      </w:r>
      <w:r w:rsidRPr="00C75A89">
        <w:rPr>
          <w:noProof/>
        </w:rPr>
        <w:t xml:space="preserve"> (2021) ‘Association of diabetic retinopathy with dyslipidemia : a multicenter study Association of diabetic retinopathy with dyslipidemia : a multicenter study’, (June).</w:t>
      </w:r>
    </w:p>
    <w:p w14:paraId="46C0403D" w14:textId="77777777" w:rsidR="00C75A89" w:rsidRPr="00C75A89" w:rsidRDefault="00C75A89" w:rsidP="00C75A89">
      <w:pPr>
        <w:widowControl w:val="0"/>
        <w:autoSpaceDE w:val="0"/>
        <w:autoSpaceDN w:val="0"/>
        <w:adjustRightInd w:val="0"/>
        <w:spacing w:line="360" w:lineRule="auto"/>
        <w:rPr>
          <w:noProof/>
        </w:rPr>
      </w:pPr>
      <w:r w:rsidRPr="00C75A89">
        <w:rPr>
          <w:noProof/>
        </w:rPr>
        <w:t xml:space="preserve">Raman, R. </w:t>
      </w:r>
      <w:r w:rsidRPr="00C75A89">
        <w:rPr>
          <w:i/>
          <w:iCs/>
          <w:noProof/>
        </w:rPr>
        <w:t>et al.</w:t>
      </w:r>
      <w:r w:rsidRPr="00C75A89">
        <w:rPr>
          <w:noProof/>
        </w:rPr>
        <w:t xml:space="preserve"> (2025) ‘Diabetic macular oedema (DMO): an introduction’, 37(125). Available at: https://doi.org/10.1159/000508335.2.</w:t>
      </w:r>
    </w:p>
    <w:p w14:paraId="586D3B73" w14:textId="77777777" w:rsidR="00C75A89" w:rsidRPr="00C75A89" w:rsidRDefault="00C75A89" w:rsidP="00C75A89">
      <w:pPr>
        <w:widowControl w:val="0"/>
        <w:autoSpaceDE w:val="0"/>
        <w:autoSpaceDN w:val="0"/>
        <w:adjustRightInd w:val="0"/>
        <w:spacing w:line="360" w:lineRule="auto"/>
        <w:rPr>
          <w:noProof/>
        </w:rPr>
      </w:pPr>
      <w:r w:rsidRPr="00C75A89">
        <w:rPr>
          <w:noProof/>
        </w:rPr>
        <w:t xml:space="preserve">S, K.S., S.S, B. and M.K., B. (2021) ‘An Observational Study on the Association between Diabetic Retinopathy and Serum Lipid Levels in a Tertiary Centre in Thiruvananthapuram’, </w:t>
      </w:r>
      <w:r w:rsidRPr="00C75A89">
        <w:rPr>
          <w:i/>
          <w:iCs/>
          <w:noProof/>
        </w:rPr>
        <w:t>Journal of Evidence Based Medicine and Healthcare</w:t>
      </w:r>
      <w:r w:rsidRPr="00C75A89">
        <w:rPr>
          <w:noProof/>
        </w:rPr>
        <w:t>, 8(03), pp. 131–135. Available at: https://doi.org/10.18410/jebmh/2021/25.</w:t>
      </w:r>
    </w:p>
    <w:p w14:paraId="718E9C11" w14:textId="77777777" w:rsidR="00C75A89" w:rsidRPr="00C75A89" w:rsidRDefault="00C75A89" w:rsidP="00C75A89">
      <w:pPr>
        <w:widowControl w:val="0"/>
        <w:autoSpaceDE w:val="0"/>
        <w:autoSpaceDN w:val="0"/>
        <w:adjustRightInd w:val="0"/>
        <w:spacing w:line="360" w:lineRule="auto"/>
        <w:rPr>
          <w:noProof/>
        </w:rPr>
      </w:pPr>
      <w:r w:rsidRPr="00C75A89">
        <w:rPr>
          <w:noProof/>
        </w:rPr>
        <w:t xml:space="preserve">Sajjan, N. and Shamsuddin, M. (2016) ‘A study of serum magnesium and dyslipidemia in type 2 diabetes mellitus patients’, </w:t>
      </w:r>
      <w:r w:rsidRPr="00C75A89">
        <w:rPr>
          <w:i/>
          <w:iCs/>
          <w:noProof/>
        </w:rPr>
        <w:t>International Journal of Clinical Biochemistry and Research</w:t>
      </w:r>
      <w:r w:rsidRPr="00C75A89">
        <w:rPr>
          <w:noProof/>
        </w:rPr>
        <w:t>, 3(1), p. 36. Available at: https://doi.org/10.5958/2394-6377.2016.00007.1.</w:t>
      </w:r>
    </w:p>
    <w:p w14:paraId="07062A98" w14:textId="77777777" w:rsidR="00C75A89" w:rsidRPr="00C75A89" w:rsidRDefault="00C75A89" w:rsidP="00C75A89">
      <w:pPr>
        <w:widowControl w:val="0"/>
        <w:autoSpaceDE w:val="0"/>
        <w:autoSpaceDN w:val="0"/>
        <w:adjustRightInd w:val="0"/>
        <w:spacing w:line="360" w:lineRule="auto"/>
        <w:rPr>
          <w:noProof/>
        </w:rPr>
      </w:pPr>
      <w:r w:rsidRPr="00C75A89">
        <w:rPr>
          <w:noProof/>
        </w:rPr>
        <w:t xml:space="preserve">Syndrome, M. </w:t>
      </w:r>
      <w:r w:rsidRPr="00C75A89">
        <w:rPr>
          <w:i/>
          <w:iCs/>
          <w:noProof/>
        </w:rPr>
        <w:t>et al.</w:t>
      </w:r>
      <w:r w:rsidRPr="00C75A89">
        <w:rPr>
          <w:noProof/>
        </w:rPr>
        <w:t xml:space="preserve"> (2020) ‘Prevalence of Diabetic Retinopathy and Its Associated Factors among Diabetic Patients at Debre Markos Referral Hospital , Northwest Study’, pp. 2179–2187.</w:t>
      </w:r>
    </w:p>
    <w:p w14:paraId="3E51EC75" w14:textId="129CCAC9" w:rsidR="008A4DE1" w:rsidRPr="00B55B9F" w:rsidRDefault="00EC1092" w:rsidP="00C75A89">
      <w:pPr>
        <w:widowControl w:val="0"/>
        <w:autoSpaceDE w:val="0"/>
        <w:autoSpaceDN w:val="0"/>
        <w:adjustRightInd w:val="0"/>
        <w:spacing w:line="360" w:lineRule="auto"/>
        <w:rPr>
          <w:lang w:val="en-GB"/>
        </w:rPr>
      </w:pPr>
      <w:r w:rsidRPr="00B55B9F">
        <w:rPr>
          <w:lang w:val="en-GB"/>
        </w:rPr>
        <w:fldChar w:fldCharType="end"/>
      </w:r>
    </w:p>
    <w:p w14:paraId="76B0B6F4" w14:textId="38F52E12" w:rsidR="008A4DE1" w:rsidRPr="00B55B9F" w:rsidRDefault="008A4DE1" w:rsidP="00B718E9">
      <w:pPr>
        <w:spacing w:line="360" w:lineRule="auto"/>
        <w:jc w:val="both"/>
        <w:rPr>
          <w:lang w:val="en-GB"/>
        </w:rPr>
      </w:pPr>
    </w:p>
    <w:sectPr w:rsidR="008A4DE1" w:rsidRPr="00B55B9F" w:rsidSect="00035DBF">
      <w:headerReference w:type="even" r:id="rId8"/>
      <w:headerReference w:type="default" r:id="rId9"/>
      <w:footerReference w:type="even" r:id="rId10"/>
      <w:footerReference w:type="default" r:id="rId11"/>
      <w:headerReference w:type="first" r:id="rId12"/>
      <w:footerReference w:type="first" r:id="rId13"/>
      <w:pgSz w:w="11907" w:h="16839"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A3E286" w14:textId="77777777" w:rsidR="00D47E33" w:rsidRDefault="00D47E33" w:rsidP="004B78A7">
      <w:r>
        <w:separator/>
      </w:r>
    </w:p>
  </w:endnote>
  <w:endnote w:type="continuationSeparator" w:id="0">
    <w:p w14:paraId="000137EA" w14:textId="77777777" w:rsidR="00D47E33" w:rsidRDefault="00D47E33" w:rsidP="004B78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inion Pro">
    <w:altName w:val="Cambria"/>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62902F" w14:textId="77777777" w:rsidR="00C83E76" w:rsidRDefault="00C83E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0654269"/>
      <w:docPartObj>
        <w:docPartGallery w:val="Page Numbers (Bottom of Page)"/>
        <w:docPartUnique/>
      </w:docPartObj>
    </w:sdtPr>
    <w:sdtEndPr>
      <w:rPr>
        <w:noProof/>
      </w:rPr>
    </w:sdtEndPr>
    <w:sdtContent>
      <w:p w14:paraId="4D73C54E" w14:textId="5DC45D01" w:rsidR="00344843" w:rsidRDefault="00344843">
        <w:pPr>
          <w:pStyle w:val="Footer"/>
          <w:jc w:val="center"/>
        </w:pPr>
        <w:r>
          <w:fldChar w:fldCharType="begin"/>
        </w:r>
        <w:r>
          <w:instrText xml:space="preserve"> PAGE   \* MERGEFORMAT </w:instrText>
        </w:r>
        <w:r>
          <w:fldChar w:fldCharType="separate"/>
        </w:r>
        <w:r>
          <w:rPr>
            <w:noProof/>
          </w:rPr>
          <w:t>25</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31852" w14:textId="77777777" w:rsidR="00C83E76" w:rsidRDefault="00C83E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57A54D" w14:textId="77777777" w:rsidR="00D47E33" w:rsidRDefault="00D47E33" w:rsidP="004B78A7">
      <w:r>
        <w:separator/>
      </w:r>
    </w:p>
  </w:footnote>
  <w:footnote w:type="continuationSeparator" w:id="0">
    <w:p w14:paraId="40C3AA9E" w14:textId="77777777" w:rsidR="00D47E33" w:rsidRDefault="00D47E33" w:rsidP="004B78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16A7E2" w14:textId="5C7BAED4" w:rsidR="00C83E76" w:rsidRDefault="00C83E76">
    <w:pPr>
      <w:pStyle w:val="Header"/>
    </w:pPr>
    <w:r>
      <w:rPr>
        <w:noProof/>
      </w:rPr>
      <w:pict w14:anchorId="4421B7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9959423" o:spid="_x0000_s2050" type="#_x0000_t136" style="position:absolute;margin-left:0;margin-top:0;width:571.8pt;height:64.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DB5D99" w14:textId="7EB71F23" w:rsidR="00C83E76" w:rsidRDefault="00C83E76">
    <w:pPr>
      <w:pStyle w:val="Header"/>
    </w:pPr>
    <w:r>
      <w:rPr>
        <w:noProof/>
      </w:rPr>
      <w:pict w14:anchorId="51E5FA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9959424" o:spid="_x0000_s2051" type="#_x0000_t136" style="position:absolute;margin-left:0;margin-top:0;width:571.8pt;height:64.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9DB103" w14:textId="0BFBBD52" w:rsidR="00C83E76" w:rsidRDefault="00C83E76">
    <w:pPr>
      <w:pStyle w:val="Header"/>
    </w:pPr>
    <w:r>
      <w:rPr>
        <w:noProof/>
      </w:rPr>
      <w:pict w14:anchorId="0A80D8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9959422" o:spid="_x0000_s2049" type="#_x0000_t136" style="position:absolute;margin-left:0;margin-top:0;width:571.8pt;height:64.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C29A5"/>
    <w:multiLevelType w:val="hybridMultilevel"/>
    <w:tmpl w:val="A940A076"/>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 w15:restartNumberingAfterBreak="0">
    <w:nsid w:val="11192A50"/>
    <w:multiLevelType w:val="hybridMultilevel"/>
    <w:tmpl w:val="FF3891DA"/>
    <w:lvl w:ilvl="0" w:tplc="4FA86B0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1C846A9"/>
    <w:multiLevelType w:val="hybridMultilevel"/>
    <w:tmpl w:val="D6482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D47D3C"/>
    <w:multiLevelType w:val="hybridMultilevel"/>
    <w:tmpl w:val="7ECAA220"/>
    <w:lvl w:ilvl="0" w:tplc="0E2037B8">
      <w:start w:val="1"/>
      <w:numFmt w:val="bullet"/>
      <w:lvlText w:val="•"/>
      <w:lvlJc w:val="left"/>
      <w:pPr>
        <w:tabs>
          <w:tab w:val="num" w:pos="720"/>
        </w:tabs>
        <w:ind w:left="720" w:hanging="360"/>
      </w:pPr>
      <w:rPr>
        <w:rFonts w:ascii="Arial" w:hAnsi="Arial" w:hint="default"/>
      </w:rPr>
    </w:lvl>
    <w:lvl w:ilvl="1" w:tplc="F3AE1D54" w:tentative="1">
      <w:start w:val="1"/>
      <w:numFmt w:val="bullet"/>
      <w:lvlText w:val="•"/>
      <w:lvlJc w:val="left"/>
      <w:pPr>
        <w:tabs>
          <w:tab w:val="num" w:pos="1440"/>
        </w:tabs>
        <w:ind w:left="1440" w:hanging="360"/>
      </w:pPr>
      <w:rPr>
        <w:rFonts w:ascii="Arial" w:hAnsi="Arial" w:hint="default"/>
      </w:rPr>
    </w:lvl>
    <w:lvl w:ilvl="2" w:tplc="7AC4126A" w:tentative="1">
      <w:start w:val="1"/>
      <w:numFmt w:val="bullet"/>
      <w:lvlText w:val="•"/>
      <w:lvlJc w:val="left"/>
      <w:pPr>
        <w:tabs>
          <w:tab w:val="num" w:pos="2160"/>
        </w:tabs>
        <w:ind w:left="2160" w:hanging="360"/>
      </w:pPr>
      <w:rPr>
        <w:rFonts w:ascii="Arial" w:hAnsi="Arial" w:hint="default"/>
      </w:rPr>
    </w:lvl>
    <w:lvl w:ilvl="3" w:tplc="F20698BE" w:tentative="1">
      <w:start w:val="1"/>
      <w:numFmt w:val="bullet"/>
      <w:lvlText w:val="•"/>
      <w:lvlJc w:val="left"/>
      <w:pPr>
        <w:tabs>
          <w:tab w:val="num" w:pos="2880"/>
        </w:tabs>
        <w:ind w:left="2880" w:hanging="360"/>
      </w:pPr>
      <w:rPr>
        <w:rFonts w:ascii="Arial" w:hAnsi="Arial" w:hint="default"/>
      </w:rPr>
    </w:lvl>
    <w:lvl w:ilvl="4" w:tplc="26783F44" w:tentative="1">
      <w:start w:val="1"/>
      <w:numFmt w:val="bullet"/>
      <w:lvlText w:val="•"/>
      <w:lvlJc w:val="left"/>
      <w:pPr>
        <w:tabs>
          <w:tab w:val="num" w:pos="3600"/>
        </w:tabs>
        <w:ind w:left="3600" w:hanging="360"/>
      </w:pPr>
      <w:rPr>
        <w:rFonts w:ascii="Arial" w:hAnsi="Arial" w:hint="default"/>
      </w:rPr>
    </w:lvl>
    <w:lvl w:ilvl="5" w:tplc="8826BC2E" w:tentative="1">
      <w:start w:val="1"/>
      <w:numFmt w:val="bullet"/>
      <w:lvlText w:val="•"/>
      <w:lvlJc w:val="left"/>
      <w:pPr>
        <w:tabs>
          <w:tab w:val="num" w:pos="4320"/>
        </w:tabs>
        <w:ind w:left="4320" w:hanging="360"/>
      </w:pPr>
      <w:rPr>
        <w:rFonts w:ascii="Arial" w:hAnsi="Arial" w:hint="default"/>
      </w:rPr>
    </w:lvl>
    <w:lvl w:ilvl="6" w:tplc="D8B29C80" w:tentative="1">
      <w:start w:val="1"/>
      <w:numFmt w:val="bullet"/>
      <w:lvlText w:val="•"/>
      <w:lvlJc w:val="left"/>
      <w:pPr>
        <w:tabs>
          <w:tab w:val="num" w:pos="5040"/>
        </w:tabs>
        <w:ind w:left="5040" w:hanging="360"/>
      </w:pPr>
      <w:rPr>
        <w:rFonts w:ascii="Arial" w:hAnsi="Arial" w:hint="default"/>
      </w:rPr>
    </w:lvl>
    <w:lvl w:ilvl="7" w:tplc="4E00CBF8" w:tentative="1">
      <w:start w:val="1"/>
      <w:numFmt w:val="bullet"/>
      <w:lvlText w:val="•"/>
      <w:lvlJc w:val="left"/>
      <w:pPr>
        <w:tabs>
          <w:tab w:val="num" w:pos="5760"/>
        </w:tabs>
        <w:ind w:left="5760" w:hanging="360"/>
      </w:pPr>
      <w:rPr>
        <w:rFonts w:ascii="Arial" w:hAnsi="Arial" w:hint="default"/>
      </w:rPr>
    </w:lvl>
    <w:lvl w:ilvl="8" w:tplc="9850DE5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5C9635E"/>
    <w:multiLevelType w:val="hybridMultilevel"/>
    <w:tmpl w:val="8CDC391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C2F7FCD"/>
    <w:multiLevelType w:val="hybridMultilevel"/>
    <w:tmpl w:val="9F6C8F5C"/>
    <w:lvl w:ilvl="0" w:tplc="1F34899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B63ACA"/>
    <w:multiLevelType w:val="hybridMultilevel"/>
    <w:tmpl w:val="1AAA5022"/>
    <w:lvl w:ilvl="0" w:tplc="04090001">
      <w:start w:val="1"/>
      <w:numFmt w:val="bullet"/>
      <w:lvlText w:val=""/>
      <w:lvlJc w:val="left"/>
      <w:pPr>
        <w:ind w:left="1680" w:hanging="360"/>
      </w:pPr>
      <w:rPr>
        <w:rFonts w:ascii="Symbol" w:hAnsi="Symbol" w:hint="default"/>
      </w:rPr>
    </w:lvl>
    <w:lvl w:ilvl="1" w:tplc="04090003" w:tentative="1">
      <w:start w:val="1"/>
      <w:numFmt w:val="bullet"/>
      <w:lvlText w:val="o"/>
      <w:lvlJc w:val="left"/>
      <w:pPr>
        <w:ind w:left="2400" w:hanging="360"/>
      </w:pPr>
      <w:rPr>
        <w:rFonts w:ascii="Courier New" w:hAnsi="Courier New" w:cs="Courier New" w:hint="default"/>
      </w:rPr>
    </w:lvl>
    <w:lvl w:ilvl="2" w:tplc="04090005" w:tentative="1">
      <w:start w:val="1"/>
      <w:numFmt w:val="bullet"/>
      <w:lvlText w:val=""/>
      <w:lvlJc w:val="left"/>
      <w:pPr>
        <w:ind w:left="3120" w:hanging="360"/>
      </w:pPr>
      <w:rPr>
        <w:rFonts w:ascii="Wingdings" w:hAnsi="Wingdings" w:hint="default"/>
      </w:rPr>
    </w:lvl>
    <w:lvl w:ilvl="3" w:tplc="04090001" w:tentative="1">
      <w:start w:val="1"/>
      <w:numFmt w:val="bullet"/>
      <w:lvlText w:val=""/>
      <w:lvlJc w:val="left"/>
      <w:pPr>
        <w:ind w:left="3840" w:hanging="360"/>
      </w:pPr>
      <w:rPr>
        <w:rFonts w:ascii="Symbol" w:hAnsi="Symbol" w:hint="default"/>
      </w:rPr>
    </w:lvl>
    <w:lvl w:ilvl="4" w:tplc="04090003" w:tentative="1">
      <w:start w:val="1"/>
      <w:numFmt w:val="bullet"/>
      <w:lvlText w:val="o"/>
      <w:lvlJc w:val="left"/>
      <w:pPr>
        <w:ind w:left="4560" w:hanging="360"/>
      </w:pPr>
      <w:rPr>
        <w:rFonts w:ascii="Courier New" w:hAnsi="Courier New" w:cs="Courier New" w:hint="default"/>
      </w:rPr>
    </w:lvl>
    <w:lvl w:ilvl="5" w:tplc="04090005" w:tentative="1">
      <w:start w:val="1"/>
      <w:numFmt w:val="bullet"/>
      <w:lvlText w:val=""/>
      <w:lvlJc w:val="left"/>
      <w:pPr>
        <w:ind w:left="5280" w:hanging="360"/>
      </w:pPr>
      <w:rPr>
        <w:rFonts w:ascii="Wingdings" w:hAnsi="Wingdings" w:hint="default"/>
      </w:rPr>
    </w:lvl>
    <w:lvl w:ilvl="6" w:tplc="04090001" w:tentative="1">
      <w:start w:val="1"/>
      <w:numFmt w:val="bullet"/>
      <w:lvlText w:val=""/>
      <w:lvlJc w:val="left"/>
      <w:pPr>
        <w:ind w:left="6000" w:hanging="360"/>
      </w:pPr>
      <w:rPr>
        <w:rFonts w:ascii="Symbol" w:hAnsi="Symbol" w:hint="default"/>
      </w:rPr>
    </w:lvl>
    <w:lvl w:ilvl="7" w:tplc="04090003" w:tentative="1">
      <w:start w:val="1"/>
      <w:numFmt w:val="bullet"/>
      <w:lvlText w:val="o"/>
      <w:lvlJc w:val="left"/>
      <w:pPr>
        <w:ind w:left="6720" w:hanging="360"/>
      </w:pPr>
      <w:rPr>
        <w:rFonts w:ascii="Courier New" w:hAnsi="Courier New" w:cs="Courier New" w:hint="default"/>
      </w:rPr>
    </w:lvl>
    <w:lvl w:ilvl="8" w:tplc="04090005" w:tentative="1">
      <w:start w:val="1"/>
      <w:numFmt w:val="bullet"/>
      <w:lvlText w:val=""/>
      <w:lvlJc w:val="left"/>
      <w:pPr>
        <w:ind w:left="7440" w:hanging="360"/>
      </w:pPr>
      <w:rPr>
        <w:rFonts w:ascii="Wingdings" w:hAnsi="Wingdings" w:hint="default"/>
      </w:rPr>
    </w:lvl>
  </w:abstractNum>
  <w:abstractNum w:abstractNumId="7" w15:restartNumberingAfterBreak="0">
    <w:nsid w:val="26D32A3A"/>
    <w:multiLevelType w:val="multilevel"/>
    <w:tmpl w:val="519C55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CD17C7B"/>
    <w:multiLevelType w:val="hybridMultilevel"/>
    <w:tmpl w:val="484E5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954B3A"/>
    <w:multiLevelType w:val="hybridMultilevel"/>
    <w:tmpl w:val="8384EC70"/>
    <w:lvl w:ilvl="0" w:tplc="263C4048">
      <w:start w:val="1"/>
      <w:numFmt w:val="bullet"/>
      <w:lvlText w:val="•"/>
      <w:lvlJc w:val="left"/>
      <w:pPr>
        <w:tabs>
          <w:tab w:val="num" w:pos="720"/>
        </w:tabs>
        <w:ind w:left="720" w:hanging="360"/>
      </w:pPr>
      <w:rPr>
        <w:rFonts w:ascii="Arial" w:hAnsi="Arial" w:hint="default"/>
      </w:rPr>
    </w:lvl>
    <w:lvl w:ilvl="1" w:tplc="6DFE2CF6">
      <w:start w:val="1"/>
      <w:numFmt w:val="bullet"/>
      <w:lvlText w:val="•"/>
      <w:lvlJc w:val="left"/>
      <w:pPr>
        <w:tabs>
          <w:tab w:val="num" w:pos="1440"/>
        </w:tabs>
        <w:ind w:left="1440" w:hanging="360"/>
      </w:pPr>
      <w:rPr>
        <w:rFonts w:ascii="Arial" w:hAnsi="Arial" w:hint="default"/>
      </w:rPr>
    </w:lvl>
    <w:lvl w:ilvl="2" w:tplc="5D66A810" w:tentative="1">
      <w:start w:val="1"/>
      <w:numFmt w:val="bullet"/>
      <w:lvlText w:val="•"/>
      <w:lvlJc w:val="left"/>
      <w:pPr>
        <w:tabs>
          <w:tab w:val="num" w:pos="2160"/>
        </w:tabs>
        <w:ind w:left="2160" w:hanging="360"/>
      </w:pPr>
      <w:rPr>
        <w:rFonts w:ascii="Arial" w:hAnsi="Arial" w:hint="default"/>
      </w:rPr>
    </w:lvl>
    <w:lvl w:ilvl="3" w:tplc="1910E376" w:tentative="1">
      <w:start w:val="1"/>
      <w:numFmt w:val="bullet"/>
      <w:lvlText w:val="•"/>
      <w:lvlJc w:val="left"/>
      <w:pPr>
        <w:tabs>
          <w:tab w:val="num" w:pos="2880"/>
        </w:tabs>
        <w:ind w:left="2880" w:hanging="360"/>
      </w:pPr>
      <w:rPr>
        <w:rFonts w:ascii="Arial" w:hAnsi="Arial" w:hint="default"/>
      </w:rPr>
    </w:lvl>
    <w:lvl w:ilvl="4" w:tplc="E620E170" w:tentative="1">
      <w:start w:val="1"/>
      <w:numFmt w:val="bullet"/>
      <w:lvlText w:val="•"/>
      <w:lvlJc w:val="left"/>
      <w:pPr>
        <w:tabs>
          <w:tab w:val="num" w:pos="3600"/>
        </w:tabs>
        <w:ind w:left="3600" w:hanging="360"/>
      </w:pPr>
      <w:rPr>
        <w:rFonts w:ascii="Arial" w:hAnsi="Arial" w:hint="default"/>
      </w:rPr>
    </w:lvl>
    <w:lvl w:ilvl="5" w:tplc="3A403274" w:tentative="1">
      <w:start w:val="1"/>
      <w:numFmt w:val="bullet"/>
      <w:lvlText w:val="•"/>
      <w:lvlJc w:val="left"/>
      <w:pPr>
        <w:tabs>
          <w:tab w:val="num" w:pos="4320"/>
        </w:tabs>
        <w:ind w:left="4320" w:hanging="360"/>
      </w:pPr>
      <w:rPr>
        <w:rFonts w:ascii="Arial" w:hAnsi="Arial" w:hint="default"/>
      </w:rPr>
    </w:lvl>
    <w:lvl w:ilvl="6" w:tplc="135E766E" w:tentative="1">
      <w:start w:val="1"/>
      <w:numFmt w:val="bullet"/>
      <w:lvlText w:val="•"/>
      <w:lvlJc w:val="left"/>
      <w:pPr>
        <w:tabs>
          <w:tab w:val="num" w:pos="5040"/>
        </w:tabs>
        <w:ind w:left="5040" w:hanging="360"/>
      </w:pPr>
      <w:rPr>
        <w:rFonts w:ascii="Arial" w:hAnsi="Arial" w:hint="default"/>
      </w:rPr>
    </w:lvl>
    <w:lvl w:ilvl="7" w:tplc="B5BECAC2" w:tentative="1">
      <w:start w:val="1"/>
      <w:numFmt w:val="bullet"/>
      <w:lvlText w:val="•"/>
      <w:lvlJc w:val="left"/>
      <w:pPr>
        <w:tabs>
          <w:tab w:val="num" w:pos="5760"/>
        </w:tabs>
        <w:ind w:left="5760" w:hanging="360"/>
      </w:pPr>
      <w:rPr>
        <w:rFonts w:ascii="Arial" w:hAnsi="Arial" w:hint="default"/>
      </w:rPr>
    </w:lvl>
    <w:lvl w:ilvl="8" w:tplc="F5429A8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9150C23"/>
    <w:multiLevelType w:val="hybridMultilevel"/>
    <w:tmpl w:val="77E86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600FA4"/>
    <w:multiLevelType w:val="hybridMultilevel"/>
    <w:tmpl w:val="F9C814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452CA2"/>
    <w:multiLevelType w:val="multilevel"/>
    <w:tmpl w:val="933CDD6A"/>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08C7404"/>
    <w:multiLevelType w:val="hybridMultilevel"/>
    <w:tmpl w:val="0D0625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495503B"/>
    <w:multiLevelType w:val="hybridMultilevel"/>
    <w:tmpl w:val="4964D592"/>
    <w:lvl w:ilvl="0" w:tplc="E72403F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A090887"/>
    <w:multiLevelType w:val="hybridMultilevel"/>
    <w:tmpl w:val="A2922382"/>
    <w:lvl w:ilvl="0" w:tplc="AE800758">
      <w:start w:val="1"/>
      <w:numFmt w:val="bullet"/>
      <w:lvlText w:val="•"/>
      <w:lvlJc w:val="left"/>
      <w:pPr>
        <w:tabs>
          <w:tab w:val="num" w:pos="720"/>
        </w:tabs>
        <w:ind w:left="720" w:hanging="360"/>
      </w:pPr>
      <w:rPr>
        <w:rFonts w:ascii="Arial" w:hAnsi="Arial" w:hint="default"/>
      </w:rPr>
    </w:lvl>
    <w:lvl w:ilvl="1" w:tplc="064CF826" w:tentative="1">
      <w:start w:val="1"/>
      <w:numFmt w:val="bullet"/>
      <w:lvlText w:val="•"/>
      <w:lvlJc w:val="left"/>
      <w:pPr>
        <w:tabs>
          <w:tab w:val="num" w:pos="1440"/>
        </w:tabs>
        <w:ind w:left="1440" w:hanging="360"/>
      </w:pPr>
      <w:rPr>
        <w:rFonts w:ascii="Arial" w:hAnsi="Arial" w:hint="default"/>
      </w:rPr>
    </w:lvl>
    <w:lvl w:ilvl="2" w:tplc="85B024FA" w:tentative="1">
      <w:start w:val="1"/>
      <w:numFmt w:val="bullet"/>
      <w:lvlText w:val="•"/>
      <w:lvlJc w:val="left"/>
      <w:pPr>
        <w:tabs>
          <w:tab w:val="num" w:pos="2160"/>
        </w:tabs>
        <w:ind w:left="2160" w:hanging="360"/>
      </w:pPr>
      <w:rPr>
        <w:rFonts w:ascii="Arial" w:hAnsi="Arial" w:hint="default"/>
      </w:rPr>
    </w:lvl>
    <w:lvl w:ilvl="3" w:tplc="0354F146" w:tentative="1">
      <w:start w:val="1"/>
      <w:numFmt w:val="bullet"/>
      <w:lvlText w:val="•"/>
      <w:lvlJc w:val="left"/>
      <w:pPr>
        <w:tabs>
          <w:tab w:val="num" w:pos="2880"/>
        </w:tabs>
        <w:ind w:left="2880" w:hanging="360"/>
      </w:pPr>
      <w:rPr>
        <w:rFonts w:ascii="Arial" w:hAnsi="Arial" w:hint="default"/>
      </w:rPr>
    </w:lvl>
    <w:lvl w:ilvl="4" w:tplc="C4823A08" w:tentative="1">
      <w:start w:val="1"/>
      <w:numFmt w:val="bullet"/>
      <w:lvlText w:val="•"/>
      <w:lvlJc w:val="left"/>
      <w:pPr>
        <w:tabs>
          <w:tab w:val="num" w:pos="3600"/>
        </w:tabs>
        <w:ind w:left="3600" w:hanging="360"/>
      </w:pPr>
      <w:rPr>
        <w:rFonts w:ascii="Arial" w:hAnsi="Arial" w:hint="default"/>
      </w:rPr>
    </w:lvl>
    <w:lvl w:ilvl="5" w:tplc="ABFEC6C6" w:tentative="1">
      <w:start w:val="1"/>
      <w:numFmt w:val="bullet"/>
      <w:lvlText w:val="•"/>
      <w:lvlJc w:val="left"/>
      <w:pPr>
        <w:tabs>
          <w:tab w:val="num" w:pos="4320"/>
        </w:tabs>
        <w:ind w:left="4320" w:hanging="360"/>
      </w:pPr>
      <w:rPr>
        <w:rFonts w:ascii="Arial" w:hAnsi="Arial" w:hint="default"/>
      </w:rPr>
    </w:lvl>
    <w:lvl w:ilvl="6" w:tplc="210E76E2" w:tentative="1">
      <w:start w:val="1"/>
      <w:numFmt w:val="bullet"/>
      <w:lvlText w:val="•"/>
      <w:lvlJc w:val="left"/>
      <w:pPr>
        <w:tabs>
          <w:tab w:val="num" w:pos="5040"/>
        </w:tabs>
        <w:ind w:left="5040" w:hanging="360"/>
      </w:pPr>
      <w:rPr>
        <w:rFonts w:ascii="Arial" w:hAnsi="Arial" w:hint="default"/>
      </w:rPr>
    </w:lvl>
    <w:lvl w:ilvl="7" w:tplc="2A345922" w:tentative="1">
      <w:start w:val="1"/>
      <w:numFmt w:val="bullet"/>
      <w:lvlText w:val="•"/>
      <w:lvlJc w:val="left"/>
      <w:pPr>
        <w:tabs>
          <w:tab w:val="num" w:pos="5760"/>
        </w:tabs>
        <w:ind w:left="5760" w:hanging="360"/>
      </w:pPr>
      <w:rPr>
        <w:rFonts w:ascii="Arial" w:hAnsi="Arial" w:hint="default"/>
      </w:rPr>
    </w:lvl>
    <w:lvl w:ilvl="8" w:tplc="07989302"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A654657"/>
    <w:multiLevelType w:val="hybridMultilevel"/>
    <w:tmpl w:val="68ACE440"/>
    <w:lvl w:ilvl="0" w:tplc="0A5E0E32">
      <w:start w:val="1"/>
      <w:numFmt w:val="bullet"/>
      <w:lvlText w:val="•"/>
      <w:lvlJc w:val="left"/>
      <w:pPr>
        <w:tabs>
          <w:tab w:val="num" w:pos="720"/>
        </w:tabs>
        <w:ind w:left="720" w:hanging="360"/>
      </w:pPr>
      <w:rPr>
        <w:rFonts w:ascii="Arial" w:hAnsi="Arial" w:hint="default"/>
      </w:rPr>
    </w:lvl>
    <w:lvl w:ilvl="1" w:tplc="08D2D86C" w:tentative="1">
      <w:start w:val="1"/>
      <w:numFmt w:val="bullet"/>
      <w:lvlText w:val="•"/>
      <w:lvlJc w:val="left"/>
      <w:pPr>
        <w:tabs>
          <w:tab w:val="num" w:pos="1440"/>
        </w:tabs>
        <w:ind w:left="1440" w:hanging="360"/>
      </w:pPr>
      <w:rPr>
        <w:rFonts w:ascii="Arial" w:hAnsi="Arial" w:hint="default"/>
      </w:rPr>
    </w:lvl>
    <w:lvl w:ilvl="2" w:tplc="26D2BD64" w:tentative="1">
      <w:start w:val="1"/>
      <w:numFmt w:val="bullet"/>
      <w:lvlText w:val="•"/>
      <w:lvlJc w:val="left"/>
      <w:pPr>
        <w:tabs>
          <w:tab w:val="num" w:pos="2160"/>
        </w:tabs>
        <w:ind w:left="2160" w:hanging="360"/>
      </w:pPr>
      <w:rPr>
        <w:rFonts w:ascii="Arial" w:hAnsi="Arial" w:hint="default"/>
      </w:rPr>
    </w:lvl>
    <w:lvl w:ilvl="3" w:tplc="2D128DFC" w:tentative="1">
      <w:start w:val="1"/>
      <w:numFmt w:val="bullet"/>
      <w:lvlText w:val="•"/>
      <w:lvlJc w:val="left"/>
      <w:pPr>
        <w:tabs>
          <w:tab w:val="num" w:pos="2880"/>
        </w:tabs>
        <w:ind w:left="2880" w:hanging="360"/>
      </w:pPr>
      <w:rPr>
        <w:rFonts w:ascii="Arial" w:hAnsi="Arial" w:hint="default"/>
      </w:rPr>
    </w:lvl>
    <w:lvl w:ilvl="4" w:tplc="9BB2841E" w:tentative="1">
      <w:start w:val="1"/>
      <w:numFmt w:val="bullet"/>
      <w:lvlText w:val="•"/>
      <w:lvlJc w:val="left"/>
      <w:pPr>
        <w:tabs>
          <w:tab w:val="num" w:pos="3600"/>
        </w:tabs>
        <w:ind w:left="3600" w:hanging="360"/>
      </w:pPr>
      <w:rPr>
        <w:rFonts w:ascii="Arial" w:hAnsi="Arial" w:hint="default"/>
      </w:rPr>
    </w:lvl>
    <w:lvl w:ilvl="5" w:tplc="EE362A76" w:tentative="1">
      <w:start w:val="1"/>
      <w:numFmt w:val="bullet"/>
      <w:lvlText w:val="•"/>
      <w:lvlJc w:val="left"/>
      <w:pPr>
        <w:tabs>
          <w:tab w:val="num" w:pos="4320"/>
        </w:tabs>
        <w:ind w:left="4320" w:hanging="360"/>
      </w:pPr>
      <w:rPr>
        <w:rFonts w:ascii="Arial" w:hAnsi="Arial" w:hint="default"/>
      </w:rPr>
    </w:lvl>
    <w:lvl w:ilvl="6" w:tplc="40989B14" w:tentative="1">
      <w:start w:val="1"/>
      <w:numFmt w:val="bullet"/>
      <w:lvlText w:val="•"/>
      <w:lvlJc w:val="left"/>
      <w:pPr>
        <w:tabs>
          <w:tab w:val="num" w:pos="5040"/>
        </w:tabs>
        <w:ind w:left="5040" w:hanging="360"/>
      </w:pPr>
      <w:rPr>
        <w:rFonts w:ascii="Arial" w:hAnsi="Arial" w:hint="default"/>
      </w:rPr>
    </w:lvl>
    <w:lvl w:ilvl="7" w:tplc="F698BB16" w:tentative="1">
      <w:start w:val="1"/>
      <w:numFmt w:val="bullet"/>
      <w:lvlText w:val="•"/>
      <w:lvlJc w:val="left"/>
      <w:pPr>
        <w:tabs>
          <w:tab w:val="num" w:pos="5760"/>
        </w:tabs>
        <w:ind w:left="5760" w:hanging="360"/>
      </w:pPr>
      <w:rPr>
        <w:rFonts w:ascii="Arial" w:hAnsi="Arial" w:hint="default"/>
      </w:rPr>
    </w:lvl>
    <w:lvl w:ilvl="8" w:tplc="F20C3FD8"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05D3C55"/>
    <w:multiLevelType w:val="hybridMultilevel"/>
    <w:tmpl w:val="BEE83B2A"/>
    <w:lvl w:ilvl="0" w:tplc="997C9B5C">
      <w:start w:val="1"/>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8" w15:restartNumberingAfterBreak="0">
    <w:nsid w:val="56D32685"/>
    <w:multiLevelType w:val="hybridMultilevel"/>
    <w:tmpl w:val="28BE56E2"/>
    <w:lvl w:ilvl="0" w:tplc="C5BC5180">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5C9F16DE"/>
    <w:multiLevelType w:val="hybridMultilevel"/>
    <w:tmpl w:val="F278AF22"/>
    <w:lvl w:ilvl="0" w:tplc="4B54582A">
      <w:start w:val="1"/>
      <w:numFmt w:val="bullet"/>
      <w:lvlText w:val="•"/>
      <w:lvlJc w:val="left"/>
      <w:pPr>
        <w:tabs>
          <w:tab w:val="num" w:pos="720"/>
        </w:tabs>
        <w:ind w:left="720" w:hanging="360"/>
      </w:pPr>
      <w:rPr>
        <w:rFonts w:ascii="Arial" w:hAnsi="Arial" w:hint="default"/>
      </w:rPr>
    </w:lvl>
    <w:lvl w:ilvl="1" w:tplc="9C0E66FC" w:tentative="1">
      <w:start w:val="1"/>
      <w:numFmt w:val="bullet"/>
      <w:lvlText w:val="•"/>
      <w:lvlJc w:val="left"/>
      <w:pPr>
        <w:tabs>
          <w:tab w:val="num" w:pos="1440"/>
        </w:tabs>
        <w:ind w:left="1440" w:hanging="360"/>
      </w:pPr>
      <w:rPr>
        <w:rFonts w:ascii="Arial" w:hAnsi="Arial" w:hint="default"/>
      </w:rPr>
    </w:lvl>
    <w:lvl w:ilvl="2" w:tplc="57A27092" w:tentative="1">
      <w:start w:val="1"/>
      <w:numFmt w:val="bullet"/>
      <w:lvlText w:val="•"/>
      <w:lvlJc w:val="left"/>
      <w:pPr>
        <w:tabs>
          <w:tab w:val="num" w:pos="2160"/>
        </w:tabs>
        <w:ind w:left="2160" w:hanging="360"/>
      </w:pPr>
      <w:rPr>
        <w:rFonts w:ascii="Arial" w:hAnsi="Arial" w:hint="default"/>
      </w:rPr>
    </w:lvl>
    <w:lvl w:ilvl="3" w:tplc="F7681B7E" w:tentative="1">
      <w:start w:val="1"/>
      <w:numFmt w:val="bullet"/>
      <w:lvlText w:val="•"/>
      <w:lvlJc w:val="left"/>
      <w:pPr>
        <w:tabs>
          <w:tab w:val="num" w:pos="2880"/>
        </w:tabs>
        <w:ind w:left="2880" w:hanging="360"/>
      </w:pPr>
      <w:rPr>
        <w:rFonts w:ascii="Arial" w:hAnsi="Arial" w:hint="default"/>
      </w:rPr>
    </w:lvl>
    <w:lvl w:ilvl="4" w:tplc="12A82FEC" w:tentative="1">
      <w:start w:val="1"/>
      <w:numFmt w:val="bullet"/>
      <w:lvlText w:val="•"/>
      <w:lvlJc w:val="left"/>
      <w:pPr>
        <w:tabs>
          <w:tab w:val="num" w:pos="3600"/>
        </w:tabs>
        <w:ind w:left="3600" w:hanging="360"/>
      </w:pPr>
      <w:rPr>
        <w:rFonts w:ascii="Arial" w:hAnsi="Arial" w:hint="default"/>
      </w:rPr>
    </w:lvl>
    <w:lvl w:ilvl="5" w:tplc="D75C9634" w:tentative="1">
      <w:start w:val="1"/>
      <w:numFmt w:val="bullet"/>
      <w:lvlText w:val="•"/>
      <w:lvlJc w:val="left"/>
      <w:pPr>
        <w:tabs>
          <w:tab w:val="num" w:pos="4320"/>
        </w:tabs>
        <w:ind w:left="4320" w:hanging="360"/>
      </w:pPr>
      <w:rPr>
        <w:rFonts w:ascii="Arial" w:hAnsi="Arial" w:hint="default"/>
      </w:rPr>
    </w:lvl>
    <w:lvl w:ilvl="6" w:tplc="EC3420AA" w:tentative="1">
      <w:start w:val="1"/>
      <w:numFmt w:val="bullet"/>
      <w:lvlText w:val="•"/>
      <w:lvlJc w:val="left"/>
      <w:pPr>
        <w:tabs>
          <w:tab w:val="num" w:pos="5040"/>
        </w:tabs>
        <w:ind w:left="5040" w:hanging="360"/>
      </w:pPr>
      <w:rPr>
        <w:rFonts w:ascii="Arial" w:hAnsi="Arial" w:hint="default"/>
      </w:rPr>
    </w:lvl>
    <w:lvl w:ilvl="7" w:tplc="5DD41E54" w:tentative="1">
      <w:start w:val="1"/>
      <w:numFmt w:val="bullet"/>
      <w:lvlText w:val="•"/>
      <w:lvlJc w:val="left"/>
      <w:pPr>
        <w:tabs>
          <w:tab w:val="num" w:pos="5760"/>
        </w:tabs>
        <w:ind w:left="5760" w:hanging="360"/>
      </w:pPr>
      <w:rPr>
        <w:rFonts w:ascii="Arial" w:hAnsi="Arial" w:hint="default"/>
      </w:rPr>
    </w:lvl>
    <w:lvl w:ilvl="8" w:tplc="D9449F90"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ED72C3C"/>
    <w:multiLevelType w:val="hybridMultilevel"/>
    <w:tmpl w:val="7B0AAB2C"/>
    <w:lvl w:ilvl="0" w:tplc="2D881DB8">
      <w:start w:val="1"/>
      <w:numFmt w:val="decimal"/>
      <w:lvlText w:val="%1."/>
      <w:lvlJc w:val="left"/>
      <w:pPr>
        <w:tabs>
          <w:tab w:val="num" w:pos="720"/>
        </w:tabs>
        <w:ind w:left="720" w:hanging="360"/>
      </w:pPr>
    </w:lvl>
    <w:lvl w:ilvl="1" w:tplc="772EB120" w:tentative="1">
      <w:start w:val="1"/>
      <w:numFmt w:val="decimal"/>
      <w:lvlText w:val="%2."/>
      <w:lvlJc w:val="left"/>
      <w:pPr>
        <w:tabs>
          <w:tab w:val="num" w:pos="1440"/>
        </w:tabs>
        <w:ind w:left="1440" w:hanging="360"/>
      </w:pPr>
    </w:lvl>
    <w:lvl w:ilvl="2" w:tplc="8F2AD2B6" w:tentative="1">
      <w:start w:val="1"/>
      <w:numFmt w:val="decimal"/>
      <w:lvlText w:val="%3."/>
      <w:lvlJc w:val="left"/>
      <w:pPr>
        <w:tabs>
          <w:tab w:val="num" w:pos="2160"/>
        </w:tabs>
        <w:ind w:left="2160" w:hanging="360"/>
      </w:pPr>
    </w:lvl>
    <w:lvl w:ilvl="3" w:tplc="416A1534" w:tentative="1">
      <w:start w:val="1"/>
      <w:numFmt w:val="decimal"/>
      <w:lvlText w:val="%4."/>
      <w:lvlJc w:val="left"/>
      <w:pPr>
        <w:tabs>
          <w:tab w:val="num" w:pos="2880"/>
        </w:tabs>
        <w:ind w:left="2880" w:hanging="360"/>
      </w:pPr>
    </w:lvl>
    <w:lvl w:ilvl="4" w:tplc="AAFC127A" w:tentative="1">
      <w:start w:val="1"/>
      <w:numFmt w:val="decimal"/>
      <w:lvlText w:val="%5."/>
      <w:lvlJc w:val="left"/>
      <w:pPr>
        <w:tabs>
          <w:tab w:val="num" w:pos="3600"/>
        </w:tabs>
        <w:ind w:left="3600" w:hanging="360"/>
      </w:pPr>
    </w:lvl>
    <w:lvl w:ilvl="5" w:tplc="3B5C9544" w:tentative="1">
      <w:start w:val="1"/>
      <w:numFmt w:val="decimal"/>
      <w:lvlText w:val="%6."/>
      <w:lvlJc w:val="left"/>
      <w:pPr>
        <w:tabs>
          <w:tab w:val="num" w:pos="4320"/>
        </w:tabs>
        <w:ind w:left="4320" w:hanging="360"/>
      </w:pPr>
    </w:lvl>
    <w:lvl w:ilvl="6" w:tplc="B7E41ADC" w:tentative="1">
      <w:start w:val="1"/>
      <w:numFmt w:val="decimal"/>
      <w:lvlText w:val="%7."/>
      <w:lvlJc w:val="left"/>
      <w:pPr>
        <w:tabs>
          <w:tab w:val="num" w:pos="5040"/>
        </w:tabs>
        <w:ind w:left="5040" w:hanging="360"/>
      </w:pPr>
    </w:lvl>
    <w:lvl w:ilvl="7" w:tplc="DF00B04C" w:tentative="1">
      <w:start w:val="1"/>
      <w:numFmt w:val="decimal"/>
      <w:lvlText w:val="%8."/>
      <w:lvlJc w:val="left"/>
      <w:pPr>
        <w:tabs>
          <w:tab w:val="num" w:pos="5760"/>
        </w:tabs>
        <w:ind w:left="5760" w:hanging="360"/>
      </w:pPr>
    </w:lvl>
    <w:lvl w:ilvl="8" w:tplc="01404A12" w:tentative="1">
      <w:start w:val="1"/>
      <w:numFmt w:val="decimal"/>
      <w:lvlText w:val="%9."/>
      <w:lvlJc w:val="left"/>
      <w:pPr>
        <w:tabs>
          <w:tab w:val="num" w:pos="6480"/>
        </w:tabs>
        <w:ind w:left="6480" w:hanging="360"/>
      </w:pPr>
    </w:lvl>
  </w:abstractNum>
  <w:abstractNum w:abstractNumId="21" w15:restartNumberingAfterBreak="0">
    <w:nsid w:val="606714F4"/>
    <w:multiLevelType w:val="multilevel"/>
    <w:tmpl w:val="C4801E5A"/>
    <w:lvl w:ilvl="0">
      <w:start w:val="1"/>
      <w:numFmt w:val="decimal"/>
      <w:lvlText w:val="%1.0"/>
      <w:lvlJc w:val="left"/>
      <w:pPr>
        <w:ind w:left="360" w:hanging="360"/>
      </w:pPr>
      <w:rPr>
        <w:rFonts w:hint="default"/>
        <w:b/>
        <w:bCs/>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2" w15:restartNumberingAfterBreak="0">
    <w:nsid w:val="62192594"/>
    <w:multiLevelType w:val="hybridMultilevel"/>
    <w:tmpl w:val="CDEEDAA8"/>
    <w:lvl w:ilvl="0" w:tplc="E424BB0A">
      <w:start w:val="1"/>
      <w:numFmt w:val="bullet"/>
      <w:lvlText w:val="•"/>
      <w:lvlJc w:val="left"/>
      <w:pPr>
        <w:tabs>
          <w:tab w:val="num" w:pos="720"/>
        </w:tabs>
        <w:ind w:left="720" w:hanging="360"/>
      </w:pPr>
      <w:rPr>
        <w:rFonts w:ascii="Arial" w:hAnsi="Arial" w:hint="default"/>
      </w:rPr>
    </w:lvl>
    <w:lvl w:ilvl="1" w:tplc="F49CA64E" w:tentative="1">
      <w:start w:val="1"/>
      <w:numFmt w:val="bullet"/>
      <w:lvlText w:val="•"/>
      <w:lvlJc w:val="left"/>
      <w:pPr>
        <w:tabs>
          <w:tab w:val="num" w:pos="1440"/>
        </w:tabs>
        <w:ind w:left="1440" w:hanging="360"/>
      </w:pPr>
      <w:rPr>
        <w:rFonts w:ascii="Arial" w:hAnsi="Arial" w:hint="default"/>
      </w:rPr>
    </w:lvl>
    <w:lvl w:ilvl="2" w:tplc="8A2E99A4" w:tentative="1">
      <w:start w:val="1"/>
      <w:numFmt w:val="bullet"/>
      <w:lvlText w:val="•"/>
      <w:lvlJc w:val="left"/>
      <w:pPr>
        <w:tabs>
          <w:tab w:val="num" w:pos="2160"/>
        </w:tabs>
        <w:ind w:left="2160" w:hanging="360"/>
      </w:pPr>
      <w:rPr>
        <w:rFonts w:ascii="Arial" w:hAnsi="Arial" w:hint="default"/>
      </w:rPr>
    </w:lvl>
    <w:lvl w:ilvl="3" w:tplc="96604D56" w:tentative="1">
      <w:start w:val="1"/>
      <w:numFmt w:val="bullet"/>
      <w:lvlText w:val="•"/>
      <w:lvlJc w:val="left"/>
      <w:pPr>
        <w:tabs>
          <w:tab w:val="num" w:pos="2880"/>
        </w:tabs>
        <w:ind w:left="2880" w:hanging="360"/>
      </w:pPr>
      <w:rPr>
        <w:rFonts w:ascii="Arial" w:hAnsi="Arial" w:hint="default"/>
      </w:rPr>
    </w:lvl>
    <w:lvl w:ilvl="4" w:tplc="3A30A8CC" w:tentative="1">
      <w:start w:val="1"/>
      <w:numFmt w:val="bullet"/>
      <w:lvlText w:val="•"/>
      <w:lvlJc w:val="left"/>
      <w:pPr>
        <w:tabs>
          <w:tab w:val="num" w:pos="3600"/>
        </w:tabs>
        <w:ind w:left="3600" w:hanging="360"/>
      </w:pPr>
      <w:rPr>
        <w:rFonts w:ascii="Arial" w:hAnsi="Arial" w:hint="default"/>
      </w:rPr>
    </w:lvl>
    <w:lvl w:ilvl="5" w:tplc="4142E8DE" w:tentative="1">
      <w:start w:val="1"/>
      <w:numFmt w:val="bullet"/>
      <w:lvlText w:val="•"/>
      <w:lvlJc w:val="left"/>
      <w:pPr>
        <w:tabs>
          <w:tab w:val="num" w:pos="4320"/>
        </w:tabs>
        <w:ind w:left="4320" w:hanging="360"/>
      </w:pPr>
      <w:rPr>
        <w:rFonts w:ascii="Arial" w:hAnsi="Arial" w:hint="default"/>
      </w:rPr>
    </w:lvl>
    <w:lvl w:ilvl="6" w:tplc="3CC4AC16" w:tentative="1">
      <w:start w:val="1"/>
      <w:numFmt w:val="bullet"/>
      <w:lvlText w:val="•"/>
      <w:lvlJc w:val="left"/>
      <w:pPr>
        <w:tabs>
          <w:tab w:val="num" w:pos="5040"/>
        </w:tabs>
        <w:ind w:left="5040" w:hanging="360"/>
      </w:pPr>
      <w:rPr>
        <w:rFonts w:ascii="Arial" w:hAnsi="Arial" w:hint="default"/>
      </w:rPr>
    </w:lvl>
    <w:lvl w:ilvl="7" w:tplc="64963118" w:tentative="1">
      <w:start w:val="1"/>
      <w:numFmt w:val="bullet"/>
      <w:lvlText w:val="•"/>
      <w:lvlJc w:val="left"/>
      <w:pPr>
        <w:tabs>
          <w:tab w:val="num" w:pos="5760"/>
        </w:tabs>
        <w:ind w:left="5760" w:hanging="360"/>
      </w:pPr>
      <w:rPr>
        <w:rFonts w:ascii="Arial" w:hAnsi="Arial" w:hint="default"/>
      </w:rPr>
    </w:lvl>
    <w:lvl w:ilvl="8" w:tplc="BAD4D1D8"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5651FA5"/>
    <w:multiLevelType w:val="hybridMultilevel"/>
    <w:tmpl w:val="4504391C"/>
    <w:lvl w:ilvl="0" w:tplc="4C8E5E24">
      <w:start w:val="1"/>
      <w:numFmt w:val="decimal"/>
      <w:lvlText w:val="%1."/>
      <w:lvlJc w:val="left"/>
      <w:pPr>
        <w:tabs>
          <w:tab w:val="num" w:pos="720"/>
        </w:tabs>
        <w:ind w:left="720" w:hanging="360"/>
      </w:pPr>
    </w:lvl>
    <w:lvl w:ilvl="1" w:tplc="E58E3E6A" w:tentative="1">
      <w:start w:val="1"/>
      <w:numFmt w:val="decimal"/>
      <w:lvlText w:val="%2."/>
      <w:lvlJc w:val="left"/>
      <w:pPr>
        <w:tabs>
          <w:tab w:val="num" w:pos="1440"/>
        </w:tabs>
        <w:ind w:left="1440" w:hanging="360"/>
      </w:pPr>
    </w:lvl>
    <w:lvl w:ilvl="2" w:tplc="ECE253E2" w:tentative="1">
      <w:start w:val="1"/>
      <w:numFmt w:val="decimal"/>
      <w:lvlText w:val="%3."/>
      <w:lvlJc w:val="left"/>
      <w:pPr>
        <w:tabs>
          <w:tab w:val="num" w:pos="2160"/>
        </w:tabs>
        <w:ind w:left="2160" w:hanging="360"/>
      </w:pPr>
    </w:lvl>
    <w:lvl w:ilvl="3" w:tplc="5A2A5158" w:tentative="1">
      <w:start w:val="1"/>
      <w:numFmt w:val="decimal"/>
      <w:lvlText w:val="%4."/>
      <w:lvlJc w:val="left"/>
      <w:pPr>
        <w:tabs>
          <w:tab w:val="num" w:pos="2880"/>
        </w:tabs>
        <w:ind w:left="2880" w:hanging="360"/>
      </w:pPr>
    </w:lvl>
    <w:lvl w:ilvl="4" w:tplc="11E4B0CE" w:tentative="1">
      <w:start w:val="1"/>
      <w:numFmt w:val="decimal"/>
      <w:lvlText w:val="%5."/>
      <w:lvlJc w:val="left"/>
      <w:pPr>
        <w:tabs>
          <w:tab w:val="num" w:pos="3600"/>
        </w:tabs>
        <w:ind w:left="3600" w:hanging="360"/>
      </w:pPr>
    </w:lvl>
    <w:lvl w:ilvl="5" w:tplc="46243D30" w:tentative="1">
      <w:start w:val="1"/>
      <w:numFmt w:val="decimal"/>
      <w:lvlText w:val="%6."/>
      <w:lvlJc w:val="left"/>
      <w:pPr>
        <w:tabs>
          <w:tab w:val="num" w:pos="4320"/>
        </w:tabs>
        <w:ind w:left="4320" w:hanging="360"/>
      </w:pPr>
    </w:lvl>
    <w:lvl w:ilvl="6" w:tplc="CCD484E0" w:tentative="1">
      <w:start w:val="1"/>
      <w:numFmt w:val="decimal"/>
      <w:lvlText w:val="%7."/>
      <w:lvlJc w:val="left"/>
      <w:pPr>
        <w:tabs>
          <w:tab w:val="num" w:pos="5040"/>
        </w:tabs>
        <w:ind w:left="5040" w:hanging="360"/>
      </w:pPr>
    </w:lvl>
    <w:lvl w:ilvl="7" w:tplc="FF96C2A2" w:tentative="1">
      <w:start w:val="1"/>
      <w:numFmt w:val="decimal"/>
      <w:lvlText w:val="%8."/>
      <w:lvlJc w:val="left"/>
      <w:pPr>
        <w:tabs>
          <w:tab w:val="num" w:pos="5760"/>
        </w:tabs>
        <w:ind w:left="5760" w:hanging="360"/>
      </w:pPr>
    </w:lvl>
    <w:lvl w:ilvl="8" w:tplc="3B0E1542" w:tentative="1">
      <w:start w:val="1"/>
      <w:numFmt w:val="decimal"/>
      <w:lvlText w:val="%9."/>
      <w:lvlJc w:val="left"/>
      <w:pPr>
        <w:tabs>
          <w:tab w:val="num" w:pos="6480"/>
        </w:tabs>
        <w:ind w:left="6480" w:hanging="360"/>
      </w:pPr>
    </w:lvl>
  </w:abstractNum>
  <w:abstractNum w:abstractNumId="24" w15:restartNumberingAfterBreak="0">
    <w:nsid w:val="67712C68"/>
    <w:multiLevelType w:val="hybridMultilevel"/>
    <w:tmpl w:val="81F28BF2"/>
    <w:lvl w:ilvl="0" w:tplc="04090001">
      <w:start w:val="1"/>
      <w:numFmt w:val="bullet"/>
      <w:lvlText w:val=""/>
      <w:lvlJc w:val="left"/>
      <w:pPr>
        <w:ind w:left="1680" w:hanging="360"/>
      </w:pPr>
      <w:rPr>
        <w:rFonts w:ascii="Symbol" w:hAnsi="Symbol" w:hint="default"/>
      </w:rPr>
    </w:lvl>
    <w:lvl w:ilvl="1" w:tplc="04090003" w:tentative="1">
      <w:start w:val="1"/>
      <w:numFmt w:val="bullet"/>
      <w:lvlText w:val="o"/>
      <w:lvlJc w:val="left"/>
      <w:pPr>
        <w:ind w:left="2400" w:hanging="360"/>
      </w:pPr>
      <w:rPr>
        <w:rFonts w:ascii="Courier New" w:hAnsi="Courier New" w:cs="Courier New" w:hint="default"/>
      </w:rPr>
    </w:lvl>
    <w:lvl w:ilvl="2" w:tplc="04090005" w:tentative="1">
      <w:start w:val="1"/>
      <w:numFmt w:val="bullet"/>
      <w:lvlText w:val=""/>
      <w:lvlJc w:val="left"/>
      <w:pPr>
        <w:ind w:left="3120" w:hanging="360"/>
      </w:pPr>
      <w:rPr>
        <w:rFonts w:ascii="Wingdings" w:hAnsi="Wingdings" w:hint="default"/>
      </w:rPr>
    </w:lvl>
    <w:lvl w:ilvl="3" w:tplc="04090001" w:tentative="1">
      <w:start w:val="1"/>
      <w:numFmt w:val="bullet"/>
      <w:lvlText w:val=""/>
      <w:lvlJc w:val="left"/>
      <w:pPr>
        <w:ind w:left="3840" w:hanging="360"/>
      </w:pPr>
      <w:rPr>
        <w:rFonts w:ascii="Symbol" w:hAnsi="Symbol" w:hint="default"/>
      </w:rPr>
    </w:lvl>
    <w:lvl w:ilvl="4" w:tplc="04090003" w:tentative="1">
      <w:start w:val="1"/>
      <w:numFmt w:val="bullet"/>
      <w:lvlText w:val="o"/>
      <w:lvlJc w:val="left"/>
      <w:pPr>
        <w:ind w:left="4560" w:hanging="360"/>
      </w:pPr>
      <w:rPr>
        <w:rFonts w:ascii="Courier New" w:hAnsi="Courier New" w:cs="Courier New" w:hint="default"/>
      </w:rPr>
    </w:lvl>
    <w:lvl w:ilvl="5" w:tplc="04090005" w:tentative="1">
      <w:start w:val="1"/>
      <w:numFmt w:val="bullet"/>
      <w:lvlText w:val=""/>
      <w:lvlJc w:val="left"/>
      <w:pPr>
        <w:ind w:left="5280" w:hanging="360"/>
      </w:pPr>
      <w:rPr>
        <w:rFonts w:ascii="Wingdings" w:hAnsi="Wingdings" w:hint="default"/>
      </w:rPr>
    </w:lvl>
    <w:lvl w:ilvl="6" w:tplc="04090001" w:tentative="1">
      <w:start w:val="1"/>
      <w:numFmt w:val="bullet"/>
      <w:lvlText w:val=""/>
      <w:lvlJc w:val="left"/>
      <w:pPr>
        <w:ind w:left="6000" w:hanging="360"/>
      </w:pPr>
      <w:rPr>
        <w:rFonts w:ascii="Symbol" w:hAnsi="Symbol" w:hint="default"/>
      </w:rPr>
    </w:lvl>
    <w:lvl w:ilvl="7" w:tplc="04090003" w:tentative="1">
      <w:start w:val="1"/>
      <w:numFmt w:val="bullet"/>
      <w:lvlText w:val="o"/>
      <w:lvlJc w:val="left"/>
      <w:pPr>
        <w:ind w:left="6720" w:hanging="360"/>
      </w:pPr>
      <w:rPr>
        <w:rFonts w:ascii="Courier New" w:hAnsi="Courier New" w:cs="Courier New" w:hint="default"/>
      </w:rPr>
    </w:lvl>
    <w:lvl w:ilvl="8" w:tplc="04090005" w:tentative="1">
      <w:start w:val="1"/>
      <w:numFmt w:val="bullet"/>
      <w:lvlText w:val=""/>
      <w:lvlJc w:val="left"/>
      <w:pPr>
        <w:ind w:left="7440" w:hanging="360"/>
      </w:pPr>
      <w:rPr>
        <w:rFonts w:ascii="Wingdings" w:hAnsi="Wingdings" w:hint="default"/>
      </w:rPr>
    </w:lvl>
  </w:abstractNum>
  <w:abstractNum w:abstractNumId="25" w15:restartNumberingAfterBreak="0">
    <w:nsid w:val="681F29BD"/>
    <w:multiLevelType w:val="hybridMultilevel"/>
    <w:tmpl w:val="A05423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C820620"/>
    <w:multiLevelType w:val="hybridMultilevel"/>
    <w:tmpl w:val="6B32CC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3474419"/>
    <w:multiLevelType w:val="hybridMultilevel"/>
    <w:tmpl w:val="465EDEF8"/>
    <w:lvl w:ilvl="0" w:tplc="4B160E96">
      <w:start w:val="1"/>
      <w:numFmt w:val="bullet"/>
      <w:lvlText w:val="•"/>
      <w:lvlJc w:val="left"/>
      <w:pPr>
        <w:tabs>
          <w:tab w:val="num" w:pos="720"/>
        </w:tabs>
        <w:ind w:left="720" w:hanging="360"/>
      </w:pPr>
      <w:rPr>
        <w:rFonts w:ascii="Arial" w:hAnsi="Arial" w:hint="default"/>
      </w:rPr>
    </w:lvl>
    <w:lvl w:ilvl="1" w:tplc="DD140182" w:tentative="1">
      <w:start w:val="1"/>
      <w:numFmt w:val="bullet"/>
      <w:lvlText w:val="•"/>
      <w:lvlJc w:val="left"/>
      <w:pPr>
        <w:tabs>
          <w:tab w:val="num" w:pos="1440"/>
        </w:tabs>
        <w:ind w:left="1440" w:hanging="360"/>
      </w:pPr>
      <w:rPr>
        <w:rFonts w:ascii="Arial" w:hAnsi="Arial" w:hint="default"/>
      </w:rPr>
    </w:lvl>
    <w:lvl w:ilvl="2" w:tplc="3E244604">
      <w:start w:val="1"/>
      <w:numFmt w:val="bullet"/>
      <w:lvlText w:val="•"/>
      <w:lvlJc w:val="left"/>
      <w:pPr>
        <w:tabs>
          <w:tab w:val="num" w:pos="2160"/>
        </w:tabs>
        <w:ind w:left="2160" w:hanging="360"/>
      </w:pPr>
      <w:rPr>
        <w:rFonts w:ascii="Arial" w:hAnsi="Arial" w:hint="default"/>
      </w:rPr>
    </w:lvl>
    <w:lvl w:ilvl="3" w:tplc="72B4E7AE" w:tentative="1">
      <w:start w:val="1"/>
      <w:numFmt w:val="bullet"/>
      <w:lvlText w:val="•"/>
      <w:lvlJc w:val="left"/>
      <w:pPr>
        <w:tabs>
          <w:tab w:val="num" w:pos="2880"/>
        </w:tabs>
        <w:ind w:left="2880" w:hanging="360"/>
      </w:pPr>
      <w:rPr>
        <w:rFonts w:ascii="Arial" w:hAnsi="Arial" w:hint="default"/>
      </w:rPr>
    </w:lvl>
    <w:lvl w:ilvl="4" w:tplc="7EC0F0FE" w:tentative="1">
      <w:start w:val="1"/>
      <w:numFmt w:val="bullet"/>
      <w:lvlText w:val="•"/>
      <w:lvlJc w:val="left"/>
      <w:pPr>
        <w:tabs>
          <w:tab w:val="num" w:pos="3600"/>
        </w:tabs>
        <w:ind w:left="3600" w:hanging="360"/>
      </w:pPr>
      <w:rPr>
        <w:rFonts w:ascii="Arial" w:hAnsi="Arial" w:hint="default"/>
      </w:rPr>
    </w:lvl>
    <w:lvl w:ilvl="5" w:tplc="CE226FDA" w:tentative="1">
      <w:start w:val="1"/>
      <w:numFmt w:val="bullet"/>
      <w:lvlText w:val="•"/>
      <w:lvlJc w:val="left"/>
      <w:pPr>
        <w:tabs>
          <w:tab w:val="num" w:pos="4320"/>
        </w:tabs>
        <w:ind w:left="4320" w:hanging="360"/>
      </w:pPr>
      <w:rPr>
        <w:rFonts w:ascii="Arial" w:hAnsi="Arial" w:hint="default"/>
      </w:rPr>
    </w:lvl>
    <w:lvl w:ilvl="6" w:tplc="A2867584" w:tentative="1">
      <w:start w:val="1"/>
      <w:numFmt w:val="bullet"/>
      <w:lvlText w:val="•"/>
      <w:lvlJc w:val="left"/>
      <w:pPr>
        <w:tabs>
          <w:tab w:val="num" w:pos="5040"/>
        </w:tabs>
        <w:ind w:left="5040" w:hanging="360"/>
      </w:pPr>
      <w:rPr>
        <w:rFonts w:ascii="Arial" w:hAnsi="Arial" w:hint="default"/>
      </w:rPr>
    </w:lvl>
    <w:lvl w:ilvl="7" w:tplc="C08C3A24" w:tentative="1">
      <w:start w:val="1"/>
      <w:numFmt w:val="bullet"/>
      <w:lvlText w:val="•"/>
      <w:lvlJc w:val="left"/>
      <w:pPr>
        <w:tabs>
          <w:tab w:val="num" w:pos="5760"/>
        </w:tabs>
        <w:ind w:left="5760" w:hanging="360"/>
      </w:pPr>
      <w:rPr>
        <w:rFonts w:ascii="Arial" w:hAnsi="Arial" w:hint="default"/>
      </w:rPr>
    </w:lvl>
    <w:lvl w:ilvl="8" w:tplc="EC4CDF64"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3C34D6D"/>
    <w:multiLevelType w:val="hybridMultilevel"/>
    <w:tmpl w:val="3F60BD92"/>
    <w:lvl w:ilvl="0" w:tplc="43F0C2E8">
      <w:start w:val="1"/>
      <w:numFmt w:val="decimal"/>
      <w:lvlText w:val="%1."/>
      <w:lvlJc w:val="left"/>
      <w:pPr>
        <w:tabs>
          <w:tab w:val="num" w:pos="720"/>
        </w:tabs>
        <w:ind w:left="720" w:hanging="360"/>
      </w:pPr>
    </w:lvl>
    <w:lvl w:ilvl="1" w:tplc="E0CA5DA4" w:tentative="1">
      <w:start w:val="1"/>
      <w:numFmt w:val="decimal"/>
      <w:lvlText w:val="%2."/>
      <w:lvlJc w:val="left"/>
      <w:pPr>
        <w:tabs>
          <w:tab w:val="num" w:pos="1440"/>
        </w:tabs>
        <w:ind w:left="1440" w:hanging="360"/>
      </w:pPr>
    </w:lvl>
    <w:lvl w:ilvl="2" w:tplc="F4669304" w:tentative="1">
      <w:start w:val="1"/>
      <w:numFmt w:val="decimal"/>
      <w:lvlText w:val="%3."/>
      <w:lvlJc w:val="left"/>
      <w:pPr>
        <w:tabs>
          <w:tab w:val="num" w:pos="2160"/>
        </w:tabs>
        <w:ind w:left="2160" w:hanging="360"/>
      </w:pPr>
    </w:lvl>
    <w:lvl w:ilvl="3" w:tplc="9DE4BF4C" w:tentative="1">
      <w:start w:val="1"/>
      <w:numFmt w:val="decimal"/>
      <w:lvlText w:val="%4."/>
      <w:lvlJc w:val="left"/>
      <w:pPr>
        <w:tabs>
          <w:tab w:val="num" w:pos="2880"/>
        </w:tabs>
        <w:ind w:left="2880" w:hanging="360"/>
      </w:pPr>
    </w:lvl>
    <w:lvl w:ilvl="4" w:tplc="6C209FF8" w:tentative="1">
      <w:start w:val="1"/>
      <w:numFmt w:val="decimal"/>
      <w:lvlText w:val="%5."/>
      <w:lvlJc w:val="left"/>
      <w:pPr>
        <w:tabs>
          <w:tab w:val="num" w:pos="3600"/>
        </w:tabs>
        <w:ind w:left="3600" w:hanging="360"/>
      </w:pPr>
    </w:lvl>
    <w:lvl w:ilvl="5" w:tplc="81D4225E" w:tentative="1">
      <w:start w:val="1"/>
      <w:numFmt w:val="decimal"/>
      <w:lvlText w:val="%6."/>
      <w:lvlJc w:val="left"/>
      <w:pPr>
        <w:tabs>
          <w:tab w:val="num" w:pos="4320"/>
        </w:tabs>
        <w:ind w:left="4320" w:hanging="360"/>
      </w:pPr>
    </w:lvl>
    <w:lvl w:ilvl="6" w:tplc="EFFC5092" w:tentative="1">
      <w:start w:val="1"/>
      <w:numFmt w:val="decimal"/>
      <w:lvlText w:val="%7."/>
      <w:lvlJc w:val="left"/>
      <w:pPr>
        <w:tabs>
          <w:tab w:val="num" w:pos="5040"/>
        </w:tabs>
        <w:ind w:left="5040" w:hanging="360"/>
      </w:pPr>
    </w:lvl>
    <w:lvl w:ilvl="7" w:tplc="49C46B02" w:tentative="1">
      <w:start w:val="1"/>
      <w:numFmt w:val="decimal"/>
      <w:lvlText w:val="%8."/>
      <w:lvlJc w:val="left"/>
      <w:pPr>
        <w:tabs>
          <w:tab w:val="num" w:pos="5760"/>
        </w:tabs>
        <w:ind w:left="5760" w:hanging="360"/>
      </w:pPr>
    </w:lvl>
    <w:lvl w:ilvl="8" w:tplc="9676B162" w:tentative="1">
      <w:start w:val="1"/>
      <w:numFmt w:val="decimal"/>
      <w:lvlText w:val="%9."/>
      <w:lvlJc w:val="left"/>
      <w:pPr>
        <w:tabs>
          <w:tab w:val="num" w:pos="6480"/>
        </w:tabs>
        <w:ind w:left="6480" w:hanging="360"/>
      </w:pPr>
    </w:lvl>
  </w:abstractNum>
  <w:abstractNum w:abstractNumId="29" w15:restartNumberingAfterBreak="0">
    <w:nsid w:val="73D46632"/>
    <w:multiLevelType w:val="hybridMultilevel"/>
    <w:tmpl w:val="D3BC6D70"/>
    <w:lvl w:ilvl="0" w:tplc="CDD0596E">
      <w:start w:val="1"/>
      <w:numFmt w:val="bullet"/>
      <w:lvlText w:val="•"/>
      <w:lvlJc w:val="left"/>
      <w:pPr>
        <w:tabs>
          <w:tab w:val="num" w:pos="720"/>
        </w:tabs>
        <w:ind w:left="720" w:hanging="360"/>
      </w:pPr>
      <w:rPr>
        <w:rFonts w:ascii="Arial" w:hAnsi="Arial" w:hint="default"/>
      </w:rPr>
    </w:lvl>
    <w:lvl w:ilvl="1" w:tplc="673A916C" w:tentative="1">
      <w:start w:val="1"/>
      <w:numFmt w:val="bullet"/>
      <w:lvlText w:val="•"/>
      <w:lvlJc w:val="left"/>
      <w:pPr>
        <w:tabs>
          <w:tab w:val="num" w:pos="1440"/>
        </w:tabs>
        <w:ind w:left="1440" w:hanging="360"/>
      </w:pPr>
      <w:rPr>
        <w:rFonts w:ascii="Arial" w:hAnsi="Arial" w:hint="default"/>
      </w:rPr>
    </w:lvl>
    <w:lvl w:ilvl="2" w:tplc="7EC825E0" w:tentative="1">
      <w:start w:val="1"/>
      <w:numFmt w:val="bullet"/>
      <w:lvlText w:val="•"/>
      <w:lvlJc w:val="left"/>
      <w:pPr>
        <w:tabs>
          <w:tab w:val="num" w:pos="2160"/>
        </w:tabs>
        <w:ind w:left="2160" w:hanging="360"/>
      </w:pPr>
      <w:rPr>
        <w:rFonts w:ascii="Arial" w:hAnsi="Arial" w:hint="default"/>
      </w:rPr>
    </w:lvl>
    <w:lvl w:ilvl="3" w:tplc="491E75E8" w:tentative="1">
      <w:start w:val="1"/>
      <w:numFmt w:val="bullet"/>
      <w:lvlText w:val="•"/>
      <w:lvlJc w:val="left"/>
      <w:pPr>
        <w:tabs>
          <w:tab w:val="num" w:pos="2880"/>
        </w:tabs>
        <w:ind w:left="2880" w:hanging="360"/>
      </w:pPr>
      <w:rPr>
        <w:rFonts w:ascii="Arial" w:hAnsi="Arial" w:hint="default"/>
      </w:rPr>
    </w:lvl>
    <w:lvl w:ilvl="4" w:tplc="C00E4990" w:tentative="1">
      <w:start w:val="1"/>
      <w:numFmt w:val="bullet"/>
      <w:lvlText w:val="•"/>
      <w:lvlJc w:val="left"/>
      <w:pPr>
        <w:tabs>
          <w:tab w:val="num" w:pos="3600"/>
        </w:tabs>
        <w:ind w:left="3600" w:hanging="360"/>
      </w:pPr>
      <w:rPr>
        <w:rFonts w:ascii="Arial" w:hAnsi="Arial" w:hint="default"/>
      </w:rPr>
    </w:lvl>
    <w:lvl w:ilvl="5" w:tplc="79AA104A" w:tentative="1">
      <w:start w:val="1"/>
      <w:numFmt w:val="bullet"/>
      <w:lvlText w:val="•"/>
      <w:lvlJc w:val="left"/>
      <w:pPr>
        <w:tabs>
          <w:tab w:val="num" w:pos="4320"/>
        </w:tabs>
        <w:ind w:left="4320" w:hanging="360"/>
      </w:pPr>
      <w:rPr>
        <w:rFonts w:ascii="Arial" w:hAnsi="Arial" w:hint="default"/>
      </w:rPr>
    </w:lvl>
    <w:lvl w:ilvl="6" w:tplc="446081EA" w:tentative="1">
      <w:start w:val="1"/>
      <w:numFmt w:val="bullet"/>
      <w:lvlText w:val="•"/>
      <w:lvlJc w:val="left"/>
      <w:pPr>
        <w:tabs>
          <w:tab w:val="num" w:pos="5040"/>
        </w:tabs>
        <w:ind w:left="5040" w:hanging="360"/>
      </w:pPr>
      <w:rPr>
        <w:rFonts w:ascii="Arial" w:hAnsi="Arial" w:hint="default"/>
      </w:rPr>
    </w:lvl>
    <w:lvl w:ilvl="7" w:tplc="8070D09C" w:tentative="1">
      <w:start w:val="1"/>
      <w:numFmt w:val="bullet"/>
      <w:lvlText w:val="•"/>
      <w:lvlJc w:val="left"/>
      <w:pPr>
        <w:tabs>
          <w:tab w:val="num" w:pos="5760"/>
        </w:tabs>
        <w:ind w:left="5760" w:hanging="360"/>
      </w:pPr>
      <w:rPr>
        <w:rFonts w:ascii="Arial" w:hAnsi="Arial" w:hint="default"/>
      </w:rPr>
    </w:lvl>
    <w:lvl w:ilvl="8" w:tplc="7062F448"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772D427F"/>
    <w:multiLevelType w:val="hybridMultilevel"/>
    <w:tmpl w:val="667E87B4"/>
    <w:lvl w:ilvl="0" w:tplc="7176456E">
      <w:start w:val="1"/>
      <w:numFmt w:val="decimal"/>
      <w:lvlText w:val="%1."/>
      <w:lvlJc w:val="left"/>
      <w:pPr>
        <w:tabs>
          <w:tab w:val="num" w:pos="720"/>
        </w:tabs>
        <w:ind w:left="720" w:hanging="360"/>
      </w:pPr>
    </w:lvl>
    <w:lvl w:ilvl="1" w:tplc="E062BA54" w:tentative="1">
      <w:start w:val="1"/>
      <w:numFmt w:val="decimal"/>
      <w:lvlText w:val="%2."/>
      <w:lvlJc w:val="left"/>
      <w:pPr>
        <w:tabs>
          <w:tab w:val="num" w:pos="1440"/>
        </w:tabs>
        <w:ind w:left="1440" w:hanging="360"/>
      </w:pPr>
    </w:lvl>
    <w:lvl w:ilvl="2" w:tplc="9E3498DA" w:tentative="1">
      <w:start w:val="1"/>
      <w:numFmt w:val="decimal"/>
      <w:lvlText w:val="%3."/>
      <w:lvlJc w:val="left"/>
      <w:pPr>
        <w:tabs>
          <w:tab w:val="num" w:pos="2160"/>
        </w:tabs>
        <w:ind w:left="2160" w:hanging="360"/>
      </w:pPr>
    </w:lvl>
    <w:lvl w:ilvl="3" w:tplc="4880CFA2" w:tentative="1">
      <w:start w:val="1"/>
      <w:numFmt w:val="decimal"/>
      <w:lvlText w:val="%4."/>
      <w:lvlJc w:val="left"/>
      <w:pPr>
        <w:tabs>
          <w:tab w:val="num" w:pos="2880"/>
        </w:tabs>
        <w:ind w:left="2880" w:hanging="360"/>
      </w:pPr>
    </w:lvl>
    <w:lvl w:ilvl="4" w:tplc="1AAEE548" w:tentative="1">
      <w:start w:val="1"/>
      <w:numFmt w:val="decimal"/>
      <w:lvlText w:val="%5."/>
      <w:lvlJc w:val="left"/>
      <w:pPr>
        <w:tabs>
          <w:tab w:val="num" w:pos="3600"/>
        </w:tabs>
        <w:ind w:left="3600" w:hanging="360"/>
      </w:pPr>
    </w:lvl>
    <w:lvl w:ilvl="5" w:tplc="98906B4A" w:tentative="1">
      <w:start w:val="1"/>
      <w:numFmt w:val="decimal"/>
      <w:lvlText w:val="%6."/>
      <w:lvlJc w:val="left"/>
      <w:pPr>
        <w:tabs>
          <w:tab w:val="num" w:pos="4320"/>
        </w:tabs>
        <w:ind w:left="4320" w:hanging="360"/>
      </w:pPr>
    </w:lvl>
    <w:lvl w:ilvl="6" w:tplc="5F383FE6" w:tentative="1">
      <w:start w:val="1"/>
      <w:numFmt w:val="decimal"/>
      <w:lvlText w:val="%7."/>
      <w:lvlJc w:val="left"/>
      <w:pPr>
        <w:tabs>
          <w:tab w:val="num" w:pos="5040"/>
        </w:tabs>
        <w:ind w:left="5040" w:hanging="360"/>
      </w:pPr>
    </w:lvl>
    <w:lvl w:ilvl="7" w:tplc="E7C2A7BA" w:tentative="1">
      <w:start w:val="1"/>
      <w:numFmt w:val="decimal"/>
      <w:lvlText w:val="%8."/>
      <w:lvlJc w:val="left"/>
      <w:pPr>
        <w:tabs>
          <w:tab w:val="num" w:pos="5760"/>
        </w:tabs>
        <w:ind w:left="5760" w:hanging="360"/>
      </w:pPr>
    </w:lvl>
    <w:lvl w:ilvl="8" w:tplc="0DA27036" w:tentative="1">
      <w:start w:val="1"/>
      <w:numFmt w:val="decimal"/>
      <w:lvlText w:val="%9."/>
      <w:lvlJc w:val="left"/>
      <w:pPr>
        <w:tabs>
          <w:tab w:val="num" w:pos="6480"/>
        </w:tabs>
        <w:ind w:left="6480" w:hanging="360"/>
      </w:pPr>
    </w:lvl>
  </w:abstractNum>
  <w:num w:numId="1">
    <w:abstractNumId w:val="21"/>
  </w:num>
  <w:num w:numId="2">
    <w:abstractNumId w:val="7"/>
  </w:num>
  <w:num w:numId="3">
    <w:abstractNumId w:val="13"/>
  </w:num>
  <w:num w:numId="4">
    <w:abstractNumId w:val="4"/>
  </w:num>
  <w:num w:numId="5">
    <w:abstractNumId w:val="24"/>
  </w:num>
  <w:num w:numId="6">
    <w:abstractNumId w:val="6"/>
  </w:num>
  <w:num w:numId="7">
    <w:abstractNumId w:val="0"/>
  </w:num>
  <w:num w:numId="8">
    <w:abstractNumId w:val="11"/>
  </w:num>
  <w:num w:numId="9">
    <w:abstractNumId w:val="25"/>
  </w:num>
  <w:num w:numId="10">
    <w:abstractNumId w:val="18"/>
  </w:num>
  <w:num w:numId="11">
    <w:abstractNumId w:val="1"/>
  </w:num>
  <w:num w:numId="12">
    <w:abstractNumId w:val="14"/>
  </w:num>
  <w:num w:numId="13">
    <w:abstractNumId w:val="17"/>
  </w:num>
  <w:num w:numId="14">
    <w:abstractNumId w:val="12"/>
  </w:num>
  <w:num w:numId="15">
    <w:abstractNumId w:val="8"/>
  </w:num>
  <w:num w:numId="16">
    <w:abstractNumId w:val="22"/>
  </w:num>
  <w:num w:numId="17">
    <w:abstractNumId w:val="9"/>
  </w:num>
  <w:num w:numId="18">
    <w:abstractNumId w:val="5"/>
  </w:num>
  <w:num w:numId="19">
    <w:abstractNumId w:val="26"/>
  </w:num>
  <w:num w:numId="20">
    <w:abstractNumId w:val="30"/>
  </w:num>
  <w:num w:numId="21">
    <w:abstractNumId w:val="28"/>
  </w:num>
  <w:num w:numId="22">
    <w:abstractNumId w:val="29"/>
  </w:num>
  <w:num w:numId="23">
    <w:abstractNumId w:val="16"/>
  </w:num>
  <w:num w:numId="24">
    <w:abstractNumId w:val="19"/>
  </w:num>
  <w:num w:numId="25">
    <w:abstractNumId w:val="15"/>
  </w:num>
  <w:num w:numId="26">
    <w:abstractNumId w:val="20"/>
  </w:num>
  <w:num w:numId="27">
    <w:abstractNumId w:val="23"/>
  </w:num>
  <w:num w:numId="28">
    <w:abstractNumId w:val="2"/>
  </w:num>
  <w:num w:numId="29">
    <w:abstractNumId w:val="27"/>
  </w:num>
  <w:num w:numId="30">
    <w:abstractNumId w:val="10"/>
  </w:num>
  <w:num w:numId="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2307"/>
    <w:rsid w:val="00000496"/>
    <w:rsid w:val="00000DD5"/>
    <w:rsid w:val="000019B1"/>
    <w:rsid w:val="00001A85"/>
    <w:rsid w:val="00001CFC"/>
    <w:rsid w:val="00001DC7"/>
    <w:rsid w:val="00001E47"/>
    <w:rsid w:val="00002DA1"/>
    <w:rsid w:val="000035FF"/>
    <w:rsid w:val="00004B3E"/>
    <w:rsid w:val="00004B9D"/>
    <w:rsid w:val="000079E8"/>
    <w:rsid w:val="00010AF6"/>
    <w:rsid w:val="0001188E"/>
    <w:rsid w:val="00011BF2"/>
    <w:rsid w:val="00013DE8"/>
    <w:rsid w:val="00014A10"/>
    <w:rsid w:val="00014E8B"/>
    <w:rsid w:val="00016E27"/>
    <w:rsid w:val="000174A0"/>
    <w:rsid w:val="0001757B"/>
    <w:rsid w:val="00017B38"/>
    <w:rsid w:val="00020863"/>
    <w:rsid w:val="000215F3"/>
    <w:rsid w:val="00022377"/>
    <w:rsid w:val="00022634"/>
    <w:rsid w:val="00023F7B"/>
    <w:rsid w:val="000244DE"/>
    <w:rsid w:val="00024DE2"/>
    <w:rsid w:val="000253B4"/>
    <w:rsid w:val="0002717C"/>
    <w:rsid w:val="00027236"/>
    <w:rsid w:val="0002763D"/>
    <w:rsid w:val="00030502"/>
    <w:rsid w:val="000327BD"/>
    <w:rsid w:val="000358F0"/>
    <w:rsid w:val="00035DBF"/>
    <w:rsid w:val="000372A1"/>
    <w:rsid w:val="0003777A"/>
    <w:rsid w:val="000406E9"/>
    <w:rsid w:val="0004091A"/>
    <w:rsid w:val="00041B79"/>
    <w:rsid w:val="00042598"/>
    <w:rsid w:val="00042FFB"/>
    <w:rsid w:val="00043681"/>
    <w:rsid w:val="00043965"/>
    <w:rsid w:val="000477C8"/>
    <w:rsid w:val="00047A01"/>
    <w:rsid w:val="00047C90"/>
    <w:rsid w:val="00051FD3"/>
    <w:rsid w:val="00052F1F"/>
    <w:rsid w:val="0005339A"/>
    <w:rsid w:val="00055435"/>
    <w:rsid w:val="00055CE3"/>
    <w:rsid w:val="0006066E"/>
    <w:rsid w:val="00061510"/>
    <w:rsid w:val="00061938"/>
    <w:rsid w:val="00061DC7"/>
    <w:rsid w:val="00061F88"/>
    <w:rsid w:val="00062493"/>
    <w:rsid w:val="000627A3"/>
    <w:rsid w:val="00063662"/>
    <w:rsid w:val="00063A0B"/>
    <w:rsid w:val="00064373"/>
    <w:rsid w:val="000643C8"/>
    <w:rsid w:val="0006597F"/>
    <w:rsid w:val="00065A1D"/>
    <w:rsid w:val="00066436"/>
    <w:rsid w:val="00066521"/>
    <w:rsid w:val="000679AE"/>
    <w:rsid w:val="00070896"/>
    <w:rsid w:val="00071E50"/>
    <w:rsid w:val="00072033"/>
    <w:rsid w:val="00072610"/>
    <w:rsid w:val="00072997"/>
    <w:rsid w:val="000764AB"/>
    <w:rsid w:val="000768B9"/>
    <w:rsid w:val="00076CE8"/>
    <w:rsid w:val="00076E99"/>
    <w:rsid w:val="00080F27"/>
    <w:rsid w:val="000848E1"/>
    <w:rsid w:val="00084EA7"/>
    <w:rsid w:val="00087512"/>
    <w:rsid w:val="00087A17"/>
    <w:rsid w:val="00087CF3"/>
    <w:rsid w:val="00090C19"/>
    <w:rsid w:val="00091514"/>
    <w:rsid w:val="00092EDC"/>
    <w:rsid w:val="00093352"/>
    <w:rsid w:val="00094857"/>
    <w:rsid w:val="00094BBE"/>
    <w:rsid w:val="00094CBA"/>
    <w:rsid w:val="000952E6"/>
    <w:rsid w:val="00096222"/>
    <w:rsid w:val="00097BD4"/>
    <w:rsid w:val="000A0EE8"/>
    <w:rsid w:val="000A22A5"/>
    <w:rsid w:val="000A2ADD"/>
    <w:rsid w:val="000A2DA5"/>
    <w:rsid w:val="000A3C01"/>
    <w:rsid w:val="000A4FA2"/>
    <w:rsid w:val="000A68F2"/>
    <w:rsid w:val="000B01B5"/>
    <w:rsid w:val="000B09D7"/>
    <w:rsid w:val="000B12FA"/>
    <w:rsid w:val="000B602C"/>
    <w:rsid w:val="000B6485"/>
    <w:rsid w:val="000B65D0"/>
    <w:rsid w:val="000C0DF0"/>
    <w:rsid w:val="000C15AC"/>
    <w:rsid w:val="000C1656"/>
    <w:rsid w:val="000C34E4"/>
    <w:rsid w:val="000C3DC5"/>
    <w:rsid w:val="000C4C12"/>
    <w:rsid w:val="000C5E3C"/>
    <w:rsid w:val="000C72EA"/>
    <w:rsid w:val="000C7778"/>
    <w:rsid w:val="000C77C7"/>
    <w:rsid w:val="000D2AC4"/>
    <w:rsid w:val="000D362E"/>
    <w:rsid w:val="000D3AEF"/>
    <w:rsid w:val="000D3FB9"/>
    <w:rsid w:val="000D49B1"/>
    <w:rsid w:val="000D4FA9"/>
    <w:rsid w:val="000D5D4F"/>
    <w:rsid w:val="000D6E68"/>
    <w:rsid w:val="000E0BA6"/>
    <w:rsid w:val="000E26CC"/>
    <w:rsid w:val="000E289B"/>
    <w:rsid w:val="000E3380"/>
    <w:rsid w:val="000E71D1"/>
    <w:rsid w:val="000E7672"/>
    <w:rsid w:val="000F207F"/>
    <w:rsid w:val="000F2E10"/>
    <w:rsid w:val="000F52B2"/>
    <w:rsid w:val="000F56F3"/>
    <w:rsid w:val="000F5DF3"/>
    <w:rsid w:val="000F6733"/>
    <w:rsid w:val="001029B7"/>
    <w:rsid w:val="00102A76"/>
    <w:rsid w:val="00103323"/>
    <w:rsid w:val="00104C67"/>
    <w:rsid w:val="00104FAA"/>
    <w:rsid w:val="00105284"/>
    <w:rsid w:val="00106D4C"/>
    <w:rsid w:val="00106F01"/>
    <w:rsid w:val="001109DE"/>
    <w:rsid w:val="00113539"/>
    <w:rsid w:val="001141D8"/>
    <w:rsid w:val="001145C3"/>
    <w:rsid w:val="001162DD"/>
    <w:rsid w:val="001224FD"/>
    <w:rsid w:val="001259EE"/>
    <w:rsid w:val="00125C1A"/>
    <w:rsid w:val="00126FBD"/>
    <w:rsid w:val="00132351"/>
    <w:rsid w:val="00132B65"/>
    <w:rsid w:val="001338BE"/>
    <w:rsid w:val="00133A18"/>
    <w:rsid w:val="00133D5E"/>
    <w:rsid w:val="00133D9B"/>
    <w:rsid w:val="00133E33"/>
    <w:rsid w:val="00133EAA"/>
    <w:rsid w:val="001352DD"/>
    <w:rsid w:val="00136251"/>
    <w:rsid w:val="0013662E"/>
    <w:rsid w:val="00137298"/>
    <w:rsid w:val="00137FAE"/>
    <w:rsid w:val="00140A15"/>
    <w:rsid w:val="00140AD8"/>
    <w:rsid w:val="001410E9"/>
    <w:rsid w:val="001422E9"/>
    <w:rsid w:val="00142391"/>
    <w:rsid w:val="00142EDE"/>
    <w:rsid w:val="001435BC"/>
    <w:rsid w:val="0014487B"/>
    <w:rsid w:val="00147118"/>
    <w:rsid w:val="001479D7"/>
    <w:rsid w:val="001521E2"/>
    <w:rsid w:val="00152B6C"/>
    <w:rsid w:val="0015367E"/>
    <w:rsid w:val="00156ED9"/>
    <w:rsid w:val="00156FD8"/>
    <w:rsid w:val="00161A0B"/>
    <w:rsid w:val="00162C7E"/>
    <w:rsid w:val="00163177"/>
    <w:rsid w:val="001633A2"/>
    <w:rsid w:val="00163C0F"/>
    <w:rsid w:val="00164923"/>
    <w:rsid w:val="00165633"/>
    <w:rsid w:val="00165746"/>
    <w:rsid w:val="001664A8"/>
    <w:rsid w:val="001669C5"/>
    <w:rsid w:val="00171E97"/>
    <w:rsid w:val="00171F6C"/>
    <w:rsid w:val="00172715"/>
    <w:rsid w:val="00173747"/>
    <w:rsid w:val="001750CA"/>
    <w:rsid w:val="00175128"/>
    <w:rsid w:val="001754C2"/>
    <w:rsid w:val="00175CDE"/>
    <w:rsid w:val="00175F3F"/>
    <w:rsid w:val="001807FF"/>
    <w:rsid w:val="00180F57"/>
    <w:rsid w:val="00181498"/>
    <w:rsid w:val="0018151F"/>
    <w:rsid w:val="0018175A"/>
    <w:rsid w:val="00182B4A"/>
    <w:rsid w:val="00184426"/>
    <w:rsid w:val="00185F93"/>
    <w:rsid w:val="001862C5"/>
    <w:rsid w:val="00186D04"/>
    <w:rsid w:val="001902F6"/>
    <w:rsid w:val="001907AD"/>
    <w:rsid w:val="0019139E"/>
    <w:rsid w:val="00191902"/>
    <w:rsid w:val="00191E84"/>
    <w:rsid w:val="0019280C"/>
    <w:rsid w:val="001928E6"/>
    <w:rsid w:val="00192F18"/>
    <w:rsid w:val="00194F32"/>
    <w:rsid w:val="00195291"/>
    <w:rsid w:val="00195FCC"/>
    <w:rsid w:val="001A1334"/>
    <w:rsid w:val="001A217D"/>
    <w:rsid w:val="001A41DB"/>
    <w:rsid w:val="001A6319"/>
    <w:rsid w:val="001A7692"/>
    <w:rsid w:val="001B145B"/>
    <w:rsid w:val="001B26AC"/>
    <w:rsid w:val="001B4042"/>
    <w:rsid w:val="001B446B"/>
    <w:rsid w:val="001B57F1"/>
    <w:rsid w:val="001B6D4F"/>
    <w:rsid w:val="001B7C9F"/>
    <w:rsid w:val="001C317F"/>
    <w:rsid w:val="001D0759"/>
    <w:rsid w:val="001D0CA1"/>
    <w:rsid w:val="001D12E0"/>
    <w:rsid w:val="001D22A6"/>
    <w:rsid w:val="001D3750"/>
    <w:rsid w:val="001D486C"/>
    <w:rsid w:val="001D4D60"/>
    <w:rsid w:val="001D5953"/>
    <w:rsid w:val="001D62F9"/>
    <w:rsid w:val="001D7E39"/>
    <w:rsid w:val="001E14AF"/>
    <w:rsid w:val="001E1F0F"/>
    <w:rsid w:val="001E3273"/>
    <w:rsid w:val="001E6745"/>
    <w:rsid w:val="001E6A26"/>
    <w:rsid w:val="001E6D55"/>
    <w:rsid w:val="001E7336"/>
    <w:rsid w:val="001E7920"/>
    <w:rsid w:val="001E7FC0"/>
    <w:rsid w:val="001F24FB"/>
    <w:rsid w:val="001F2F5D"/>
    <w:rsid w:val="001F3DFE"/>
    <w:rsid w:val="001F5543"/>
    <w:rsid w:val="001F7433"/>
    <w:rsid w:val="002000A9"/>
    <w:rsid w:val="00200EBF"/>
    <w:rsid w:val="00202D40"/>
    <w:rsid w:val="00203287"/>
    <w:rsid w:val="002057A2"/>
    <w:rsid w:val="00206E89"/>
    <w:rsid w:val="00210C54"/>
    <w:rsid w:val="0021274A"/>
    <w:rsid w:val="00213BDE"/>
    <w:rsid w:val="00215877"/>
    <w:rsid w:val="0021642A"/>
    <w:rsid w:val="0021658E"/>
    <w:rsid w:val="00222D84"/>
    <w:rsid w:val="00223C7B"/>
    <w:rsid w:val="00225CC6"/>
    <w:rsid w:val="002301F0"/>
    <w:rsid w:val="00233347"/>
    <w:rsid w:val="00236F22"/>
    <w:rsid w:val="00240D85"/>
    <w:rsid w:val="00241C68"/>
    <w:rsid w:val="0024333E"/>
    <w:rsid w:val="00250A84"/>
    <w:rsid w:val="00250B8C"/>
    <w:rsid w:val="00251315"/>
    <w:rsid w:val="00253298"/>
    <w:rsid w:val="00253FA5"/>
    <w:rsid w:val="0025570B"/>
    <w:rsid w:val="00257255"/>
    <w:rsid w:val="00257E1E"/>
    <w:rsid w:val="00260923"/>
    <w:rsid w:val="00260CEE"/>
    <w:rsid w:val="00262A4F"/>
    <w:rsid w:val="00262FF1"/>
    <w:rsid w:val="002639EC"/>
    <w:rsid w:val="0026523C"/>
    <w:rsid w:val="002664AC"/>
    <w:rsid w:val="00266A97"/>
    <w:rsid w:val="00266FCF"/>
    <w:rsid w:val="002706D6"/>
    <w:rsid w:val="00270DD5"/>
    <w:rsid w:val="00272F61"/>
    <w:rsid w:val="00273CE9"/>
    <w:rsid w:val="002743B1"/>
    <w:rsid w:val="00275943"/>
    <w:rsid w:val="0028019B"/>
    <w:rsid w:val="00280A72"/>
    <w:rsid w:val="00280D2D"/>
    <w:rsid w:val="0028210E"/>
    <w:rsid w:val="00282A9C"/>
    <w:rsid w:val="002833F5"/>
    <w:rsid w:val="00283ADB"/>
    <w:rsid w:val="00284354"/>
    <w:rsid w:val="00285ED2"/>
    <w:rsid w:val="00287239"/>
    <w:rsid w:val="002876D9"/>
    <w:rsid w:val="00290AAD"/>
    <w:rsid w:val="00291B68"/>
    <w:rsid w:val="00292294"/>
    <w:rsid w:val="00293246"/>
    <w:rsid w:val="002956F7"/>
    <w:rsid w:val="00296224"/>
    <w:rsid w:val="002A44A0"/>
    <w:rsid w:val="002A5F7D"/>
    <w:rsid w:val="002A7CC6"/>
    <w:rsid w:val="002B03A0"/>
    <w:rsid w:val="002B19E7"/>
    <w:rsid w:val="002B3526"/>
    <w:rsid w:val="002B3AED"/>
    <w:rsid w:val="002B3BB2"/>
    <w:rsid w:val="002B50B5"/>
    <w:rsid w:val="002B52E5"/>
    <w:rsid w:val="002B7C6C"/>
    <w:rsid w:val="002C02A2"/>
    <w:rsid w:val="002C26E0"/>
    <w:rsid w:val="002C4AA7"/>
    <w:rsid w:val="002D0F17"/>
    <w:rsid w:val="002D3360"/>
    <w:rsid w:val="002D6DB8"/>
    <w:rsid w:val="002E04E0"/>
    <w:rsid w:val="002E1236"/>
    <w:rsid w:val="002E172D"/>
    <w:rsid w:val="002E2305"/>
    <w:rsid w:val="002E2572"/>
    <w:rsid w:val="002E44B8"/>
    <w:rsid w:val="002E4560"/>
    <w:rsid w:val="002E4C1D"/>
    <w:rsid w:val="002E714F"/>
    <w:rsid w:val="002E75DE"/>
    <w:rsid w:val="002E764B"/>
    <w:rsid w:val="002E7FF5"/>
    <w:rsid w:val="002F3460"/>
    <w:rsid w:val="002F4865"/>
    <w:rsid w:val="002F7529"/>
    <w:rsid w:val="002F7918"/>
    <w:rsid w:val="002F7E8F"/>
    <w:rsid w:val="003020FD"/>
    <w:rsid w:val="003032A8"/>
    <w:rsid w:val="00304547"/>
    <w:rsid w:val="003058B2"/>
    <w:rsid w:val="0030608B"/>
    <w:rsid w:val="00306ACF"/>
    <w:rsid w:val="003074AE"/>
    <w:rsid w:val="0031029A"/>
    <w:rsid w:val="0031105E"/>
    <w:rsid w:val="003130B9"/>
    <w:rsid w:val="0031366D"/>
    <w:rsid w:val="00314C7E"/>
    <w:rsid w:val="00315474"/>
    <w:rsid w:val="003176AF"/>
    <w:rsid w:val="00317917"/>
    <w:rsid w:val="003201AF"/>
    <w:rsid w:val="003208B4"/>
    <w:rsid w:val="00320DC9"/>
    <w:rsid w:val="0032114E"/>
    <w:rsid w:val="00321E3A"/>
    <w:rsid w:val="00321EAD"/>
    <w:rsid w:val="0032249C"/>
    <w:rsid w:val="00322E1D"/>
    <w:rsid w:val="003264A4"/>
    <w:rsid w:val="0032679F"/>
    <w:rsid w:val="00326D78"/>
    <w:rsid w:val="0032751F"/>
    <w:rsid w:val="00330C45"/>
    <w:rsid w:val="00331079"/>
    <w:rsid w:val="00331462"/>
    <w:rsid w:val="00331C28"/>
    <w:rsid w:val="003333A1"/>
    <w:rsid w:val="00334C7A"/>
    <w:rsid w:val="00334D5E"/>
    <w:rsid w:val="00335956"/>
    <w:rsid w:val="00336646"/>
    <w:rsid w:val="00337B65"/>
    <w:rsid w:val="00343F44"/>
    <w:rsid w:val="00344560"/>
    <w:rsid w:val="00344843"/>
    <w:rsid w:val="003469D9"/>
    <w:rsid w:val="00347B81"/>
    <w:rsid w:val="00350AD6"/>
    <w:rsid w:val="00352ABB"/>
    <w:rsid w:val="00352C19"/>
    <w:rsid w:val="003542F9"/>
    <w:rsid w:val="00354698"/>
    <w:rsid w:val="00355AC6"/>
    <w:rsid w:val="003618E2"/>
    <w:rsid w:val="003659B7"/>
    <w:rsid w:val="003663F7"/>
    <w:rsid w:val="0036689E"/>
    <w:rsid w:val="00366E5C"/>
    <w:rsid w:val="00367147"/>
    <w:rsid w:val="00371B9F"/>
    <w:rsid w:val="00375333"/>
    <w:rsid w:val="0037568F"/>
    <w:rsid w:val="00375D43"/>
    <w:rsid w:val="00380127"/>
    <w:rsid w:val="00380B8C"/>
    <w:rsid w:val="003815FE"/>
    <w:rsid w:val="0038245A"/>
    <w:rsid w:val="00382AFD"/>
    <w:rsid w:val="00382C7B"/>
    <w:rsid w:val="00384AB9"/>
    <w:rsid w:val="00384C04"/>
    <w:rsid w:val="0038511E"/>
    <w:rsid w:val="003863F1"/>
    <w:rsid w:val="00386C7E"/>
    <w:rsid w:val="0038772E"/>
    <w:rsid w:val="003877A8"/>
    <w:rsid w:val="00387C04"/>
    <w:rsid w:val="0039299B"/>
    <w:rsid w:val="00392D25"/>
    <w:rsid w:val="00394A41"/>
    <w:rsid w:val="00395328"/>
    <w:rsid w:val="00397527"/>
    <w:rsid w:val="003A0125"/>
    <w:rsid w:val="003A0298"/>
    <w:rsid w:val="003A076C"/>
    <w:rsid w:val="003A3217"/>
    <w:rsid w:val="003A3EF0"/>
    <w:rsid w:val="003A3FC3"/>
    <w:rsid w:val="003A49A0"/>
    <w:rsid w:val="003A56A3"/>
    <w:rsid w:val="003A6265"/>
    <w:rsid w:val="003A65EC"/>
    <w:rsid w:val="003A6CC3"/>
    <w:rsid w:val="003B0A16"/>
    <w:rsid w:val="003B0F2B"/>
    <w:rsid w:val="003B199C"/>
    <w:rsid w:val="003B1AB1"/>
    <w:rsid w:val="003B27B6"/>
    <w:rsid w:val="003B38D7"/>
    <w:rsid w:val="003B40D1"/>
    <w:rsid w:val="003B51B1"/>
    <w:rsid w:val="003B6DC9"/>
    <w:rsid w:val="003B771F"/>
    <w:rsid w:val="003B7E90"/>
    <w:rsid w:val="003C3D8F"/>
    <w:rsid w:val="003C4942"/>
    <w:rsid w:val="003C666E"/>
    <w:rsid w:val="003C6796"/>
    <w:rsid w:val="003C7417"/>
    <w:rsid w:val="003C79A8"/>
    <w:rsid w:val="003C7A4B"/>
    <w:rsid w:val="003C7B7F"/>
    <w:rsid w:val="003D051B"/>
    <w:rsid w:val="003D0883"/>
    <w:rsid w:val="003D247F"/>
    <w:rsid w:val="003D24F7"/>
    <w:rsid w:val="003D40F9"/>
    <w:rsid w:val="003D4B36"/>
    <w:rsid w:val="003D65C8"/>
    <w:rsid w:val="003E0BCF"/>
    <w:rsid w:val="003E11ED"/>
    <w:rsid w:val="003E1357"/>
    <w:rsid w:val="003E17E4"/>
    <w:rsid w:val="003E39AC"/>
    <w:rsid w:val="003E4AD1"/>
    <w:rsid w:val="003E6AD5"/>
    <w:rsid w:val="003E7831"/>
    <w:rsid w:val="003F02B6"/>
    <w:rsid w:val="003F0F01"/>
    <w:rsid w:val="003F13C8"/>
    <w:rsid w:val="003F18E4"/>
    <w:rsid w:val="003F2FC4"/>
    <w:rsid w:val="003F4208"/>
    <w:rsid w:val="003F52F1"/>
    <w:rsid w:val="003F5EEF"/>
    <w:rsid w:val="003F6E1F"/>
    <w:rsid w:val="003F6E29"/>
    <w:rsid w:val="0040040C"/>
    <w:rsid w:val="004013D0"/>
    <w:rsid w:val="004027F8"/>
    <w:rsid w:val="00403F12"/>
    <w:rsid w:val="004045C6"/>
    <w:rsid w:val="004048E8"/>
    <w:rsid w:val="00410DF2"/>
    <w:rsid w:val="00411616"/>
    <w:rsid w:val="004117BD"/>
    <w:rsid w:val="00411880"/>
    <w:rsid w:val="0041348C"/>
    <w:rsid w:val="004143AF"/>
    <w:rsid w:val="00415981"/>
    <w:rsid w:val="00416792"/>
    <w:rsid w:val="00416D49"/>
    <w:rsid w:val="00416F9B"/>
    <w:rsid w:val="00417421"/>
    <w:rsid w:val="00420B4F"/>
    <w:rsid w:val="004215BB"/>
    <w:rsid w:val="004220DF"/>
    <w:rsid w:val="004227B7"/>
    <w:rsid w:val="004227E1"/>
    <w:rsid w:val="00422FEF"/>
    <w:rsid w:val="004234EF"/>
    <w:rsid w:val="004238A8"/>
    <w:rsid w:val="00423E6C"/>
    <w:rsid w:val="00425A40"/>
    <w:rsid w:val="00425A9F"/>
    <w:rsid w:val="00426270"/>
    <w:rsid w:val="004263E4"/>
    <w:rsid w:val="00427E04"/>
    <w:rsid w:val="00430C4B"/>
    <w:rsid w:val="00432DEE"/>
    <w:rsid w:val="00433943"/>
    <w:rsid w:val="00435ABA"/>
    <w:rsid w:val="004367B3"/>
    <w:rsid w:val="004373A6"/>
    <w:rsid w:val="00437AAF"/>
    <w:rsid w:val="00440A17"/>
    <w:rsid w:val="004425F5"/>
    <w:rsid w:val="004432EF"/>
    <w:rsid w:val="00443A70"/>
    <w:rsid w:val="004441AB"/>
    <w:rsid w:val="00445EFE"/>
    <w:rsid w:val="00446453"/>
    <w:rsid w:val="004508CD"/>
    <w:rsid w:val="0045427A"/>
    <w:rsid w:val="004562A0"/>
    <w:rsid w:val="00456411"/>
    <w:rsid w:val="00456F91"/>
    <w:rsid w:val="00457D34"/>
    <w:rsid w:val="00462B77"/>
    <w:rsid w:val="004637AE"/>
    <w:rsid w:val="00465479"/>
    <w:rsid w:val="00466FD9"/>
    <w:rsid w:val="00467BEF"/>
    <w:rsid w:val="00467D21"/>
    <w:rsid w:val="00467F62"/>
    <w:rsid w:val="00472D4B"/>
    <w:rsid w:val="00474976"/>
    <w:rsid w:val="00474E82"/>
    <w:rsid w:val="0047596C"/>
    <w:rsid w:val="004826B5"/>
    <w:rsid w:val="00482779"/>
    <w:rsid w:val="00482BAA"/>
    <w:rsid w:val="00483BA6"/>
    <w:rsid w:val="004847C3"/>
    <w:rsid w:val="00487932"/>
    <w:rsid w:val="004909A1"/>
    <w:rsid w:val="00490E01"/>
    <w:rsid w:val="00491D10"/>
    <w:rsid w:val="004941E2"/>
    <w:rsid w:val="00494766"/>
    <w:rsid w:val="00497761"/>
    <w:rsid w:val="00497844"/>
    <w:rsid w:val="004A272F"/>
    <w:rsid w:val="004A2AF9"/>
    <w:rsid w:val="004A4322"/>
    <w:rsid w:val="004A75BC"/>
    <w:rsid w:val="004A7F71"/>
    <w:rsid w:val="004B0A9C"/>
    <w:rsid w:val="004B4BA7"/>
    <w:rsid w:val="004B4BF0"/>
    <w:rsid w:val="004B4DA8"/>
    <w:rsid w:val="004B5A7E"/>
    <w:rsid w:val="004B78A7"/>
    <w:rsid w:val="004C1011"/>
    <w:rsid w:val="004C2333"/>
    <w:rsid w:val="004C23C9"/>
    <w:rsid w:val="004C25C5"/>
    <w:rsid w:val="004C25DC"/>
    <w:rsid w:val="004C34BB"/>
    <w:rsid w:val="004C448B"/>
    <w:rsid w:val="004C5802"/>
    <w:rsid w:val="004C5DB0"/>
    <w:rsid w:val="004C67F8"/>
    <w:rsid w:val="004C7773"/>
    <w:rsid w:val="004D1786"/>
    <w:rsid w:val="004D2307"/>
    <w:rsid w:val="004D2F4F"/>
    <w:rsid w:val="004D4570"/>
    <w:rsid w:val="004D6A47"/>
    <w:rsid w:val="004D7EA7"/>
    <w:rsid w:val="004E02C8"/>
    <w:rsid w:val="004E0DF5"/>
    <w:rsid w:val="004E1599"/>
    <w:rsid w:val="004E225C"/>
    <w:rsid w:val="004E2A7A"/>
    <w:rsid w:val="004E5E4D"/>
    <w:rsid w:val="004E5E93"/>
    <w:rsid w:val="004E6448"/>
    <w:rsid w:val="004F0424"/>
    <w:rsid w:val="004F1211"/>
    <w:rsid w:val="004F1FFC"/>
    <w:rsid w:val="004F249B"/>
    <w:rsid w:val="004F2BF4"/>
    <w:rsid w:val="004F31C3"/>
    <w:rsid w:val="004F3300"/>
    <w:rsid w:val="004F3E48"/>
    <w:rsid w:val="004F76F3"/>
    <w:rsid w:val="0050186F"/>
    <w:rsid w:val="00501C78"/>
    <w:rsid w:val="00502996"/>
    <w:rsid w:val="00502CA4"/>
    <w:rsid w:val="005033E9"/>
    <w:rsid w:val="00503E5E"/>
    <w:rsid w:val="00505386"/>
    <w:rsid w:val="005064D8"/>
    <w:rsid w:val="00510700"/>
    <w:rsid w:val="005130E0"/>
    <w:rsid w:val="005131A8"/>
    <w:rsid w:val="005139AC"/>
    <w:rsid w:val="005149A8"/>
    <w:rsid w:val="00514EFF"/>
    <w:rsid w:val="00514FF9"/>
    <w:rsid w:val="00516507"/>
    <w:rsid w:val="005220BD"/>
    <w:rsid w:val="00522EDE"/>
    <w:rsid w:val="005242A4"/>
    <w:rsid w:val="00525490"/>
    <w:rsid w:val="005254F1"/>
    <w:rsid w:val="00526039"/>
    <w:rsid w:val="00526FAE"/>
    <w:rsid w:val="00527877"/>
    <w:rsid w:val="00527DFB"/>
    <w:rsid w:val="00530D81"/>
    <w:rsid w:val="005328B1"/>
    <w:rsid w:val="0053309F"/>
    <w:rsid w:val="00533BD1"/>
    <w:rsid w:val="00534E6C"/>
    <w:rsid w:val="005350E1"/>
    <w:rsid w:val="005353F2"/>
    <w:rsid w:val="005355A5"/>
    <w:rsid w:val="00536698"/>
    <w:rsid w:val="00540ADE"/>
    <w:rsid w:val="0054190F"/>
    <w:rsid w:val="00546878"/>
    <w:rsid w:val="0054688A"/>
    <w:rsid w:val="00550763"/>
    <w:rsid w:val="00550FF7"/>
    <w:rsid w:val="0055124A"/>
    <w:rsid w:val="00552253"/>
    <w:rsid w:val="00552921"/>
    <w:rsid w:val="00553C37"/>
    <w:rsid w:val="00553ECC"/>
    <w:rsid w:val="00554EB9"/>
    <w:rsid w:val="00556F15"/>
    <w:rsid w:val="005602B3"/>
    <w:rsid w:val="00560E2F"/>
    <w:rsid w:val="00561C74"/>
    <w:rsid w:val="00563ADA"/>
    <w:rsid w:val="005721E0"/>
    <w:rsid w:val="0057301A"/>
    <w:rsid w:val="00573B08"/>
    <w:rsid w:val="00574072"/>
    <w:rsid w:val="00574843"/>
    <w:rsid w:val="005765C1"/>
    <w:rsid w:val="00577113"/>
    <w:rsid w:val="0057725B"/>
    <w:rsid w:val="0058170D"/>
    <w:rsid w:val="00582575"/>
    <w:rsid w:val="00582979"/>
    <w:rsid w:val="00582D4B"/>
    <w:rsid w:val="005830DD"/>
    <w:rsid w:val="00584A55"/>
    <w:rsid w:val="00585069"/>
    <w:rsid w:val="00587423"/>
    <w:rsid w:val="005906B1"/>
    <w:rsid w:val="00590860"/>
    <w:rsid w:val="00590E63"/>
    <w:rsid w:val="00592B4D"/>
    <w:rsid w:val="005932CC"/>
    <w:rsid w:val="0059332C"/>
    <w:rsid w:val="005940AC"/>
    <w:rsid w:val="00594880"/>
    <w:rsid w:val="00595B33"/>
    <w:rsid w:val="005966BA"/>
    <w:rsid w:val="005A02B4"/>
    <w:rsid w:val="005A0A4C"/>
    <w:rsid w:val="005A1694"/>
    <w:rsid w:val="005A3F02"/>
    <w:rsid w:val="005A422B"/>
    <w:rsid w:val="005A563C"/>
    <w:rsid w:val="005A570B"/>
    <w:rsid w:val="005A5D20"/>
    <w:rsid w:val="005A66AB"/>
    <w:rsid w:val="005A751E"/>
    <w:rsid w:val="005B030B"/>
    <w:rsid w:val="005B0B4B"/>
    <w:rsid w:val="005B1ACE"/>
    <w:rsid w:val="005B2D75"/>
    <w:rsid w:val="005B33C4"/>
    <w:rsid w:val="005B4893"/>
    <w:rsid w:val="005B690F"/>
    <w:rsid w:val="005B75F8"/>
    <w:rsid w:val="005C1CF8"/>
    <w:rsid w:val="005C228A"/>
    <w:rsid w:val="005C2854"/>
    <w:rsid w:val="005C4700"/>
    <w:rsid w:val="005C736A"/>
    <w:rsid w:val="005C7EE5"/>
    <w:rsid w:val="005D05F6"/>
    <w:rsid w:val="005D0980"/>
    <w:rsid w:val="005D2EDB"/>
    <w:rsid w:val="005D38F2"/>
    <w:rsid w:val="005D7B96"/>
    <w:rsid w:val="005D7E83"/>
    <w:rsid w:val="005D7EE4"/>
    <w:rsid w:val="005E07A4"/>
    <w:rsid w:val="005E32D7"/>
    <w:rsid w:val="005E438F"/>
    <w:rsid w:val="005E5E1F"/>
    <w:rsid w:val="005E729F"/>
    <w:rsid w:val="005E7320"/>
    <w:rsid w:val="005E7336"/>
    <w:rsid w:val="005E73CC"/>
    <w:rsid w:val="005E7662"/>
    <w:rsid w:val="005E777D"/>
    <w:rsid w:val="005E7A1A"/>
    <w:rsid w:val="005E7DEA"/>
    <w:rsid w:val="005F0642"/>
    <w:rsid w:val="005F0EA8"/>
    <w:rsid w:val="005F1C90"/>
    <w:rsid w:val="005F21F2"/>
    <w:rsid w:val="005F32DC"/>
    <w:rsid w:val="005F4669"/>
    <w:rsid w:val="005F46A8"/>
    <w:rsid w:val="005F47B2"/>
    <w:rsid w:val="005F4C67"/>
    <w:rsid w:val="006012CC"/>
    <w:rsid w:val="00604092"/>
    <w:rsid w:val="00604EB8"/>
    <w:rsid w:val="0060752A"/>
    <w:rsid w:val="00612C22"/>
    <w:rsid w:val="00613FE3"/>
    <w:rsid w:val="00614708"/>
    <w:rsid w:val="006148F0"/>
    <w:rsid w:val="00615A17"/>
    <w:rsid w:val="00617072"/>
    <w:rsid w:val="00617D02"/>
    <w:rsid w:val="0062153F"/>
    <w:rsid w:val="00621F6F"/>
    <w:rsid w:val="0062248D"/>
    <w:rsid w:val="006260F9"/>
    <w:rsid w:val="0062716D"/>
    <w:rsid w:val="00630C69"/>
    <w:rsid w:val="006311FB"/>
    <w:rsid w:val="00631CD9"/>
    <w:rsid w:val="00633C9C"/>
    <w:rsid w:val="00633DE4"/>
    <w:rsid w:val="00634A4C"/>
    <w:rsid w:val="006378CF"/>
    <w:rsid w:val="00640D6C"/>
    <w:rsid w:val="00642207"/>
    <w:rsid w:val="00642A1F"/>
    <w:rsid w:val="006431FC"/>
    <w:rsid w:val="00643431"/>
    <w:rsid w:val="006446A1"/>
    <w:rsid w:val="00644EF1"/>
    <w:rsid w:val="00646AB4"/>
    <w:rsid w:val="006471D9"/>
    <w:rsid w:val="006478B2"/>
    <w:rsid w:val="00652832"/>
    <w:rsid w:val="00653556"/>
    <w:rsid w:val="006536C4"/>
    <w:rsid w:val="00654808"/>
    <w:rsid w:val="00654AB7"/>
    <w:rsid w:val="00654E14"/>
    <w:rsid w:val="006551B4"/>
    <w:rsid w:val="00655F4B"/>
    <w:rsid w:val="00660BDB"/>
    <w:rsid w:val="00661538"/>
    <w:rsid w:val="00663215"/>
    <w:rsid w:val="0066436F"/>
    <w:rsid w:val="00665E86"/>
    <w:rsid w:val="00666BB0"/>
    <w:rsid w:val="006701B7"/>
    <w:rsid w:val="006703AA"/>
    <w:rsid w:val="006714A2"/>
    <w:rsid w:val="00671D5F"/>
    <w:rsid w:val="00673F56"/>
    <w:rsid w:val="0067615E"/>
    <w:rsid w:val="00676F76"/>
    <w:rsid w:val="006771F4"/>
    <w:rsid w:val="00677512"/>
    <w:rsid w:val="00677CAD"/>
    <w:rsid w:val="00677DAC"/>
    <w:rsid w:val="00682B64"/>
    <w:rsid w:val="006841F6"/>
    <w:rsid w:val="00684A4B"/>
    <w:rsid w:val="00685B60"/>
    <w:rsid w:val="00687F55"/>
    <w:rsid w:val="006917FD"/>
    <w:rsid w:val="00693232"/>
    <w:rsid w:val="00693443"/>
    <w:rsid w:val="0069345C"/>
    <w:rsid w:val="00693680"/>
    <w:rsid w:val="006952E5"/>
    <w:rsid w:val="00696FF3"/>
    <w:rsid w:val="00697036"/>
    <w:rsid w:val="006970AC"/>
    <w:rsid w:val="00697340"/>
    <w:rsid w:val="006974FE"/>
    <w:rsid w:val="006A00A9"/>
    <w:rsid w:val="006A2347"/>
    <w:rsid w:val="006A3471"/>
    <w:rsid w:val="006A3C06"/>
    <w:rsid w:val="006A47A8"/>
    <w:rsid w:val="006B0659"/>
    <w:rsid w:val="006B13BA"/>
    <w:rsid w:val="006B1750"/>
    <w:rsid w:val="006B2644"/>
    <w:rsid w:val="006B590E"/>
    <w:rsid w:val="006B595C"/>
    <w:rsid w:val="006B5E63"/>
    <w:rsid w:val="006B7BDC"/>
    <w:rsid w:val="006B7D3A"/>
    <w:rsid w:val="006C1F62"/>
    <w:rsid w:val="006C22D2"/>
    <w:rsid w:val="006C2E07"/>
    <w:rsid w:val="006C39F3"/>
    <w:rsid w:val="006C466C"/>
    <w:rsid w:val="006C486B"/>
    <w:rsid w:val="006C4900"/>
    <w:rsid w:val="006C4F8F"/>
    <w:rsid w:val="006C6540"/>
    <w:rsid w:val="006D034B"/>
    <w:rsid w:val="006D03BC"/>
    <w:rsid w:val="006D1887"/>
    <w:rsid w:val="006D1B04"/>
    <w:rsid w:val="006D212A"/>
    <w:rsid w:val="006D4DE4"/>
    <w:rsid w:val="006E1113"/>
    <w:rsid w:val="006E23A2"/>
    <w:rsid w:val="006E3064"/>
    <w:rsid w:val="006E323C"/>
    <w:rsid w:val="006E67B4"/>
    <w:rsid w:val="006E741A"/>
    <w:rsid w:val="006E78E1"/>
    <w:rsid w:val="006F0233"/>
    <w:rsid w:val="006F0530"/>
    <w:rsid w:val="006F1685"/>
    <w:rsid w:val="006F405D"/>
    <w:rsid w:val="006F5D58"/>
    <w:rsid w:val="006F70B2"/>
    <w:rsid w:val="006F72A0"/>
    <w:rsid w:val="00703877"/>
    <w:rsid w:val="00703BB0"/>
    <w:rsid w:val="007051A0"/>
    <w:rsid w:val="007057A4"/>
    <w:rsid w:val="00705A05"/>
    <w:rsid w:val="007068CF"/>
    <w:rsid w:val="00710309"/>
    <w:rsid w:val="007111B0"/>
    <w:rsid w:val="007112C3"/>
    <w:rsid w:val="00711336"/>
    <w:rsid w:val="00711951"/>
    <w:rsid w:val="00711FA8"/>
    <w:rsid w:val="00712630"/>
    <w:rsid w:val="0071310D"/>
    <w:rsid w:val="007160AD"/>
    <w:rsid w:val="007161AB"/>
    <w:rsid w:val="00717305"/>
    <w:rsid w:val="00722B0A"/>
    <w:rsid w:val="007250A5"/>
    <w:rsid w:val="00725120"/>
    <w:rsid w:val="007265B3"/>
    <w:rsid w:val="00730A07"/>
    <w:rsid w:val="00730CCD"/>
    <w:rsid w:val="00731AAE"/>
    <w:rsid w:val="00731DF6"/>
    <w:rsid w:val="0073223D"/>
    <w:rsid w:val="007329C4"/>
    <w:rsid w:val="00732B44"/>
    <w:rsid w:val="00733430"/>
    <w:rsid w:val="007341E2"/>
    <w:rsid w:val="00735A06"/>
    <w:rsid w:val="00736AED"/>
    <w:rsid w:val="0074025A"/>
    <w:rsid w:val="00740AEB"/>
    <w:rsid w:val="00740DA1"/>
    <w:rsid w:val="00740F8A"/>
    <w:rsid w:val="00741502"/>
    <w:rsid w:val="00742279"/>
    <w:rsid w:val="00742333"/>
    <w:rsid w:val="00744B71"/>
    <w:rsid w:val="00744F2D"/>
    <w:rsid w:val="00745196"/>
    <w:rsid w:val="007461C4"/>
    <w:rsid w:val="00746A26"/>
    <w:rsid w:val="007475EC"/>
    <w:rsid w:val="00747F9F"/>
    <w:rsid w:val="0075061F"/>
    <w:rsid w:val="00751A55"/>
    <w:rsid w:val="00753D0B"/>
    <w:rsid w:val="00753E01"/>
    <w:rsid w:val="00755234"/>
    <w:rsid w:val="00760AD9"/>
    <w:rsid w:val="00761979"/>
    <w:rsid w:val="007620B7"/>
    <w:rsid w:val="007628B4"/>
    <w:rsid w:val="00762EAF"/>
    <w:rsid w:val="0076463F"/>
    <w:rsid w:val="00764DBF"/>
    <w:rsid w:val="0076638A"/>
    <w:rsid w:val="0076660B"/>
    <w:rsid w:val="00770867"/>
    <w:rsid w:val="00770C78"/>
    <w:rsid w:val="00770CFA"/>
    <w:rsid w:val="00770E63"/>
    <w:rsid w:val="00771EEA"/>
    <w:rsid w:val="00772F67"/>
    <w:rsid w:val="007735D6"/>
    <w:rsid w:val="00773D44"/>
    <w:rsid w:val="007741FC"/>
    <w:rsid w:val="00774825"/>
    <w:rsid w:val="0077508C"/>
    <w:rsid w:val="00775D6A"/>
    <w:rsid w:val="00776558"/>
    <w:rsid w:val="00776635"/>
    <w:rsid w:val="007845E9"/>
    <w:rsid w:val="00784658"/>
    <w:rsid w:val="00786AFC"/>
    <w:rsid w:val="007876BD"/>
    <w:rsid w:val="00790A45"/>
    <w:rsid w:val="00791F8D"/>
    <w:rsid w:val="007924C2"/>
    <w:rsid w:val="007934CB"/>
    <w:rsid w:val="007939CC"/>
    <w:rsid w:val="00793F4C"/>
    <w:rsid w:val="00794065"/>
    <w:rsid w:val="00796565"/>
    <w:rsid w:val="00796E32"/>
    <w:rsid w:val="007976BC"/>
    <w:rsid w:val="007A2AC2"/>
    <w:rsid w:val="007A3584"/>
    <w:rsid w:val="007A4BC8"/>
    <w:rsid w:val="007A6FFC"/>
    <w:rsid w:val="007A7EDB"/>
    <w:rsid w:val="007B0903"/>
    <w:rsid w:val="007B0BCC"/>
    <w:rsid w:val="007C075F"/>
    <w:rsid w:val="007C193B"/>
    <w:rsid w:val="007C5479"/>
    <w:rsid w:val="007C5875"/>
    <w:rsid w:val="007C5AF0"/>
    <w:rsid w:val="007C64A9"/>
    <w:rsid w:val="007C67BB"/>
    <w:rsid w:val="007C6944"/>
    <w:rsid w:val="007C7C2C"/>
    <w:rsid w:val="007D2041"/>
    <w:rsid w:val="007D3363"/>
    <w:rsid w:val="007D38BD"/>
    <w:rsid w:val="007D4029"/>
    <w:rsid w:val="007D471A"/>
    <w:rsid w:val="007D58CF"/>
    <w:rsid w:val="007D5CCB"/>
    <w:rsid w:val="007D72A6"/>
    <w:rsid w:val="007D7814"/>
    <w:rsid w:val="007E1029"/>
    <w:rsid w:val="007E1A1A"/>
    <w:rsid w:val="007E2607"/>
    <w:rsid w:val="007E2A97"/>
    <w:rsid w:val="007E39F7"/>
    <w:rsid w:val="007E55E1"/>
    <w:rsid w:val="007E565C"/>
    <w:rsid w:val="007E5A60"/>
    <w:rsid w:val="007E647E"/>
    <w:rsid w:val="007F051D"/>
    <w:rsid w:val="007F0F47"/>
    <w:rsid w:val="007F18C8"/>
    <w:rsid w:val="007F22A2"/>
    <w:rsid w:val="007F2DFE"/>
    <w:rsid w:val="007F31EE"/>
    <w:rsid w:val="007F4C80"/>
    <w:rsid w:val="007F751D"/>
    <w:rsid w:val="007F7FBA"/>
    <w:rsid w:val="008000A3"/>
    <w:rsid w:val="008011C5"/>
    <w:rsid w:val="008048A3"/>
    <w:rsid w:val="00805A03"/>
    <w:rsid w:val="008077B6"/>
    <w:rsid w:val="00807DCF"/>
    <w:rsid w:val="00810A85"/>
    <w:rsid w:val="00810DAB"/>
    <w:rsid w:val="008126C6"/>
    <w:rsid w:val="00814833"/>
    <w:rsid w:val="00814A2C"/>
    <w:rsid w:val="0081545E"/>
    <w:rsid w:val="00816467"/>
    <w:rsid w:val="0081785D"/>
    <w:rsid w:val="00821696"/>
    <w:rsid w:val="008230B3"/>
    <w:rsid w:val="008232CB"/>
    <w:rsid w:val="00823733"/>
    <w:rsid w:val="0082460E"/>
    <w:rsid w:val="008248FA"/>
    <w:rsid w:val="008258D8"/>
    <w:rsid w:val="008273DD"/>
    <w:rsid w:val="00827E1E"/>
    <w:rsid w:val="008311E4"/>
    <w:rsid w:val="00831753"/>
    <w:rsid w:val="0083230C"/>
    <w:rsid w:val="008331FC"/>
    <w:rsid w:val="008338B2"/>
    <w:rsid w:val="00834433"/>
    <w:rsid w:val="00834718"/>
    <w:rsid w:val="00834FCD"/>
    <w:rsid w:val="00837A74"/>
    <w:rsid w:val="00840A0A"/>
    <w:rsid w:val="00840AFC"/>
    <w:rsid w:val="00841AE6"/>
    <w:rsid w:val="00841D85"/>
    <w:rsid w:val="008427C2"/>
    <w:rsid w:val="0084431C"/>
    <w:rsid w:val="00845137"/>
    <w:rsid w:val="008469A4"/>
    <w:rsid w:val="00846A7B"/>
    <w:rsid w:val="00851025"/>
    <w:rsid w:val="0085212E"/>
    <w:rsid w:val="00852343"/>
    <w:rsid w:val="008528EB"/>
    <w:rsid w:val="00853652"/>
    <w:rsid w:val="008537BF"/>
    <w:rsid w:val="008537C7"/>
    <w:rsid w:val="008545EE"/>
    <w:rsid w:val="008545EF"/>
    <w:rsid w:val="00855145"/>
    <w:rsid w:val="00855A3D"/>
    <w:rsid w:val="008565FC"/>
    <w:rsid w:val="008575D1"/>
    <w:rsid w:val="0086122C"/>
    <w:rsid w:val="00861390"/>
    <w:rsid w:val="008619D1"/>
    <w:rsid w:val="00863A07"/>
    <w:rsid w:val="00863A10"/>
    <w:rsid w:val="00864BF7"/>
    <w:rsid w:val="00865ABC"/>
    <w:rsid w:val="00865D18"/>
    <w:rsid w:val="00866438"/>
    <w:rsid w:val="00870D8B"/>
    <w:rsid w:val="00871C33"/>
    <w:rsid w:val="00871DB9"/>
    <w:rsid w:val="00873266"/>
    <w:rsid w:val="00873F35"/>
    <w:rsid w:val="008748B6"/>
    <w:rsid w:val="0087513B"/>
    <w:rsid w:val="00876F8A"/>
    <w:rsid w:val="00880C90"/>
    <w:rsid w:val="00881025"/>
    <w:rsid w:val="008815D0"/>
    <w:rsid w:val="00882C4B"/>
    <w:rsid w:val="008839D9"/>
    <w:rsid w:val="00883E30"/>
    <w:rsid w:val="00885760"/>
    <w:rsid w:val="00890552"/>
    <w:rsid w:val="008912A6"/>
    <w:rsid w:val="0089187E"/>
    <w:rsid w:val="00893C49"/>
    <w:rsid w:val="00895157"/>
    <w:rsid w:val="008A01B7"/>
    <w:rsid w:val="008A0D43"/>
    <w:rsid w:val="008A3A86"/>
    <w:rsid w:val="008A4112"/>
    <w:rsid w:val="008A4190"/>
    <w:rsid w:val="008A494B"/>
    <w:rsid w:val="008A4DE1"/>
    <w:rsid w:val="008A51DF"/>
    <w:rsid w:val="008A6BAF"/>
    <w:rsid w:val="008A72E2"/>
    <w:rsid w:val="008A7B89"/>
    <w:rsid w:val="008B086D"/>
    <w:rsid w:val="008B0A19"/>
    <w:rsid w:val="008B119F"/>
    <w:rsid w:val="008B2BAD"/>
    <w:rsid w:val="008B392E"/>
    <w:rsid w:val="008B3DE1"/>
    <w:rsid w:val="008B4215"/>
    <w:rsid w:val="008B47E3"/>
    <w:rsid w:val="008B4C6D"/>
    <w:rsid w:val="008B6ECE"/>
    <w:rsid w:val="008B74C3"/>
    <w:rsid w:val="008C0EFF"/>
    <w:rsid w:val="008C0F72"/>
    <w:rsid w:val="008C1E6C"/>
    <w:rsid w:val="008C3779"/>
    <w:rsid w:val="008C5473"/>
    <w:rsid w:val="008D0C50"/>
    <w:rsid w:val="008D1564"/>
    <w:rsid w:val="008D1AC5"/>
    <w:rsid w:val="008D1FC6"/>
    <w:rsid w:val="008D21A5"/>
    <w:rsid w:val="008D4979"/>
    <w:rsid w:val="008D5640"/>
    <w:rsid w:val="008E2ED7"/>
    <w:rsid w:val="008E6417"/>
    <w:rsid w:val="008F00EC"/>
    <w:rsid w:val="008F0D08"/>
    <w:rsid w:val="008F5A2B"/>
    <w:rsid w:val="008F5D05"/>
    <w:rsid w:val="008F7310"/>
    <w:rsid w:val="00900450"/>
    <w:rsid w:val="00901207"/>
    <w:rsid w:val="00901F5B"/>
    <w:rsid w:val="00903B6B"/>
    <w:rsid w:val="00907913"/>
    <w:rsid w:val="009133D2"/>
    <w:rsid w:val="009140F2"/>
    <w:rsid w:val="0091437E"/>
    <w:rsid w:val="00915831"/>
    <w:rsid w:val="00915E4A"/>
    <w:rsid w:val="00916C46"/>
    <w:rsid w:val="00916F1D"/>
    <w:rsid w:val="00916F31"/>
    <w:rsid w:val="009221F2"/>
    <w:rsid w:val="00924F3F"/>
    <w:rsid w:val="009254BF"/>
    <w:rsid w:val="0092579D"/>
    <w:rsid w:val="00925C68"/>
    <w:rsid w:val="009318E5"/>
    <w:rsid w:val="00932F57"/>
    <w:rsid w:val="009332C9"/>
    <w:rsid w:val="00933709"/>
    <w:rsid w:val="00934C9C"/>
    <w:rsid w:val="00934CDC"/>
    <w:rsid w:val="00934D21"/>
    <w:rsid w:val="009353A0"/>
    <w:rsid w:val="0093567D"/>
    <w:rsid w:val="009357A4"/>
    <w:rsid w:val="00936FA4"/>
    <w:rsid w:val="009370C3"/>
    <w:rsid w:val="00937460"/>
    <w:rsid w:val="00941530"/>
    <w:rsid w:val="00941722"/>
    <w:rsid w:val="00942BC2"/>
    <w:rsid w:val="00942ED6"/>
    <w:rsid w:val="00943730"/>
    <w:rsid w:val="00943756"/>
    <w:rsid w:val="009438D6"/>
    <w:rsid w:val="00945E4E"/>
    <w:rsid w:val="00947C4B"/>
    <w:rsid w:val="00953FC6"/>
    <w:rsid w:val="00954C81"/>
    <w:rsid w:val="00956DE5"/>
    <w:rsid w:val="0095705C"/>
    <w:rsid w:val="00957440"/>
    <w:rsid w:val="00957CC9"/>
    <w:rsid w:val="009602F1"/>
    <w:rsid w:val="00960B15"/>
    <w:rsid w:val="0096260C"/>
    <w:rsid w:val="009627F4"/>
    <w:rsid w:val="00965EFE"/>
    <w:rsid w:val="00966839"/>
    <w:rsid w:val="00966E9D"/>
    <w:rsid w:val="00970449"/>
    <w:rsid w:val="00970D2B"/>
    <w:rsid w:val="009725F5"/>
    <w:rsid w:val="00972ECC"/>
    <w:rsid w:val="00973331"/>
    <w:rsid w:val="009745F2"/>
    <w:rsid w:val="009746CD"/>
    <w:rsid w:val="009753D7"/>
    <w:rsid w:val="00976292"/>
    <w:rsid w:val="0098009A"/>
    <w:rsid w:val="00980706"/>
    <w:rsid w:val="00981F41"/>
    <w:rsid w:val="0098272A"/>
    <w:rsid w:val="009837A5"/>
    <w:rsid w:val="00983F33"/>
    <w:rsid w:val="009907B8"/>
    <w:rsid w:val="00992603"/>
    <w:rsid w:val="00993773"/>
    <w:rsid w:val="00994373"/>
    <w:rsid w:val="009955E8"/>
    <w:rsid w:val="0099773A"/>
    <w:rsid w:val="009A1955"/>
    <w:rsid w:val="009A1B1E"/>
    <w:rsid w:val="009A4C5F"/>
    <w:rsid w:val="009A50DE"/>
    <w:rsid w:val="009A537B"/>
    <w:rsid w:val="009A702C"/>
    <w:rsid w:val="009A7938"/>
    <w:rsid w:val="009B0681"/>
    <w:rsid w:val="009B2D99"/>
    <w:rsid w:val="009B5A60"/>
    <w:rsid w:val="009B75DD"/>
    <w:rsid w:val="009C0C05"/>
    <w:rsid w:val="009C1428"/>
    <w:rsid w:val="009C16FD"/>
    <w:rsid w:val="009C22E4"/>
    <w:rsid w:val="009C53B3"/>
    <w:rsid w:val="009C5867"/>
    <w:rsid w:val="009C6DB9"/>
    <w:rsid w:val="009C7909"/>
    <w:rsid w:val="009D0461"/>
    <w:rsid w:val="009D0BCD"/>
    <w:rsid w:val="009D0E78"/>
    <w:rsid w:val="009D2635"/>
    <w:rsid w:val="009D41F2"/>
    <w:rsid w:val="009D46C7"/>
    <w:rsid w:val="009D7C5D"/>
    <w:rsid w:val="009E1076"/>
    <w:rsid w:val="009E19C0"/>
    <w:rsid w:val="009E1B44"/>
    <w:rsid w:val="009E2CE9"/>
    <w:rsid w:val="009E70B6"/>
    <w:rsid w:val="009F064D"/>
    <w:rsid w:val="009F09C3"/>
    <w:rsid w:val="009F145F"/>
    <w:rsid w:val="009F2A0D"/>
    <w:rsid w:val="009F3204"/>
    <w:rsid w:val="009F53B6"/>
    <w:rsid w:val="009F6186"/>
    <w:rsid w:val="009F62D6"/>
    <w:rsid w:val="009F75F9"/>
    <w:rsid w:val="00A00CA3"/>
    <w:rsid w:val="00A0143C"/>
    <w:rsid w:val="00A023E2"/>
    <w:rsid w:val="00A025E2"/>
    <w:rsid w:val="00A03679"/>
    <w:rsid w:val="00A05EA0"/>
    <w:rsid w:val="00A07639"/>
    <w:rsid w:val="00A07838"/>
    <w:rsid w:val="00A07D9A"/>
    <w:rsid w:val="00A109CA"/>
    <w:rsid w:val="00A13B01"/>
    <w:rsid w:val="00A1498E"/>
    <w:rsid w:val="00A14A5E"/>
    <w:rsid w:val="00A166F5"/>
    <w:rsid w:val="00A210CB"/>
    <w:rsid w:val="00A2158F"/>
    <w:rsid w:val="00A22E4D"/>
    <w:rsid w:val="00A22FA5"/>
    <w:rsid w:val="00A25448"/>
    <w:rsid w:val="00A25802"/>
    <w:rsid w:val="00A26546"/>
    <w:rsid w:val="00A26C36"/>
    <w:rsid w:val="00A26FA1"/>
    <w:rsid w:val="00A27113"/>
    <w:rsid w:val="00A301F8"/>
    <w:rsid w:val="00A307E9"/>
    <w:rsid w:val="00A3228A"/>
    <w:rsid w:val="00A3471E"/>
    <w:rsid w:val="00A36D72"/>
    <w:rsid w:val="00A37314"/>
    <w:rsid w:val="00A41BEF"/>
    <w:rsid w:val="00A449A1"/>
    <w:rsid w:val="00A45454"/>
    <w:rsid w:val="00A5031B"/>
    <w:rsid w:val="00A51620"/>
    <w:rsid w:val="00A51733"/>
    <w:rsid w:val="00A54CF5"/>
    <w:rsid w:val="00A5505E"/>
    <w:rsid w:val="00A56A8D"/>
    <w:rsid w:val="00A56EA2"/>
    <w:rsid w:val="00A5788C"/>
    <w:rsid w:val="00A57F95"/>
    <w:rsid w:val="00A62023"/>
    <w:rsid w:val="00A62673"/>
    <w:rsid w:val="00A6334A"/>
    <w:rsid w:val="00A640BC"/>
    <w:rsid w:val="00A64713"/>
    <w:rsid w:val="00A66421"/>
    <w:rsid w:val="00A7018F"/>
    <w:rsid w:val="00A7042A"/>
    <w:rsid w:val="00A7238A"/>
    <w:rsid w:val="00A727A9"/>
    <w:rsid w:val="00A72DA5"/>
    <w:rsid w:val="00A7386A"/>
    <w:rsid w:val="00A73CEF"/>
    <w:rsid w:val="00A74E24"/>
    <w:rsid w:val="00A75CC3"/>
    <w:rsid w:val="00A775B3"/>
    <w:rsid w:val="00A80684"/>
    <w:rsid w:val="00A80D60"/>
    <w:rsid w:val="00A82DAE"/>
    <w:rsid w:val="00A83BAD"/>
    <w:rsid w:val="00A8525A"/>
    <w:rsid w:val="00A879C0"/>
    <w:rsid w:val="00A90FA0"/>
    <w:rsid w:val="00A915A0"/>
    <w:rsid w:val="00A94D4C"/>
    <w:rsid w:val="00A964A3"/>
    <w:rsid w:val="00AA09D2"/>
    <w:rsid w:val="00AA101B"/>
    <w:rsid w:val="00AA27F8"/>
    <w:rsid w:val="00AA3D3D"/>
    <w:rsid w:val="00AA56E2"/>
    <w:rsid w:val="00AA5B8E"/>
    <w:rsid w:val="00AA61AE"/>
    <w:rsid w:val="00AA7716"/>
    <w:rsid w:val="00AA79D1"/>
    <w:rsid w:val="00AB0017"/>
    <w:rsid w:val="00AB0816"/>
    <w:rsid w:val="00AB0FB4"/>
    <w:rsid w:val="00AB10B1"/>
    <w:rsid w:val="00AB1D18"/>
    <w:rsid w:val="00AB1EF4"/>
    <w:rsid w:val="00AB4033"/>
    <w:rsid w:val="00AB5D3B"/>
    <w:rsid w:val="00AB7CDE"/>
    <w:rsid w:val="00AC186D"/>
    <w:rsid w:val="00AC4C8E"/>
    <w:rsid w:val="00AC59E1"/>
    <w:rsid w:val="00AD001A"/>
    <w:rsid w:val="00AD03AF"/>
    <w:rsid w:val="00AD1644"/>
    <w:rsid w:val="00AE08FE"/>
    <w:rsid w:val="00AE1457"/>
    <w:rsid w:val="00AE33D1"/>
    <w:rsid w:val="00AE375A"/>
    <w:rsid w:val="00AE3A6B"/>
    <w:rsid w:val="00AE3AC8"/>
    <w:rsid w:val="00AE3AF9"/>
    <w:rsid w:val="00AE61CD"/>
    <w:rsid w:val="00AE65C7"/>
    <w:rsid w:val="00AE67D2"/>
    <w:rsid w:val="00AE720C"/>
    <w:rsid w:val="00AE765B"/>
    <w:rsid w:val="00AE7C9D"/>
    <w:rsid w:val="00AF0FD8"/>
    <w:rsid w:val="00AF185E"/>
    <w:rsid w:val="00AF1BF5"/>
    <w:rsid w:val="00AF2225"/>
    <w:rsid w:val="00AF3AB3"/>
    <w:rsid w:val="00AF3CBB"/>
    <w:rsid w:val="00AF3E89"/>
    <w:rsid w:val="00AF4D86"/>
    <w:rsid w:val="00AF5353"/>
    <w:rsid w:val="00AF6354"/>
    <w:rsid w:val="00AF7B18"/>
    <w:rsid w:val="00B01361"/>
    <w:rsid w:val="00B02AA6"/>
    <w:rsid w:val="00B02D74"/>
    <w:rsid w:val="00B03D26"/>
    <w:rsid w:val="00B047E2"/>
    <w:rsid w:val="00B04AE3"/>
    <w:rsid w:val="00B05927"/>
    <w:rsid w:val="00B05FAA"/>
    <w:rsid w:val="00B068A3"/>
    <w:rsid w:val="00B0710E"/>
    <w:rsid w:val="00B07D1C"/>
    <w:rsid w:val="00B07DFA"/>
    <w:rsid w:val="00B12C4D"/>
    <w:rsid w:val="00B138B1"/>
    <w:rsid w:val="00B139C9"/>
    <w:rsid w:val="00B13BC1"/>
    <w:rsid w:val="00B208F4"/>
    <w:rsid w:val="00B2135B"/>
    <w:rsid w:val="00B23214"/>
    <w:rsid w:val="00B25908"/>
    <w:rsid w:val="00B2783E"/>
    <w:rsid w:val="00B27C4C"/>
    <w:rsid w:val="00B30C98"/>
    <w:rsid w:val="00B3155B"/>
    <w:rsid w:val="00B32D8E"/>
    <w:rsid w:val="00B33645"/>
    <w:rsid w:val="00B3439B"/>
    <w:rsid w:val="00B34EAE"/>
    <w:rsid w:val="00B359AA"/>
    <w:rsid w:val="00B36AED"/>
    <w:rsid w:val="00B43E32"/>
    <w:rsid w:val="00B451BD"/>
    <w:rsid w:val="00B45B5E"/>
    <w:rsid w:val="00B46110"/>
    <w:rsid w:val="00B50E2E"/>
    <w:rsid w:val="00B52018"/>
    <w:rsid w:val="00B53031"/>
    <w:rsid w:val="00B53C8C"/>
    <w:rsid w:val="00B5551D"/>
    <w:rsid w:val="00B5555A"/>
    <w:rsid w:val="00B55715"/>
    <w:rsid w:val="00B55B9F"/>
    <w:rsid w:val="00B606B3"/>
    <w:rsid w:val="00B60D57"/>
    <w:rsid w:val="00B62B8C"/>
    <w:rsid w:val="00B62E04"/>
    <w:rsid w:val="00B63473"/>
    <w:rsid w:val="00B66430"/>
    <w:rsid w:val="00B66960"/>
    <w:rsid w:val="00B70196"/>
    <w:rsid w:val="00B70909"/>
    <w:rsid w:val="00B70E20"/>
    <w:rsid w:val="00B70FB7"/>
    <w:rsid w:val="00B718E9"/>
    <w:rsid w:val="00B73410"/>
    <w:rsid w:val="00B738B1"/>
    <w:rsid w:val="00B73A6C"/>
    <w:rsid w:val="00B7473B"/>
    <w:rsid w:val="00B74EF8"/>
    <w:rsid w:val="00B75937"/>
    <w:rsid w:val="00B75C2C"/>
    <w:rsid w:val="00B76197"/>
    <w:rsid w:val="00B76855"/>
    <w:rsid w:val="00B76CBE"/>
    <w:rsid w:val="00B80986"/>
    <w:rsid w:val="00B810C9"/>
    <w:rsid w:val="00B81BD6"/>
    <w:rsid w:val="00B81DAF"/>
    <w:rsid w:val="00B83E34"/>
    <w:rsid w:val="00B849D8"/>
    <w:rsid w:val="00B849F0"/>
    <w:rsid w:val="00B855B4"/>
    <w:rsid w:val="00B860B0"/>
    <w:rsid w:val="00B862F9"/>
    <w:rsid w:val="00B87C29"/>
    <w:rsid w:val="00B87F40"/>
    <w:rsid w:val="00B907BF"/>
    <w:rsid w:val="00B91B84"/>
    <w:rsid w:val="00B91D95"/>
    <w:rsid w:val="00B93BB4"/>
    <w:rsid w:val="00B93BD9"/>
    <w:rsid w:val="00B9437E"/>
    <w:rsid w:val="00B948AE"/>
    <w:rsid w:val="00B94CF1"/>
    <w:rsid w:val="00B9575B"/>
    <w:rsid w:val="00B96080"/>
    <w:rsid w:val="00B96258"/>
    <w:rsid w:val="00B97D3F"/>
    <w:rsid w:val="00BA08CD"/>
    <w:rsid w:val="00BA0B1C"/>
    <w:rsid w:val="00BA2020"/>
    <w:rsid w:val="00BA3953"/>
    <w:rsid w:val="00BA4C1F"/>
    <w:rsid w:val="00BA743A"/>
    <w:rsid w:val="00BA7AC9"/>
    <w:rsid w:val="00BA7C1A"/>
    <w:rsid w:val="00BB19C4"/>
    <w:rsid w:val="00BB28D2"/>
    <w:rsid w:val="00BB291E"/>
    <w:rsid w:val="00BB34A4"/>
    <w:rsid w:val="00BB66BE"/>
    <w:rsid w:val="00BB7B32"/>
    <w:rsid w:val="00BC2D93"/>
    <w:rsid w:val="00BC329F"/>
    <w:rsid w:val="00BC35E5"/>
    <w:rsid w:val="00BC35EF"/>
    <w:rsid w:val="00BC372E"/>
    <w:rsid w:val="00BC3CB5"/>
    <w:rsid w:val="00BC3D07"/>
    <w:rsid w:val="00BC47E7"/>
    <w:rsid w:val="00BC54E2"/>
    <w:rsid w:val="00BC6BA7"/>
    <w:rsid w:val="00BD0379"/>
    <w:rsid w:val="00BD05CF"/>
    <w:rsid w:val="00BD2341"/>
    <w:rsid w:val="00BD2717"/>
    <w:rsid w:val="00BD275A"/>
    <w:rsid w:val="00BD33A9"/>
    <w:rsid w:val="00BD4120"/>
    <w:rsid w:val="00BD47EF"/>
    <w:rsid w:val="00BD5A38"/>
    <w:rsid w:val="00BD5D26"/>
    <w:rsid w:val="00BD6C50"/>
    <w:rsid w:val="00BE0AC1"/>
    <w:rsid w:val="00BE0F89"/>
    <w:rsid w:val="00BE1081"/>
    <w:rsid w:val="00BE4DD8"/>
    <w:rsid w:val="00BE6E43"/>
    <w:rsid w:val="00BE76F9"/>
    <w:rsid w:val="00BF0385"/>
    <w:rsid w:val="00BF1640"/>
    <w:rsid w:val="00BF591D"/>
    <w:rsid w:val="00BF7C7E"/>
    <w:rsid w:val="00C008CE"/>
    <w:rsid w:val="00C04188"/>
    <w:rsid w:val="00C04800"/>
    <w:rsid w:val="00C05245"/>
    <w:rsid w:val="00C10EB0"/>
    <w:rsid w:val="00C116FF"/>
    <w:rsid w:val="00C119E2"/>
    <w:rsid w:val="00C12053"/>
    <w:rsid w:val="00C12107"/>
    <w:rsid w:val="00C122EE"/>
    <w:rsid w:val="00C126B8"/>
    <w:rsid w:val="00C12A54"/>
    <w:rsid w:val="00C14166"/>
    <w:rsid w:val="00C14F11"/>
    <w:rsid w:val="00C1503B"/>
    <w:rsid w:val="00C158EA"/>
    <w:rsid w:val="00C15AA1"/>
    <w:rsid w:val="00C15F86"/>
    <w:rsid w:val="00C169D0"/>
    <w:rsid w:val="00C16A07"/>
    <w:rsid w:val="00C17E5E"/>
    <w:rsid w:val="00C20418"/>
    <w:rsid w:val="00C215E2"/>
    <w:rsid w:val="00C21FD4"/>
    <w:rsid w:val="00C22384"/>
    <w:rsid w:val="00C23E3E"/>
    <w:rsid w:val="00C26240"/>
    <w:rsid w:val="00C32149"/>
    <w:rsid w:val="00C34F63"/>
    <w:rsid w:val="00C41167"/>
    <w:rsid w:val="00C4121D"/>
    <w:rsid w:val="00C413F2"/>
    <w:rsid w:val="00C41F04"/>
    <w:rsid w:val="00C42E55"/>
    <w:rsid w:val="00C42E77"/>
    <w:rsid w:val="00C43051"/>
    <w:rsid w:val="00C44FE9"/>
    <w:rsid w:val="00C466A1"/>
    <w:rsid w:val="00C46BC8"/>
    <w:rsid w:val="00C509E4"/>
    <w:rsid w:val="00C51E02"/>
    <w:rsid w:val="00C527AD"/>
    <w:rsid w:val="00C52976"/>
    <w:rsid w:val="00C52DE7"/>
    <w:rsid w:val="00C53232"/>
    <w:rsid w:val="00C5384A"/>
    <w:rsid w:val="00C5474D"/>
    <w:rsid w:val="00C548A8"/>
    <w:rsid w:val="00C56E7E"/>
    <w:rsid w:val="00C60B45"/>
    <w:rsid w:val="00C6285B"/>
    <w:rsid w:val="00C63BB4"/>
    <w:rsid w:val="00C655BE"/>
    <w:rsid w:val="00C65617"/>
    <w:rsid w:val="00C65BED"/>
    <w:rsid w:val="00C70E65"/>
    <w:rsid w:val="00C73A2F"/>
    <w:rsid w:val="00C74558"/>
    <w:rsid w:val="00C74828"/>
    <w:rsid w:val="00C74A5E"/>
    <w:rsid w:val="00C7570A"/>
    <w:rsid w:val="00C75A89"/>
    <w:rsid w:val="00C7625D"/>
    <w:rsid w:val="00C76D7E"/>
    <w:rsid w:val="00C807C0"/>
    <w:rsid w:val="00C819B2"/>
    <w:rsid w:val="00C81C44"/>
    <w:rsid w:val="00C83B53"/>
    <w:rsid w:val="00C83E76"/>
    <w:rsid w:val="00C84E28"/>
    <w:rsid w:val="00C866EB"/>
    <w:rsid w:val="00C86D00"/>
    <w:rsid w:val="00C86D6F"/>
    <w:rsid w:val="00C875AB"/>
    <w:rsid w:val="00C90267"/>
    <w:rsid w:val="00C9029D"/>
    <w:rsid w:val="00C9088F"/>
    <w:rsid w:val="00C92500"/>
    <w:rsid w:val="00CA2813"/>
    <w:rsid w:val="00CA284B"/>
    <w:rsid w:val="00CA2951"/>
    <w:rsid w:val="00CA374D"/>
    <w:rsid w:val="00CA3A26"/>
    <w:rsid w:val="00CA4A9D"/>
    <w:rsid w:val="00CA4C5F"/>
    <w:rsid w:val="00CA60B1"/>
    <w:rsid w:val="00CA6E17"/>
    <w:rsid w:val="00CA737F"/>
    <w:rsid w:val="00CB0216"/>
    <w:rsid w:val="00CB1DD3"/>
    <w:rsid w:val="00CB2029"/>
    <w:rsid w:val="00CB34D8"/>
    <w:rsid w:val="00CB77BE"/>
    <w:rsid w:val="00CB7948"/>
    <w:rsid w:val="00CB7C29"/>
    <w:rsid w:val="00CC1300"/>
    <w:rsid w:val="00CC16C7"/>
    <w:rsid w:val="00CC3DCB"/>
    <w:rsid w:val="00CC5716"/>
    <w:rsid w:val="00CC5ACC"/>
    <w:rsid w:val="00CC6CF1"/>
    <w:rsid w:val="00CD296E"/>
    <w:rsid w:val="00CD2A98"/>
    <w:rsid w:val="00CD2DA6"/>
    <w:rsid w:val="00CD301F"/>
    <w:rsid w:val="00CD3C9B"/>
    <w:rsid w:val="00CD3D1C"/>
    <w:rsid w:val="00CD4237"/>
    <w:rsid w:val="00CD4D58"/>
    <w:rsid w:val="00CD4E36"/>
    <w:rsid w:val="00CD5A5F"/>
    <w:rsid w:val="00CD5D70"/>
    <w:rsid w:val="00CD62AE"/>
    <w:rsid w:val="00CD687D"/>
    <w:rsid w:val="00CD7533"/>
    <w:rsid w:val="00CD7A12"/>
    <w:rsid w:val="00CE0CC0"/>
    <w:rsid w:val="00CE10E3"/>
    <w:rsid w:val="00CE2695"/>
    <w:rsid w:val="00CE3442"/>
    <w:rsid w:val="00CE47A1"/>
    <w:rsid w:val="00CE6178"/>
    <w:rsid w:val="00CE79EB"/>
    <w:rsid w:val="00CF11B1"/>
    <w:rsid w:val="00CF2C70"/>
    <w:rsid w:val="00CF4016"/>
    <w:rsid w:val="00CF408F"/>
    <w:rsid w:val="00CF5357"/>
    <w:rsid w:val="00CF5EE3"/>
    <w:rsid w:val="00CF6490"/>
    <w:rsid w:val="00CF6ECF"/>
    <w:rsid w:val="00D003D1"/>
    <w:rsid w:val="00D0212C"/>
    <w:rsid w:val="00D02834"/>
    <w:rsid w:val="00D0388E"/>
    <w:rsid w:val="00D04A46"/>
    <w:rsid w:val="00D0572E"/>
    <w:rsid w:val="00D062C5"/>
    <w:rsid w:val="00D0641D"/>
    <w:rsid w:val="00D06BF0"/>
    <w:rsid w:val="00D112F6"/>
    <w:rsid w:val="00D12230"/>
    <w:rsid w:val="00D12361"/>
    <w:rsid w:val="00D13A60"/>
    <w:rsid w:val="00D14100"/>
    <w:rsid w:val="00D15715"/>
    <w:rsid w:val="00D158C5"/>
    <w:rsid w:val="00D15E99"/>
    <w:rsid w:val="00D162AD"/>
    <w:rsid w:val="00D1632E"/>
    <w:rsid w:val="00D1654F"/>
    <w:rsid w:val="00D167D2"/>
    <w:rsid w:val="00D177B3"/>
    <w:rsid w:val="00D217C3"/>
    <w:rsid w:val="00D22A2C"/>
    <w:rsid w:val="00D2303B"/>
    <w:rsid w:val="00D25213"/>
    <w:rsid w:val="00D258FF"/>
    <w:rsid w:val="00D27849"/>
    <w:rsid w:val="00D27A59"/>
    <w:rsid w:val="00D30197"/>
    <w:rsid w:val="00D30981"/>
    <w:rsid w:val="00D32DBA"/>
    <w:rsid w:val="00D33A7F"/>
    <w:rsid w:val="00D3625E"/>
    <w:rsid w:val="00D369DC"/>
    <w:rsid w:val="00D37E53"/>
    <w:rsid w:val="00D41880"/>
    <w:rsid w:val="00D43E87"/>
    <w:rsid w:val="00D4440E"/>
    <w:rsid w:val="00D47E33"/>
    <w:rsid w:val="00D510CC"/>
    <w:rsid w:val="00D51C43"/>
    <w:rsid w:val="00D527B1"/>
    <w:rsid w:val="00D52E32"/>
    <w:rsid w:val="00D52E51"/>
    <w:rsid w:val="00D53458"/>
    <w:rsid w:val="00D53573"/>
    <w:rsid w:val="00D53BBB"/>
    <w:rsid w:val="00D54E33"/>
    <w:rsid w:val="00D56CCD"/>
    <w:rsid w:val="00D56DB1"/>
    <w:rsid w:val="00D570FD"/>
    <w:rsid w:val="00D600FE"/>
    <w:rsid w:val="00D60A2E"/>
    <w:rsid w:val="00D60BE2"/>
    <w:rsid w:val="00D612DE"/>
    <w:rsid w:val="00D61399"/>
    <w:rsid w:val="00D614EA"/>
    <w:rsid w:val="00D61604"/>
    <w:rsid w:val="00D6260B"/>
    <w:rsid w:val="00D63DAD"/>
    <w:rsid w:val="00D644BE"/>
    <w:rsid w:val="00D646F7"/>
    <w:rsid w:val="00D64B02"/>
    <w:rsid w:val="00D64E78"/>
    <w:rsid w:val="00D67EBE"/>
    <w:rsid w:val="00D67ED9"/>
    <w:rsid w:val="00D70981"/>
    <w:rsid w:val="00D71787"/>
    <w:rsid w:val="00D72BDD"/>
    <w:rsid w:val="00D7477A"/>
    <w:rsid w:val="00D74F54"/>
    <w:rsid w:val="00D768BA"/>
    <w:rsid w:val="00D77568"/>
    <w:rsid w:val="00D77F27"/>
    <w:rsid w:val="00D825D6"/>
    <w:rsid w:val="00D82A29"/>
    <w:rsid w:val="00D8599A"/>
    <w:rsid w:val="00D85BDC"/>
    <w:rsid w:val="00D85E0D"/>
    <w:rsid w:val="00D85F29"/>
    <w:rsid w:val="00D87A62"/>
    <w:rsid w:val="00D91AFA"/>
    <w:rsid w:val="00D92344"/>
    <w:rsid w:val="00D92CD9"/>
    <w:rsid w:val="00D92FF8"/>
    <w:rsid w:val="00D94024"/>
    <w:rsid w:val="00D94EB0"/>
    <w:rsid w:val="00D95E77"/>
    <w:rsid w:val="00DA221E"/>
    <w:rsid w:val="00DA24B5"/>
    <w:rsid w:val="00DA2991"/>
    <w:rsid w:val="00DA347B"/>
    <w:rsid w:val="00DA3AA9"/>
    <w:rsid w:val="00DA46FA"/>
    <w:rsid w:val="00DA4EA2"/>
    <w:rsid w:val="00DA4F8B"/>
    <w:rsid w:val="00DA5492"/>
    <w:rsid w:val="00DA62DD"/>
    <w:rsid w:val="00DB060F"/>
    <w:rsid w:val="00DB088B"/>
    <w:rsid w:val="00DB1C29"/>
    <w:rsid w:val="00DB2233"/>
    <w:rsid w:val="00DB2E09"/>
    <w:rsid w:val="00DB3E94"/>
    <w:rsid w:val="00DB419E"/>
    <w:rsid w:val="00DB437F"/>
    <w:rsid w:val="00DB5BAA"/>
    <w:rsid w:val="00DB681E"/>
    <w:rsid w:val="00DB7098"/>
    <w:rsid w:val="00DB7993"/>
    <w:rsid w:val="00DC0EB7"/>
    <w:rsid w:val="00DC292D"/>
    <w:rsid w:val="00DC50E8"/>
    <w:rsid w:val="00DC6CE9"/>
    <w:rsid w:val="00DC7176"/>
    <w:rsid w:val="00DC7819"/>
    <w:rsid w:val="00DD0447"/>
    <w:rsid w:val="00DD0EF7"/>
    <w:rsid w:val="00DD2150"/>
    <w:rsid w:val="00DD2549"/>
    <w:rsid w:val="00DD31D6"/>
    <w:rsid w:val="00DD4024"/>
    <w:rsid w:val="00DD42AA"/>
    <w:rsid w:val="00DD4C8E"/>
    <w:rsid w:val="00DE0E5B"/>
    <w:rsid w:val="00DE0FE0"/>
    <w:rsid w:val="00DE1712"/>
    <w:rsid w:val="00DE1A93"/>
    <w:rsid w:val="00DE204C"/>
    <w:rsid w:val="00DE731D"/>
    <w:rsid w:val="00DE7541"/>
    <w:rsid w:val="00DF0103"/>
    <w:rsid w:val="00DF0C8F"/>
    <w:rsid w:val="00DF17AC"/>
    <w:rsid w:val="00DF1EF0"/>
    <w:rsid w:val="00DF6C17"/>
    <w:rsid w:val="00DF6CCD"/>
    <w:rsid w:val="00DF70C4"/>
    <w:rsid w:val="00E00243"/>
    <w:rsid w:val="00E0141D"/>
    <w:rsid w:val="00E03590"/>
    <w:rsid w:val="00E04424"/>
    <w:rsid w:val="00E056BD"/>
    <w:rsid w:val="00E074FC"/>
    <w:rsid w:val="00E10E80"/>
    <w:rsid w:val="00E10E87"/>
    <w:rsid w:val="00E1169A"/>
    <w:rsid w:val="00E12206"/>
    <w:rsid w:val="00E123AA"/>
    <w:rsid w:val="00E14344"/>
    <w:rsid w:val="00E14A6A"/>
    <w:rsid w:val="00E163E4"/>
    <w:rsid w:val="00E215E2"/>
    <w:rsid w:val="00E22BA8"/>
    <w:rsid w:val="00E24485"/>
    <w:rsid w:val="00E25057"/>
    <w:rsid w:val="00E263E7"/>
    <w:rsid w:val="00E26CC9"/>
    <w:rsid w:val="00E300E4"/>
    <w:rsid w:val="00E30149"/>
    <w:rsid w:val="00E30BF8"/>
    <w:rsid w:val="00E30DF2"/>
    <w:rsid w:val="00E30E2F"/>
    <w:rsid w:val="00E332E8"/>
    <w:rsid w:val="00E35E9A"/>
    <w:rsid w:val="00E35FAD"/>
    <w:rsid w:val="00E40CA0"/>
    <w:rsid w:val="00E421F6"/>
    <w:rsid w:val="00E4469B"/>
    <w:rsid w:val="00E450D5"/>
    <w:rsid w:val="00E47B09"/>
    <w:rsid w:val="00E47B94"/>
    <w:rsid w:val="00E50BF1"/>
    <w:rsid w:val="00E513D6"/>
    <w:rsid w:val="00E5289C"/>
    <w:rsid w:val="00E52CD4"/>
    <w:rsid w:val="00E53202"/>
    <w:rsid w:val="00E53362"/>
    <w:rsid w:val="00E5379B"/>
    <w:rsid w:val="00E5536C"/>
    <w:rsid w:val="00E578BB"/>
    <w:rsid w:val="00E6392C"/>
    <w:rsid w:val="00E6424A"/>
    <w:rsid w:val="00E70B91"/>
    <w:rsid w:val="00E7107E"/>
    <w:rsid w:val="00E71F98"/>
    <w:rsid w:val="00E72A53"/>
    <w:rsid w:val="00E73B9A"/>
    <w:rsid w:val="00E743B1"/>
    <w:rsid w:val="00E76BD5"/>
    <w:rsid w:val="00E80C9B"/>
    <w:rsid w:val="00E81019"/>
    <w:rsid w:val="00E824F2"/>
    <w:rsid w:val="00E83DC6"/>
    <w:rsid w:val="00E83E00"/>
    <w:rsid w:val="00E847EE"/>
    <w:rsid w:val="00E84BD4"/>
    <w:rsid w:val="00E85222"/>
    <w:rsid w:val="00E86221"/>
    <w:rsid w:val="00E86A0D"/>
    <w:rsid w:val="00E871C1"/>
    <w:rsid w:val="00E87317"/>
    <w:rsid w:val="00E87E09"/>
    <w:rsid w:val="00E87E62"/>
    <w:rsid w:val="00E91406"/>
    <w:rsid w:val="00E916AB"/>
    <w:rsid w:val="00E92D07"/>
    <w:rsid w:val="00E939E3"/>
    <w:rsid w:val="00E94324"/>
    <w:rsid w:val="00E94584"/>
    <w:rsid w:val="00E958E7"/>
    <w:rsid w:val="00E95BEB"/>
    <w:rsid w:val="00EA1A57"/>
    <w:rsid w:val="00EA2861"/>
    <w:rsid w:val="00EA2A24"/>
    <w:rsid w:val="00EA3263"/>
    <w:rsid w:val="00EA58E1"/>
    <w:rsid w:val="00EA5BA4"/>
    <w:rsid w:val="00EA6457"/>
    <w:rsid w:val="00EB1222"/>
    <w:rsid w:val="00EB190C"/>
    <w:rsid w:val="00EB44D2"/>
    <w:rsid w:val="00EB48C2"/>
    <w:rsid w:val="00EB4D90"/>
    <w:rsid w:val="00EB50A0"/>
    <w:rsid w:val="00EB57B5"/>
    <w:rsid w:val="00EB629B"/>
    <w:rsid w:val="00EB7B8F"/>
    <w:rsid w:val="00EB7F01"/>
    <w:rsid w:val="00EC033D"/>
    <w:rsid w:val="00EC1092"/>
    <w:rsid w:val="00EC14B8"/>
    <w:rsid w:val="00EC1B6E"/>
    <w:rsid w:val="00EC2D5F"/>
    <w:rsid w:val="00EC389F"/>
    <w:rsid w:val="00EC6A88"/>
    <w:rsid w:val="00EC735A"/>
    <w:rsid w:val="00ED08F2"/>
    <w:rsid w:val="00ED11C6"/>
    <w:rsid w:val="00ED1A04"/>
    <w:rsid w:val="00ED242B"/>
    <w:rsid w:val="00ED2714"/>
    <w:rsid w:val="00ED339E"/>
    <w:rsid w:val="00ED3F46"/>
    <w:rsid w:val="00ED5687"/>
    <w:rsid w:val="00ED6418"/>
    <w:rsid w:val="00ED64ED"/>
    <w:rsid w:val="00ED66E7"/>
    <w:rsid w:val="00EE06E2"/>
    <w:rsid w:val="00EE3389"/>
    <w:rsid w:val="00EE3D8B"/>
    <w:rsid w:val="00EE59E9"/>
    <w:rsid w:val="00EE5DB7"/>
    <w:rsid w:val="00EE7440"/>
    <w:rsid w:val="00EE7C4F"/>
    <w:rsid w:val="00EF06E9"/>
    <w:rsid w:val="00EF1317"/>
    <w:rsid w:val="00EF1548"/>
    <w:rsid w:val="00EF19F5"/>
    <w:rsid w:val="00EF1C24"/>
    <w:rsid w:val="00EF4C1A"/>
    <w:rsid w:val="00EF5AB7"/>
    <w:rsid w:val="00EF6718"/>
    <w:rsid w:val="00EF6E94"/>
    <w:rsid w:val="00EF71E6"/>
    <w:rsid w:val="00F00810"/>
    <w:rsid w:val="00F00A71"/>
    <w:rsid w:val="00F00C26"/>
    <w:rsid w:val="00F0193C"/>
    <w:rsid w:val="00F03409"/>
    <w:rsid w:val="00F04F4A"/>
    <w:rsid w:val="00F06D4E"/>
    <w:rsid w:val="00F12C2C"/>
    <w:rsid w:val="00F162DB"/>
    <w:rsid w:val="00F16770"/>
    <w:rsid w:val="00F16E76"/>
    <w:rsid w:val="00F2047C"/>
    <w:rsid w:val="00F20662"/>
    <w:rsid w:val="00F22D79"/>
    <w:rsid w:val="00F23625"/>
    <w:rsid w:val="00F2375A"/>
    <w:rsid w:val="00F23A3A"/>
    <w:rsid w:val="00F2453B"/>
    <w:rsid w:val="00F254E4"/>
    <w:rsid w:val="00F25702"/>
    <w:rsid w:val="00F267B1"/>
    <w:rsid w:val="00F268F6"/>
    <w:rsid w:val="00F278B3"/>
    <w:rsid w:val="00F27FFD"/>
    <w:rsid w:val="00F31546"/>
    <w:rsid w:val="00F315FD"/>
    <w:rsid w:val="00F32301"/>
    <w:rsid w:val="00F32553"/>
    <w:rsid w:val="00F32B27"/>
    <w:rsid w:val="00F32E77"/>
    <w:rsid w:val="00F3440A"/>
    <w:rsid w:val="00F36A1F"/>
    <w:rsid w:val="00F44E98"/>
    <w:rsid w:val="00F456DA"/>
    <w:rsid w:val="00F4582D"/>
    <w:rsid w:val="00F50E13"/>
    <w:rsid w:val="00F5226B"/>
    <w:rsid w:val="00F52C98"/>
    <w:rsid w:val="00F53017"/>
    <w:rsid w:val="00F53427"/>
    <w:rsid w:val="00F549C3"/>
    <w:rsid w:val="00F55BFE"/>
    <w:rsid w:val="00F560AA"/>
    <w:rsid w:val="00F561A8"/>
    <w:rsid w:val="00F60FE3"/>
    <w:rsid w:val="00F6225D"/>
    <w:rsid w:val="00F62771"/>
    <w:rsid w:val="00F62BAA"/>
    <w:rsid w:val="00F630EF"/>
    <w:rsid w:val="00F631E4"/>
    <w:rsid w:val="00F632DF"/>
    <w:rsid w:val="00F63BA3"/>
    <w:rsid w:val="00F65CCE"/>
    <w:rsid w:val="00F724BF"/>
    <w:rsid w:val="00F72B1B"/>
    <w:rsid w:val="00F72F3E"/>
    <w:rsid w:val="00F753E7"/>
    <w:rsid w:val="00F75722"/>
    <w:rsid w:val="00F75E3B"/>
    <w:rsid w:val="00F77F5F"/>
    <w:rsid w:val="00F80809"/>
    <w:rsid w:val="00F82259"/>
    <w:rsid w:val="00F82E2F"/>
    <w:rsid w:val="00F84A93"/>
    <w:rsid w:val="00F85DAD"/>
    <w:rsid w:val="00F86A99"/>
    <w:rsid w:val="00F913AA"/>
    <w:rsid w:val="00F91D68"/>
    <w:rsid w:val="00F91EB7"/>
    <w:rsid w:val="00F92CB3"/>
    <w:rsid w:val="00F93D2B"/>
    <w:rsid w:val="00F94D0D"/>
    <w:rsid w:val="00F97A24"/>
    <w:rsid w:val="00FA16BE"/>
    <w:rsid w:val="00FA2229"/>
    <w:rsid w:val="00FA365C"/>
    <w:rsid w:val="00FA3718"/>
    <w:rsid w:val="00FB1D02"/>
    <w:rsid w:val="00FB2769"/>
    <w:rsid w:val="00FB280B"/>
    <w:rsid w:val="00FB51FF"/>
    <w:rsid w:val="00FB70A3"/>
    <w:rsid w:val="00FB749D"/>
    <w:rsid w:val="00FB761D"/>
    <w:rsid w:val="00FC00AD"/>
    <w:rsid w:val="00FC0287"/>
    <w:rsid w:val="00FC05CE"/>
    <w:rsid w:val="00FC0CE5"/>
    <w:rsid w:val="00FC10A2"/>
    <w:rsid w:val="00FC2473"/>
    <w:rsid w:val="00FC36D9"/>
    <w:rsid w:val="00FC4E8F"/>
    <w:rsid w:val="00FC5CEC"/>
    <w:rsid w:val="00FC757C"/>
    <w:rsid w:val="00FD1BC2"/>
    <w:rsid w:val="00FD23BF"/>
    <w:rsid w:val="00FD3463"/>
    <w:rsid w:val="00FD45B5"/>
    <w:rsid w:val="00FD4EA4"/>
    <w:rsid w:val="00FD5F85"/>
    <w:rsid w:val="00FD62E5"/>
    <w:rsid w:val="00FE0F31"/>
    <w:rsid w:val="00FE1019"/>
    <w:rsid w:val="00FE17A0"/>
    <w:rsid w:val="00FE19AA"/>
    <w:rsid w:val="00FE26B1"/>
    <w:rsid w:val="00FE2CF8"/>
    <w:rsid w:val="00FE2F47"/>
    <w:rsid w:val="00FE312E"/>
    <w:rsid w:val="00FE56D2"/>
    <w:rsid w:val="00FF0EF0"/>
    <w:rsid w:val="00FF2630"/>
    <w:rsid w:val="00FF3CD6"/>
    <w:rsid w:val="00FF70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8A19832"/>
  <w15:docId w15:val="{EDAC15FA-893B-674D-A175-ED4C13DEF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5705C"/>
    <w:rPr>
      <w:rFonts w:ascii="Times New Roman" w:eastAsia="Times New Roman" w:hAnsi="Times New Roman" w:cs="Times New Roman"/>
    </w:rPr>
  </w:style>
  <w:style w:type="paragraph" w:styleId="Heading1">
    <w:name w:val="heading 1"/>
    <w:basedOn w:val="Normal"/>
    <w:next w:val="Normal"/>
    <w:link w:val="Heading1Char"/>
    <w:uiPriority w:val="9"/>
    <w:qFormat/>
    <w:rsid w:val="00035DBF"/>
    <w:pPr>
      <w:spacing w:line="360" w:lineRule="auto"/>
      <w:jc w:val="center"/>
      <w:outlineLvl w:val="0"/>
    </w:pPr>
    <w:rPr>
      <w:b/>
      <w:bCs/>
      <w:lang w:eastAsia="en-GB"/>
    </w:rPr>
  </w:style>
  <w:style w:type="paragraph" w:styleId="Heading2">
    <w:name w:val="heading 2"/>
    <w:basedOn w:val="Normal"/>
    <w:next w:val="Normal"/>
    <w:link w:val="Heading2Char"/>
    <w:uiPriority w:val="9"/>
    <w:unhideWhenUsed/>
    <w:qFormat/>
    <w:rsid w:val="008A4DE1"/>
    <w:pPr>
      <w:keepNext/>
      <w:keepLines/>
      <w:spacing w:before="240" w:line="360" w:lineRule="auto"/>
      <w:jc w:val="both"/>
      <w:outlineLvl w:val="1"/>
    </w:pPr>
    <w:rPr>
      <w:rFonts w:eastAsia="Calibri"/>
      <w:b/>
      <w:bCs/>
      <w:color w:val="000000" w:themeColor="text1"/>
      <w:lang w:eastAsia="en-GB"/>
    </w:rPr>
  </w:style>
  <w:style w:type="paragraph" w:styleId="Heading3">
    <w:name w:val="heading 3"/>
    <w:basedOn w:val="Heading2"/>
    <w:next w:val="Normal"/>
    <w:link w:val="Heading3Char"/>
    <w:uiPriority w:val="9"/>
    <w:unhideWhenUsed/>
    <w:qFormat/>
    <w:rsid w:val="00035DBF"/>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2">
    <w:name w:val="A2"/>
    <w:uiPriority w:val="99"/>
    <w:rsid w:val="00B9575B"/>
    <w:rPr>
      <w:rFonts w:cs="Minion Pro"/>
      <w:color w:val="000000"/>
      <w:sz w:val="18"/>
      <w:szCs w:val="18"/>
    </w:rPr>
  </w:style>
  <w:style w:type="paragraph" w:styleId="BalloonText">
    <w:name w:val="Balloon Text"/>
    <w:basedOn w:val="Normal"/>
    <w:link w:val="BalloonTextChar"/>
    <w:uiPriority w:val="99"/>
    <w:semiHidden/>
    <w:unhideWhenUsed/>
    <w:rsid w:val="00B13BC1"/>
    <w:rPr>
      <w:sz w:val="18"/>
      <w:szCs w:val="18"/>
      <w:lang w:eastAsia="en-GB"/>
    </w:rPr>
  </w:style>
  <w:style w:type="character" w:customStyle="1" w:styleId="BalloonTextChar">
    <w:name w:val="Balloon Text Char"/>
    <w:basedOn w:val="DefaultParagraphFont"/>
    <w:link w:val="BalloonText"/>
    <w:uiPriority w:val="99"/>
    <w:semiHidden/>
    <w:rsid w:val="00B13BC1"/>
    <w:rPr>
      <w:rFonts w:ascii="Times New Roman" w:hAnsi="Times New Roman" w:cs="Times New Roman"/>
      <w:sz w:val="18"/>
      <w:szCs w:val="18"/>
    </w:rPr>
  </w:style>
  <w:style w:type="paragraph" w:customStyle="1" w:styleId="Default">
    <w:name w:val="Default"/>
    <w:rsid w:val="00087A17"/>
    <w:pPr>
      <w:autoSpaceDE w:val="0"/>
      <w:autoSpaceDN w:val="0"/>
      <w:adjustRightInd w:val="0"/>
    </w:pPr>
    <w:rPr>
      <w:rFonts w:ascii="Helvetica" w:hAnsi="Helvetica" w:cs="Helvetica"/>
      <w:color w:val="000000"/>
      <w:lang w:val="en-GB"/>
    </w:rPr>
  </w:style>
  <w:style w:type="paragraph" w:styleId="ListParagraph">
    <w:name w:val="List Paragraph"/>
    <w:basedOn w:val="Normal"/>
    <w:uiPriority w:val="34"/>
    <w:qFormat/>
    <w:rsid w:val="00D167D2"/>
    <w:pPr>
      <w:ind w:left="720"/>
      <w:contextualSpacing/>
    </w:pPr>
    <w:rPr>
      <w:lang w:eastAsia="en-GB"/>
    </w:rPr>
  </w:style>
  <w:style w:type="paragraph" w:styleId="NoSpacing">
    <w:name w:val="No Spacing"/>
    <w:uiPriority w:val="1"/>
    <w:qFormat/>
    <w:rsid w:val="00B04AE3"/>
    <w:rPr>
      <w:sz w:val="22"/>
      <w:szCs w:val="22"/>
    </w:rPr>
  </w:style>
  <w:style w:type="character" w:customStyle="1" w:styleId="Heading1Char">
    <w:name w:val="Heading 1 Char"/>
    <w:basedOn w:val="DefaultParagraphFont"/>
    <w:link w:val="Heading1"/>
    <w:uiPriority w:val="9"/>
    <w:rsid w:val="00035DBF"/>
    <w:rPr>
      <w:rFonts w:ascii="Times New Roman" w:eastAsia="Times New Roman" w:hAnsi="Times New Roman" w:cs="Times New Roman"/>
      <w:b/>
      <w:bCs/>
      <w:lang w:val="en-US" w:eastAsia="en-GB"/>
    </w:rPr>
  </w:style>
  <w:style w:type="character" w:customStyle="1" w:styleId="A0">
    <w:name w:val="A0"/>
    <w:uiPriority w:val="99"/>
    <w:rsid w:val="00BA7AC9"/>
    <w:rPr>
      <w:color w:val="000000"/>
      <w:sz w:val="17"/>
      <w:szCs w:val="17"/>
    </w:rPr>
  </w:style>
  <w:style w:type="character" w:customStyle="1" w:styleId="A3">
    <w:name w:val="A3"/>
    <w:uiPriority w:val="99"/>
    <w:rsid w:val="00DE0E5B"/>
    <w:rPr>
      <w:b/>
      <w:bCs/>
      <w:color w:val="000000"/>
      <w:sz w:val="32"/>
      <w:szCs w:val="32"/>
    </w:rPr>
  </w:style>
  <w:style w:type="character" w:customStyle="1" w:styleId="A4">
    <w:name w:val="A4"/>
    <w:uiPriority w:val="99"/>
    <w:rsid w:val="005E7320"/>
    <w:rPr>
      <w:color w:val="000000"/>
      <w:sz w:val="36"/>
      <w:szCs w:val="36"/>
    </w:rPr>
  </w:style>
  <w:style w:type="character" w:customStyle="1" w:styleId="A8">
    <w:name w:val="A8"/>
    <w:uiPriority w:val="99"/>
    <w:rsid w:val="005E7320"/>
    <w:rPr>
      <w:rFonts w:ascii="Calibri" w:hAnsi="Calibri" w:cs="Calibri"/>
      <w:b/>
      <w:bCs/>
      <w:color w:val="000000"/>
      <w:sz w:val="17"/>
      <w:szCs w:val="17"/>
    </w:rPr>
  </w:style>
  <w:style w:type="character" w:customStyle="1" w:styleId="Heading2Char">
    <w:name w:val="Heading 2 Char"/>
    <w:basedOn w:val="DefaultParagraphFont"/>
    <w:link w:val="Heading2"/>
    <w:uiPriority w:val="9"/>
    <w:rsid w:val="008A4DE1"/>
    <w:rPr>
      <w:rFonts w:ascii="Times New Roman" w:eastAsia="Calibri" w:hAnsi="Times New Roman" w:cs="Times New Roman"/>
      <w:b/>
      <w:bCs/>
      <w:color w:val="000000" w:themeColor="text1"/>
      <w:lang w:val="en-US" w:eastAsia="en-GB"/>
    </w:rPr>
  </w:style>
  <w:style w:type="character" w:customStyle="1" w:styleId="Heading3Char">
    <w:name w:val="Heading 3 Char"/>
    <w:basedOn w:val="DefaultParagraphFont"/>
    <w:link w:val="Heading3"/>
    <w:uiPriority w:val="9"/>
    <w:rsid w:val="00035DBF"/>
    <w:rPr>
      <w:rFonts w:ascii="Times New Roman" w:eastAsia="Calibri" w:hAnsi="Times New Roman" w:cs="Times New Roman"/>
      <w:b/>
      <w:bCs/>
      <w:color w:val="000000" w:themeColor="text1"/>
      <w:lang w:val="en-US" w:eastAsia="en-GB"/>
    </w:rPr>
  </w:style>
  <w:style w:type="character" w:customStyle="1" w:styleId="multisyn">
    <w:name w:val="multi_syn"/>
    <w:basedOn w:val="DefaultParagraphFont"/>
    <w:rsid w:val="001F24FB"/>
  </w:style>
  <w:style w:type="character" w:customStyle="1" w:styleId="singlesyn">
    <w:name w:val="single_syn"/>
    <w:basedOn w:val="DefaultParagraphFont"/>
    <w:rsid w:val="001F24FB"/>
  </w:style>
  <w:style w:type="paragraph" w:styleId="z-TopofForm">
    <w:name w:val="HTML Top of Form"/>
    <w:basedOn w:val="Normal"/>
    <w:next w:val="Normal"/>
    <w:link w:val="z-TopofFormChar"/>
    <w:hidden/>
    <w:uiPriority w:val="99"/>
    <w:semiHidden/>
    <w:unhideWhenUsed/>
    <w:rsid w:val="0053309F"/>
    <w:pPr>
      <w:pBdr>
        <w:bottom w:val="single" w:sz="6" w:space="1" w:color="auto"/>
      </w:pBdr>
      <w:jc w:val="center"/>
    </w:pPr>
    <w:rPr>
      <w:rFonts w:ascii="Arial" w:hAnsi="Arial" w:cs="Arial"/>
      <w:vanish/>
      <w:sz w:val="16"/>
      <w:szCs w:val="16"/>
      <w:lang w:eastAsia="en-GB"/>
    </w:rPr>
  </w:style>
  <w:style w:type="character" w:customStyle="1" w:styleId="z-TopofFormChar">
    <w:name w:val="z-Top of Form Char"/>
    <w:basedOn w:val="DefaultParagraphFont"/>
    <w:link w:val="z-TopofForm"/>
    <w:uiPriority w:val="99"/>
    <w:semiHidden/>
    <w:rsid w:val="0053309F"/>
    <w:rPr>
      <w:rFonts w:ascii="Arial" w:eastAsia="Times New Roman" w:hAnsi="Arial" w:cs="Arial"/>
      <w:vanish/>
      <w:sz w:val="16"/>
      <w:szCs w:val="16"/>
      <w:lang w:eastAsia="en-GB"/>
    </w:rPr>
  </w:style>
  <w:style w:type="character" w:styleId="Emphasis">
    <w:name w:val="Emphasis"/>
    <w:basedOn w:val="DefaultParagraphFont"/>
    <w:uiPriority w:val="20"/>
    <w:qFormat/>
    <w:rsid w:val="0053309F"/>
    <w:rPr>
      <w:i/>
      <w:iCs/>
    </w:rPr>
  </w:style>
  <w:style w:type="paragraph" w:styleId="z-BottomofForm">
    <w:name w:val="HTML Bottom of Form"/>
    <w:basedOn w:val="Normal"/>
    <w:next w:val="Normal"/>
    <w:link w:val="z-BottomofFormChar"/>
    <w:hidden/>
    <w:uiPriority w:val="99"/>
    <w:semiHidden/>
    <w:unhideWhenUsed/>
    <w:rsid w:val="0053309F"/>
    <w:pPr>
      <w:pBdr>
        <w:top w:val="single" w:sz="6" w:space="1" w:color="auto"/>
      </w:pBdr>
      <w:jc w:val="center"/>
    </w:pPr>
    <w:rPr>
      <w:rFonts w:ascii="Arial"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53309F"/>
    <w:rPr>
      <w:rFonts w:ascii="Arial" w:eastAsia="Times New Roman" w:hAnsi="Arial" w:cs="Arial"/>
      <w:vanish/>
      <w:sz w:val="16"/>
      <w:szCs w:val="16"/>
      <w:lang w:eastAsia="en-GB"/>
    </w:rPr>
  </w:style>
  <w:style w:type="character" w:customStyle="1" w:styleId="sw">
    <w:name w:val="sw"/>
    <w:basedOn w:val="DefaultParagraphFont"/>
    <w:rsid w:val="0053309F"/>
  </w:style>
  <w:style w:type="character" w:customStyle="1" w:styleId="words">
    <w:name w:val="words"/>
    <w:basedOn w:val="DefaultParagraphFont"/>
    <w:rsid w:val="00F23625"/>
  </w:style>
  <w:style w:type="table" w:styleId="TableGrid">
    <w:name w:val="Table Grid"/>
    <w:basedOn w:val="TableNormal"/>
    <w:uiPriority w:val="39"/>
    <w:rsid w:val="0016492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029B7"/>
    <w:rPr>
      <w:color w:val="808080"/>
    </w:rPr>
  </w:style>
  <w:style w:type="paragraph" w:styleId="Header">
    <w:name w:val="header"/>
    <w:basedOn w:val="Normal"/>
    <w:link w:val="HeaderChar"/>
    <w:uiPriority w:val="99"/>
    <w:unhideWhenUsed/>
    <w:rsid w:val="004B78A7"/>
    <w:pPr>
      <w:tabs>
        <w:tab w:val="center" w:pos="4513"/>
        <w:tab w:val="right" w:pos="9026"/>
      </w:tabs>
    </w:pPr>
    <w:rPr>
      <w:lang w:eastAsia="en-GB"/>
    </w:rPr>
  </w:style>
  <w:style w:type="character" w:customStyle="1" w:styleId="HeaderChar">
    <w:name w:val="Header Char"/>
    <w:basedOn w:val="DefaultParagraphFont"/>
    <w:link w:val="Header"/>
    <w:uiPriority w:val="99"/>
    <w:rsid w:val="004B78A7"/>
    <w:rPr>
      <w:rFonts w:ascii="Times New Roman" w:eastAsia="Times New Roman" w:hAnsi="Times New Roman" w:cs="Times New Roman"/>
      <w:lang w:eastAsia="en-GB"/>
    </w:rPr>
  </w:style>
  <w:style w:type="paragraph" w:styleId="Footer">
    <w:name w:val="footer"/>
    <w:basedOn w:val="Normal"/>
    <w:link w:val="FooterChar"/>
    <w:uiPriority w:val="99"/>
    <w:unhideWhenUsed/>
    <w:rsid w:val="004B78A7"/>
    <w:pPr>
      <w:tabs>
        <w:tab w:val="center" w:pos="4513"/>
        <w:tab w:val="right" w:pos="9026"/>
      </w:tabs>
    </w:pPr>
    <w:rPr>
      <w:lang w:eastAsia="en-GB"/>
    </w:rPr>
  </w:style>
  <w:style w:type="character" w:customStyle="1" w:styleId="FooterChar">
    <w:name w:val="Footer Char"/>
    <w:basedOn w:val="DefaultParagraphFont"/>
    <w:link w:val="Footer"/>
    <w:uiPriority w:val="99"/>
    <w:rsid w:val="004B78A7"/>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4B78A7"/>
  </w:style>
  <w:style w:type="paragraph" w:styleId="TOCHeading">
    <w:name w:val="TOC Heading"/>
    <w:basedOn w:val="Heading1"/>
    <w:next w:val="Normal"/>
    <w:uiPriority w:val="39"/>
    <w:unhideWhenUsed/>
    <w:qFormat/>
    <w:rsid w:val="00236F22"/>
    <w:pPr>
      <w:keepNext/>
      <w:keepLines/>
      <w:spacing w:before="480" w:line="276" w:lineRule="auto"/>
      <w:jc w:val="left"/>
      <w:outlineLvl w:val="9"/>
    </w:pPr>
    <w:rPr>
      <w:rFonts w:asciiTheme="majorHAnsi" w:eastAsiaTheme="majorEastAsia" w:hAnsiTheme="majorHAnsi" w:cstheme="majorBidi"/>
      <w:color w:val="2F5496" w:themeColor="accent1" w:themeShade="BF"/>
      <w:sz w:val="28"/>
      <w:szCs w:val="28"/>
      <w:lang w:eastAsia="en-US"/>
    </w:rPr>
  </w:style>
  <w:style w:type="paragraph" w:styleId="TOC1">
    <w:name w:val="toc 1"/>
    <w:basedOn w:val="Normal"/>
    <w:next w:val="Normal"/>
    <w:autoRedefine/>
    <w:uiPriority w:val="39"/>
    <w:unhideWhenUsed/>
    <w:rsid w:val="00236F22"/>
    <w:pPr>
      <w:spacing w:before="120"/>
    </w:pPr>
    <w:rPr>
      <w:rFonts w:asciiTheme="minorHAnsi" w:hAnsiTheme="minorHAnsi"/>
      <w:b/>
      <w:bCs/>
      <w:i/>
      <w:iCs/>
      <w:lang w:eastAsia="en-GB"/>
    </w:rPr>
  </w:style>
  <w:style w:type="paragraph" w:styleId="TOC2">
    <w:name w:val="toc 2"/>
    <w:basedOn w:val="Normal"/>
    <w:next w:val="Normal"/>
    <w:autoRedefine/>
    <w:uiPriority w:val="39"/>
    <w:unhideWhenUsed/>
    <w:rsid w:val="00236F22"/>
    <w:pPr>
      <w:spacing w:before="120"/>
      <w:ind w:left="240"/>
    </w:pPr>
    <w:rPr>
      <w:rFonts w:asciiTheme="minorHAnsi" w:hAnsiTheme="minorHAnsi"/>
      <w:b/>
      <w:bCs/>
      <w:sz w:val="22"/>
      <w:szCs w:val="22"/>
      <w:lang w:eastAsia="en-GB"/>
    </w:rPr>
  </w:style>
  <w:style w:type="paragraph" w:styleId="TOC3">
    <w:name w:val="toc 3"/>
    <w:basedOn w:val="Normal"/>
    <w:next w:val="Normal"/>
    <w:autoRedefine/>
    <w:uiPriority w:val="39"/>
    <w:unhideWhenUsed/>
    <w:rsid w:val="00236F22"/>
    <w:pPr>
      <w:ind w:left="480"/>
    </w:pPr>
    <w:rPr>
      <w:rFonts w:asciiTheme="minorHAnsi" w:hAnsiTheme="minorHAnsi"/>
      <w:sz w:val="20"/>
      <w:szCs w:val="20"/>
      <w:lang w:eastAsia="en-GB"/>
    </w:rPr>
  </w:style>
  <w:style w:type="character" w:styleId="Hyperlink">
    <w:name w:val="Hyperlink"/>
    <w:basedOn w:val="DefaultParagraphFont"/>
    <w:uiPriority w:val="99"/>
    <w:unhideWhenUsed/>
    <w:rsid w:val="00236F22"/>
    <w:rPr>
      <w:color w:val="0563C1" w:themeColor="hyperlink"/>
      <w:u w:val="single"/>
    </w:rPr>
  </w:style>
  <w:style w:type="paragraph" w:styleId="TOC4">
    <w:name w:val="toc 4"/>
    <w:basedOn w:val="Normal"/>
    <w:next w:val="Normal"/>
    <w:autoRedefine/>
    <w:uiPriority w:val="39"/>
    <w:semiHidden/>
    <w:unhideWhenUsed/>
    <w:rsid w:val="00236F22"/>
    <w:pPr>
      <w:ind w:left="720"/>
    </w:pPr>
    <w:rPr>
      <w:rFonts w:asciiTheme="minorHAnsi" w:hAnsiTheme="minorHAnsi"/>
      <w:sz w:val="20"/>
      <w:szCs w:val="20"/>
      <w:lang w:eastAsia="en-GB"/>
    </w:rPr>
  </w:style>
  <w:style w:type="paragraph" w:styleId="TOC5">
    <w:name w:val="toc 5"/>
    <w:basedOn w:val="Normal"/>
    <w:next w:val="Normal"/>
    <w:autoRedefine/>
    <w:uiPriority w:val="39"/>
    <w:semiHidden/>
    <w:unhideWhenUsed/>
    <w:rsid w:val="00236F22"/>
    <w:pPr>
      <w:ind w:left="960"/>
    </w:pPr>
    <w:rPr>
      <w:rFonts w:asciiTheme="minorHAnsi" w:hAnsiTheme="minorHAnsi"/>
      <w:sz w:val="20"/>
      <w:szCs w:val="20"/>
      <w:lang w:eastAsia="en-GB"/>
    </w:rPr>
  </w:style>
  <w:style w:type="paragraph" w:styleId="TOC6">
    <w:name w:val="toc 6"/>
    <w:basedOn w:val="Normal"/>
    <w:next w:val="Normal"/>
    <w:autoRedefine/>
    <w:uiPriority w:val="39"/>
    <w:semiHidden/>
    <w:unhideWhenUsed/>
    <w:rsid w:val="00236F22"/>
    <w:pPr>
      <w:ind w:left="1200"/>
    </w:pPr>
    <w:rPr>
      <w:rFonts w:asciiTheme="minorHAnsi" w:hAnsiTheme="minorHAnsi"/>
      <w:sz w:val="20"/>
      <w:szCs w:val="20"/>
      <w:lang w:eastAsia="en-GB"/>
    </w:rPr>
  </w:style>
  <w:style w:type="paragraph" w:styleId="TOC7">
    <w:name w:val="toc 7"/>
    <w:basedOn w:val="Normal"/>
    <w:next w:val="Normal"/>
    <w:autoRedefine/>
    <w:uiPriority w:val="39"/>
    <w:semiHidden/>
    <w:unhideWhenUsed/>
    <w:rsid w:val="00236F22"/>
    <w:pPr>
      <w:ind w:left="1440"/>
    </w:pPr>
    <w:rPr>
      <w:rFonts w:asciiTheme="minorHAnsi" w:hAnsiTheme="minorHAnsi"/>
      <w:sz w:val="20"/>
      <w:szCs w:val="20"/>
      <w:lang w:eastAsia="en-GB"/>
    </w:rPr>
  </w:style>
  <w:style w:type="paragraph" w:styleId="TOC8">
    <w:name w:val="toc 8"/>
    <w:basedOn w:val="Normal"/>
    <w:next w:val="Normal"/>
    <w:autoRedefine/>
    <w:uiPriority w:val="39"/>
    <w:semiHidden/>
    <w:unhideWhenUsed/>
    <w:rsid w:val="00236F22"/>
    <w:pPr>
      <w:ind w:left="1680"/>
    </w:pPr>
    <w:rPr>
      <w:rFonts w:asciiTheme="minorHAnsi" w:hAnsiTheme="minorHAnsi"/>
      <w:sz w:val="20"/>
      <w:szCs w:val="20"/>
      <w:lang w:eastAsia="en-GB"/>
    </w:rPr>
  </w:style>
  <w:style w:type="paragraph" w:styleId="TOC9">
    <w:name w:val="toc 9"/>
    <w:basedOn w:val="Normal"/>
    <w:next w:val="Normal"/>
    <w:autoRedefine/>
    <w:uiPriority w:val="39"/>
    <w:semiHidden/>
    <w:unhideWhenUsed/>
    <w:rsid w:val="00236F22"/>
    <w:pPr>
      <w:ind w:left="1920"/>
    </w:pPr>
    <w:rPr>
      <w:rFonts w:asciiTheme="minorHAnsi" w:hAnsiTheme="minorHAnsi"/>
      <w:sz w:val="20"/>
      <w:szCs w:val="20"/>
      <w:lang w:eastAsia="en-GB"/>
    </w:rPr>
  </w:style>
  <w:style w:type="character" w:customStyle="1" w:styleId="multisentence">
    <w:name w:val="multisentence"/>
    <w:basedOn w:val="DefaultParagraphFont"/>
    <w:rsid w:val="00D87A62"/>
  </w:style>
  <w:style w:type="paragraph" w:styleId="NormalWeb">
    <w:name w:val="Normal (Web)"/>
    <w:basedOn w:val="Normal"/>
    <w:uiPriority w:val="99"/>
    <w:semiHidden/>
    <w:unhideWhenUsed/>
    <w:rsid w:val="00EE59E9"/>
    <w:pPr>
      <w:spacing w:before="100" w:beforeAutospacing="1" w:after="100" w:afterAutospacing="1"/>
    </w:pPr>
    <w:rPr>
      <w:lang w:eastAsia="en-GB"/>
    </w:rPr>
  </w:style>
  <w:style w:type="paragraph" w:styleId="Caption">
    <w:name w:val="caption"/>
    <w:basedOn w:val="Normal"/>
    <w:next w:val="Normal"/>
    <w:uiPriority w:val="35"/>
    <w:unhideWhenUsed/>
    <w:qFormat/>
    <w:rsid w:val="00D92CD9"/>
    <w:pPr>
      <w:spacing w:before="240" w:line="360" w:lineRule="auto"/>
    </w:pPr>
    <w:rPr>
      <w:b/>
      <w:bCs/>
      <w:szCs w:val="18"/>
      <w:lang w:eastAsia="en-GB"/>
    </w:rPr>
  </w:style>
  <w:style w:type="paragraph" w:styleId="TableofFigures">
    <w:name w:val="table of figures"/>
    <w:basedOn w:val="Normal"/>
    <w:next w:val="Normal"/>
    <w:uiPriority w:val="99"/>
    <w:unhideWhenUsed/>
    <w:rsid w:val="00094CBA"/>
    <w:rPr>
      <w:lang w:eastAsia="en-GB"/>
    </w:rPr>
  </w:style>
  <w:style w:type="character" w:styleId="UnresolvedMention">
    <w:name w:val="Unresolved Mention"/>
    <w:basedOn w:val="DefaultParagraphFont"/>
    <w:uiPriority w:val="99"/>
    <w:semiHidden/>
    <w:unhideWhenUsed/>
    <w:rsid w:val="00865A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05272">
      <w:bodyDiv w:val="1"/>
      <w:marLeft w:val="0"/>
      <w:marRight w:val="0"/>
      <w:marTop w:val="0"/>
      <w:marBottom w:val="0"/>
      <w:divBdr>
        <w:top w:val="none" w:sz="0" w:space="0" w:color="auto"/>
        <w:left w:val="none" w:sz="0" w:space="0" w:color="auto"/>
        <w:bottom w:val="none" w:sz="0" w:space="0" w:color="auto"/>
        <w:right w:val="none" w:sz="0" w:space="0" w:color="auto"/>
      </w:divBdr>
    </w:div>
    <w:div w:id="7412927">
      <w:bodyDiv w:val="1"/>
      <w:marLeft w:val="0"/>
      <w:marRight w:val="0"/>
      <w:marTop w:val="0"/>
      <w:marBottom w:val="0"/>
      <w:divBdr>
        <w:top w:val="none" w:sz="0" w:space="0" w:color="auto"/>
        <w:left w:val="none" w:sz="0" w:space="0" w:color="auto"/>
        <w:bottom w:val="none" w:sz="0" w:space="0" w:color="auto"/>
        <w:right w:val="none" w:sz="0" w:space="0" w:color="auto"/>
      </w:divBdr>
    </w:div>
    <w:div w:id="22052404">
      <w:bodyDiv w:val="1"/>
      <w:marLeft w:val="0"/>
      <w:marRight w:val="0"/>
      <w:marTop w:val="0"/>
      <w:marBottom w:val="0"/>
      <w:divBdr>
        <w:top w:val="none" w:sz="0" w:space="0" w:color="auto"/>
        <w:left w:val="none" w:sz="0" w:space="0" w:color="auto"/>
        <w:bottom w:val="none" w:sz="0" w:space="0" w:color="auto"/>
        <w:right w:val="none" w:sz="0" w:space="0" w:color="auto"/>
      </w:divBdr>
      <w:divsChild>
        <w:div w:id="595478903">
          <w:marLeft w:val="446"/>
          <w:marRight w:val="0"/>
          <w:marTop w:val="0"/>
          <w:marBottom w:val="0"/>
          <w:divBdr>
            <w:top w:val="none" w:sz="0" w:space="0" w:color="auto"/>
            <w:left w:val="none" w:sz="0" w:space="0" w:color="auto"/>
            <w:bottom w:val="none" w:sz="0" w:space="0" w:color="auto"/>
            <w:right w:val="none" w:sz="0" w:space="0" w:color="auto"/>
          </w:divBdr>
        </w:div>
        <w:div w:id="1246647862">
          <w:marLeft w:val="446"/>
          <w:marRight w:val="0"/>
          <w:marTop w:val="0"/>
          <w:marBottom w:val="0"/>
          <w:divBdr>
            <w:top w:val="none" w:sz="0" w:space="0" w:color="auto"/>
            <w:left w:val="none" w:sz="0" w:space="0" w:color="auto"/>
            <w:bottom w:val="none" w:sz="0" w:space="0" w:color="auto"/>
            <w:right w:val="none" w:sz="0" w:space="0" w:color="auto"/>
          </w:divBdr>
        </w:div>
      </w:divsChild>
    </w:div>
    <w:div w:id="51540055">
      <w:bodyDiv w:val="1"/>
      <w:marLeft w:val="0"/>
      <w:marRight w:val="0"/>
      <w:marTop w:val="0"/>
      <w:marBottom w:val="0"/>
      <w:divBdr>
        <w:top w:val="none" w:sz="0" w:space="0" w:color="auto"/>
        <w:left w:val="none" w:sz="0" w:space="0" w:color="auto"/>
        <w:bottom w:val="none" w:sz="0" w:space="0" w:color="auto"/>
        <w:right w:val="none" w:sz="0" w:space="0" w:color="auto"/>
      </w:divBdr>
      <w:divsChild>
        <w:div w:id="651525579">
          <w:marLeft w:val="360"/>
          <w:marRight w:val="0"/>
          <w:marTop w:val="200"/>
          <w:marBottom w:val="0"/>
          <w:divBdr>
            <w:top w:val="none" w:sz="0" w:space="0" w:color="auto"/>
            <w:left w:val="none" w:sz="0" w:space="0" w:color="auto"/>
            <w:bottom w:val="none" w:sz="0" w:space="0" w:color="auto"/>
            <w:right w:val="none" w:sz="0" w:space="0" w:color="auto"/>
          </w:divBdr>
        </w:div>
        <w:div w:id="1370763495">
          <w:marLeft w:val="360"/>
          <w:marRight w:val="0"/>
          <w:marTop w:val="200"/>
          <w:marBottom w:val="0"/>
          <w:divBdr>
            <w:top w:val="none" w:sz="0" w:space="0" w:color="auto"/>
            <w:left w:val="none" w:sz="0" w:space="0" w:color="auto"/>
            <w:bottom w:val="none" w:sz="0" w:space="0" w:color="auto"/>
            <w:right w:val="none" w:sz="0" w:space="0" w:color="auto"/>
          </w:divBdr>
        </w:div>
      </w:divsChild>
    </w:div>
    <w:div w:id="52776128">
      <w:bodyDiv w:val="1"/>
      <w:marLeft w:val="0"/>
      <w:marRight w:val="0"/>
      <w:marTop w:val="0"/>
      <w:marBottom w:val="0"/>
      <w:divBdr>
        <w:top w:val="none" w:sz="0" w:space="0" w:color="auto"/>
        <w:left w:val="none" w:sz="0" w:space="0" w:color="auto"/>
        <w:bottom w:val="none" w:sz="0" w:space="0" w:color="auto"/>
        <w:right w:val="none" w:sz="0" w:space="0" w:color="auto"/>
      </w:divBdr>
    </w:div>
    <w:div w:id="65229345">
      <w:bodyDiv w:val="1"/>
      <w:marLeft w:val="0"/>
      <w:marRight w:val="0"/>
      <w:marTop w:val="0"/>
      <w:marBottom w:val="0"/>
      <w:divBdr>
        <w:top w:val="none" w:sz="0" w:space="0" w:color="auto"/>
        <w:left w:val="none" w:sz="0" w:space="0" w:color="auto"/>
        <w:bottom w:val="none" w:sz="0" w:space="0" w:color="auto"/>
        <w:right w:val="none" w:sz="0" w:space="0" w:color="auto"/>
      </w:divBdr>
    </w:div>
    <w:div w:id="83957778">
      <w:bodyDiv w:val="1"/>
      <w:marLeft w:val="0"/>
      <w:marRight w:val="0"/>
      <w:marTop w:val="0"/>
      <w:marBottom w:val="0"/>
      <w:divBdr>
        <w:top w:val="none" w:sz="0" w:space="0" w:color="auto"/>
        <w:left w:val="none" w:sz="0" w:space="0" w:color="auto"/>
        <w:bottom w:val="none" w:sz="0" w:space="0" w:color="auto"/>
        <w:right w:val="none" w:sz="0" w:space="0" w:color="auto"/>
      </w:divBdr>
    </w:div>
    <w:div w:id="113671265">
      <w:bodyDiv w:val="1"/>
      <w:marLeft w:val="0"/>
      <w:marRight w:val="0"/>
      <w:marTop w:val="0"/>
      <w:marBottom w:val="0"/>
      <w:divBdr>
        <w:top w:val="none" w:sz="0" w:space="0" w:color="auto"/>
        <w:left w:val="none" w:sz="0" w:space="0" w:color="auto"/>
        <w:bottom w:val="none" w:sz="0" w:space="0" w:color="auto"/>
        <w:right w:val="none" w:sz="0" w:space="0" w:color="auto"/>
      </w:divBdr>
    </w:div>
    <w:div w:id="114911671">
      <w:bodyDiv w:val="1"/>
      <w:marLeft w:val="0"/>
      <w:marRight w:val="0"/>
      <w:marTop w:val="0"/>
      <w:marBottom w:val="0"/>
      <w:divBdr>
        <w:top w:val="none" w:sz="0" w:space="0" w:color="auto"/>
        <w:left w:val="none" w:sz="0" w:space="0" w:color="auto"/>
        <w:bottom w:val="none" w:sz="0" w:space="0" w:color="auto"/>
        <w:right w:val="none" w:sz="0" w:space="0" w:color="auto"/>
      </w:divBdr>
    </w:div>
    <w:div w:id="131601416">
      <w:bodyDiv w:val="1"/>
      <w:marLeft w:val="0"/>
      <w:marRight w:val="0"/>
      <w:marTop w:val="0"/>
      <w:marBottom w:val="0"/>
      <w:divBdr>
        <w:top w:val="none" w:sz="0" w:space="0" w:color="auto"/>
        <w:left w:val="none" w:sz="0" w:space="0" w:color="auto"/>
        <w:bottom w:val="none" w:sz="0" w:space="0" w:color="auto"/>
        <w:right w:val="none" w:sz="0" w:space="0" w:color="auto"/>
      </w:divBdr>
    </w:div>
    <w:div w:id="134640391">
      <w:bodyDiv w:val="1"/>
      <w:marLeft w:val="0"/>
      <w:marRight w:val="0"/>
      <w:marTop w:val="0"/>
      <w:marBottom w:val="0"/>
      <w:divBdr>
        <w:top w:val="none" w:sz="0" w:space="0" w:color="auto"/>
        <w:left w:val="none" w:sz="0" w:space="0" w:color="auto"/>
        <w:bottom w:val="none" w:sz="0" w:space="0" w:color="auto"/>
        <w:right w:val="none" w:sz="0" w:space="0" w:color="auto"/>
      </w:divBdr>
    </w:div>
    <w:div w:id="145166284">
      <w:bodyDiv w:val="1"/>
      <w:marLeft w:val="0"/>
      <w:marRight w:val="0"/>
      <w:marTop w:val="0"/>
      <w:marBottom w:val="0"/>
      <w:divBdr>
        <w:top w:val="none" w:sz="0" w:space="0" w:color="auto"/>
        <w:left w:val="none" w:sz="0" w:space="0" w:color="auto"/>
        <w:bottom w:val="none" w:sz="0" w:space="0" w:color="auto"/>
        <w:right w:val="none" w:sz="0" w:space="0" w:color="auto"/>
      </w:divBdr>
    </w:div>
    <w:div w:id="166482880">
      <w:bodyDiv w:val="1"/>
      <w:marLeft w:val="0"/>
      <w:marRight w:val="0"/>
      <w:marTop w:val="0"/>
      <w:marBottom w:val="0"/>
      <w:divBdr>
        <w:top w:val="none" w:sz="0" w:space="0" w:color="auto"/>
        <w:left w:val="none" w:sz="0" w:space="0" w:color="auto"/>
        <w:bottom w:val="none" w:sz="0" w:space="0" w:color="auto"/>
        <w:right w:val="none" w:sz="0" w:space="0" w:color="auto"/>
      </w:divBdr>
    </w:div>
    <w:div w:id="230963747">
      <w:bodyDiv w:val="1"/>
      <w:marLeft w:val="0"/>
      <w:marRight w:val="0"/>
      <w:marTop w:val="0"/>
      <w:marBottom w:val="0"/>
      <w:divBdr>
        <w:top w:val="none" w:sz="0" w:space="0" w:color="auto"/>
        <w:left w:val="none" w:sz="0" w:space="0" w:color="auto"/>
        <w:bottom w:val="none" w:sz="0" w:space="0" w:color="auto"/>
        <w:right w:val="none" w:sz="0" w:space="0" w:color="auto"/>
      </w:divBdr>
    </w:div>
    <w:div w:id="243732187">
      <w:bodyDiv w:val="1"/>
      <w:marLeft w:val="0"/>
      <w:marRight w:val="0"/>
      <w:marTop w:val="0"/>
      <w:marBottom w:val="0"/>
      <w:divBdr>
        <w:top w:val="none" w:sz="0" w:space="0" w:color="auto"/>
        <w:left w:val="none" w:sz="0" w:space="0" w:color="auto"/>
        <w:bottom w:val="none" w:sz="0" w:space="0" w:color="auto"/>
        <w:right w:val="none" w:sz="0" w:space="0" w:color="auto"/>
      </w:divBdr>
    </w:div>
    <w:div w:id="247930905">
      <w:bodyDiv w:val="1"/>
      <w:marLeft w:val="0"/>
      <w:marRight w:val="0"/>
      <w:marTop w:val="0"/>
      <w:marBottom w:val="0"/>
      <w:divBdr>
        <w:top w:val="none" w:sz="0" w:space="0" w:color="auto"/>
        <w:left w:val="none" w:sz="0" w:space="0" w:color="auto"/>
        <w:bottom w:val="none" w:sz="0" w:space="0" w:color="auto"/>
        <w:right w:val="none" w:sz="0" w:space="0" w:color="auto"/>
      </w:divBdr>
    </w:div>
    <w:div w:id="274026252">
      <w:bodyDiv w:val="1"/>
      <w:marLeft w:val="0"/>
      <w:marRight w:val="0"/>
      <w:marTop w:val="0"/>
      <w:marBottom w:val="0"/>
      <w:divBdr>
        <w:top w:val="none" w:sz="0" w:space="0" w:color="auto"/>
        <w:left w:val="none" w:sz="0" w:space="0" w:color="auto"/>
        <w:bottom w:val="none" w:sz="0" w:space="0" w:color="auto"/>
        <w:right w:val="none" w:sz="0" w:space="0" w:color="auto"/>
      </w:divBdr>
      <w:divsChild>
        <w:div w:id="516968288">
          <w:marLeft w:val="1800"/>
          <w:marRight w:val="0"/>
          <w:marTop w:val="100"/>
          <w:marBottom w:val="0"/>
          <w:divBdr>
            <w:top w:val="none" w:sz="0" w:space="0" w:color="auto"/>
            <w:left w:val="none" w:sz="0" w:space="0" w:color="auto"/>
            <w:bottom w:val="none" w:sz="0" w:space="0" w:color="auto"/>
            <w:right w:val="none" w:sz="0" w:space="0" w:color="auto"/>
          </w:divBdr>
        </w:div>
        <w:div w:id="885486051">
          <w:marLeft w:val="1800"/>
          <w:marRight w:val="0"/>
          <w:marTop w:val="100"/>
          <w:marBottom w:val="0"/>
          <w:divBdr>
            <w:top w:val="none" w:sz="0" w:space="0" w:color="auto"/>
            <w:left w:val="none" w:sz="0" w:space="0" w:color="auto"/>
            <w:bottom w:val="none" w:sz="0" w:space="0" w:color="auto"/>
            <w:right w:val="none" w:sz="0" w:space="0" w:color="auto"/>
          </w:divBdr>
        </w:div>
        <w:div w:id="1427312555">
          <w:marLeft w:val="1800"/>
          <w:marRight w:val="0"/>
          <w:marTop w:val="100"/>
          <w:marBottom w:val="0"/>
          <w:divBdr>
            <w:top w:val="none" w:sz="0" w:space="0" w:color="auto"/>
            <w:left w:val="none" w:sz="0" w:space="0" w:color="auto"/>
            <w:bottom w:val="none" w:sz="0" w:space="0" w:color="auto"/>
            <w:right w:val="none" w:sz="0" w:space="0" w:color="auto"/>
          </w:divBdr>
        </w:div>
      </w:divsChild>
    </w:div>
    <w:div w:id="289673664">
      <w:bodyDiv w:val="1"/>
      <w:marLeft w:val="0"/>
      <w:marRight w:val="0"/>
      <w:marTop w:val="0"/>
      <w:marBottom w:val="0"/>
      <w:divBdr>
        <w:top w:val="none" w:sz="0" w:space="0" w:color="auto"/>
        <w:left w:val="none" w:sz="0" w:space="0" w:color="auto"/>
        <w:bottom w:val="none" w:sz="0" w:space="0" w:color="auto"/>
        <w:right w:val="none" w:sz="0" w:space="0" w:color="auto"/>
      </w:divBdr>
    </w:div>
    <w:div w:id="305621466">
      <w:bodyDiv w:val="1"/>
      <w:marLeft w:val="0"/>
      <w:marRight w:val="0"/>
      <w:marTop w:val="0"/>
      <w:marBottom w:val="0"/>
      <w:divBdr>
        <w:top w:val="none" w:sz="0" w:space="0" w:color="auto"/>
        <w:left w:val="none" w:sz="0" w:space="0" w:color="auto"/>
        <w:bottom w:val="none" w:sz="0" w:space="0" w:color="auto"/>
        <w:right w:val="none" w:sz="0" w:space="0" w:color="auto"/>
      </w:divBdr>
    </w:div>
    <w:div w:id="322469407">
      <w:bodyDiv w:val="1"/>
      <w:marLeft w:val="0"/>
      <w:marRight w:val="0"/>
      <w:marTop w:val="0"/>
      <w:marBottom w:val="0"/>
      <w:divBdr>
        <w:top w:val="none" w:sz="0" w:space="0" w:color="auto"/>
        <w:left w:val="none" w:sz="0" w:space="0" w:color="auto"/>
        <w:bottom w:val="none" w:sz="0" w:space="0" w:color="auto"/>
        <w:right w:val="none" w:sz="0" w:space="0" w:color="auto"/>
      </w:divBdr>
    </w:div>
    <w:div w:id="330377225">
      <w:bodyDiv w:val="1"/>
      <w:marLeft w:val="0"/>
      <w:marRight w:val="0"/>
      <w:marTop w:val="0"/>
      <w:marBottom w:val="0"/>
      <w:divBdr>
        <w:top w:val="none" w:sz="0" w:space="0" w:color="auto"/>
        <w:left w:val="none" w:sz="0" w:space="0" w:color="auto"/>
        <w:bottom w:val="none" w:sz="0" w:space="0" w:color="auto"/>
        <w:right w:val="none" w:sz="0" w:space="0" w:color="auto"/>
      </w:divBdr>
    </w:div>
    <w:div w:id="338779273">
      <w:bodyDiv w:val="1"/>
      <w:marLeft w:val="0"/>
      <w:marRight w:val="0"/>
      <w:marTop w:val="0"/>
      <w:marBottom w:val="0"/>
      <w:divBdr>
        <w:top w:val="none" w:sz="0" w:space="0" w:color="auto"/>
        <w:left w:val="none" w:sz="0" w:space="0" w:color="auto"/>
        <w:bottom w:val="none" w:sz="0" w:space="0" w:color="auto"/>
        <w:right w:val="none" w:sz="0" w:space="0" w:color="auto"/>
      </w:divBdr>
      <w:divsChild>
        <w:div w:id="1407608908">
          <w:marLeft w:val="547"/>
          <w:marRight w:val="0"/>
          <w:marTop w:val="200"/>
          <w:marBottom w:val="0"/>
          <w:divBdr>
            <w:top w:val="none" w:sz="0" w:space="0" w:color="auto"/>
            <w:left w:val="none" w:sz="0" w:space="0" w:color="auto"/>
            <w:bottom w:val="none" w:sz="0" w:space="0" w:color="auto"/>
            <w:right w:val="none" w:sz="0" w:space="0" w:color="auto"/>
          </w:divBdr>
        </w:div>
        <w:div w:id="1771855672">
          <w:marLeft w:val="547"/>
          <w:marRight w:val="0"/>
          <w:marTop w:val="200"/>
          <w:marBottom w:val="0"/>
          <w:divBdr>
            <w:top w:val="none" w:sz="0" w:space="0" w:color="auto"/>
            <w:left w:val="none" w:sz="0" w:space="0" w:color="auto"/>
            <w:bottom w:val="none" w:sz="0" w:space="0" w:color="auto"/>
            <w:right w:val="none" w:sz="0" w:space="0" w:color="auto"/>
          </w:divBdr>
        </w:div>
        <w:div w:id="1798068260">
          <w:marLeft w:val="547"/>
          <w:marRight w:val="0"/>
          <w:marTop w:val="200"/>
          <w:marBottom w:val="0"/>
          <w:divBdr>
            <w:top w:val="none" w:sz="0" w:space="0" w:color="auto"/>
            <w:left w:val="none" w:sz="0" w:space="0" w:color="auto"/>
            <w:bottom w:val="none" w:sz="0" w:space="0" w:color="auto"/>
            <w:right w:val="none" w:sz="0" w:space="0" w:color="auto"/>
          </w:divBdr>
        </w:div>
        <w:div w:id="1945183615">
          <w:marLeft w:val="547"/>
          <w:marRight w:val="0"/>
          <w:marTop w:val="200"/>
          <w:marBottom w:val="0"/>
          <w:divBdr>
            <w:top w:val="none" w:sz="0" w:space="0" w:color="auto"/>
            <w:left w:val="none" w:sz="0" w:space="0" w:color="auto"/>
            <w:bottom w:val="none" w:sz="0" w:space="0" w:color="auto"/>
            <w:right w:val="none" w:sz="0" w:space="0" w:color="auto"/>
          </w:divBdr>
        </w:div>
      </w:divsChild>
    </w:div>
    <w:div w:id="393701189">
      <w:bodyDiv w:val="1"/>
      <w:marLeft w:val="0"/>
      <w:marRight w:val="0"/>
      <w:marTop w:val="0"/>
      <w:marBottom w:val="0"/>
      <w:divBdr>
        <w:top w:val="none" w:sz="0" w:space="0" w:color="auto"/>
        <w:left w:val="none" w:sz="0" w:space="0" w:color="auto"/>
        <w:bottom w:val="none" w:sz="0" w:space="0" w:color="auto"/>
        <w:right w:val="none" w:sz="0" w:space="0" w:color="auto"/>
      </w:divBdr>
    </w:div>
    <w:div w:id="408313232">
      <w:bodyDiv w:val="1"/>
      <w:marLeft w:val="0"/>
      <w:marRight w:val="0"/>
      <w:marTop w:val="0"/>
      <w:marBottom w:val="0"/>
      <w:divBdr>
        <w:top w:val="none" w:sz="0" w:space="0" w:color="auto"/>
        <w:left w:val="none" w:sz="0" w:space="0" w:color="auto"/>
        <w:bottom w:val="none" w:sz="0" w:space="0" w:color="auto"/>
        <w:right w:val="none" w:sz="0" w:space="0" w:color="auto"/>
      </w:divBdr>
    </w:div>
    <w:div w:id="415634362">
      <w:bodyDiv w:val="1"/>
      <w:marLeft w:val="0"/>
      <w:marRight w:val="0"/>
      <w:marTop w:val="0"/>
      <w:marBottom w:val="0"/>
      <w:divBdr>
        <w:top w:val="none" w:sz="0" w:space="0" w:color="auto"/>
        <w:left w:val="none" w:sz="0" w:space="0" w:color="auto"/>
        <w:bottom w:val="none" w:sz="0" w:space="0" w:color="auto"/>
        <w:right w:val="none" w:sz="0" w:space="0" w:color="auto"/>
      </w:divBdr>
    </w:div>
    <w:div w:id="424300556">
      <w:bodyDiv w:val="1"/>
      <w:marLeft w:val="0"/>
      <w:marRight w:val="0"/>
      <w:marTop w:val="0"/>
      <w:marBottom w:val="0"/>
      <w:divBdr>
        <w:top w:val="none" w:sz="0" w:space="0" w:color="auto"/>
        <w:left w:val="none" w:sz="0" w:space="0" w:color="auto"/>
        <w:bottom w:val="none" w:sz="0" w:space="0" w:color="auto"/>
        <w:right w:val="none" w:sz="0" w:space="0" w:color="auto"/>
      </w:divBdr>
    </w:div>
    <w:div w:id="443429987">
      <w:bodyDiv w:val="1"/>
      <w:marLeft w:val="0"/>
      <w:marRight w:val="0"/>
      <w:marTop w:val="0"/>
      <w:marBottom w:val="0"/>
      <w:divBdr>
        <w:top w:val="none" w:sz="0" w:space="0" w:color="auto"/>
        <w:left w:val="none" w:sz="0" w:space="0" w:color="auto"/>
        <w:bottom w:val="none" w:sz="0" w:space="0" w:color="auto"/>
        <w:right w:val="none" w:sz="0" w:space="0" w:color="auto"/>
      </w:divBdr>
    </w:div>
    <w:div w:id="474951377">
      <w:bodyDiv w:val="1"/>
      <w:marLeft w:val="0"/>
      <w:marRight w:val="0"/>
      <w:marTop w:val="0"/>
      <w:marBottom w:val="0"/>
      <w:divBdr>
        <w:top w:val="none" w:sz="0" w:space="0" w:color="auto"/>
        <w:left w:val="none" w:sz="0" w:space="0" w:color="auto"/>
        <w:bottom w:val="none" w:sz="0" w:space="0" w:color="auto"/>
        <w:right w:val="none" w:sz="0" w:space="0" w:color="auto"/>
      </w:divBdr>
    </w:div>
    <w:div w:id="486168119">
      <w:bodyDiv w:val="1"/>
      <w:marLeft w:val="0"/>
      <w:marRight w:val="0"/>
      <w:marTop w:val="0"/>
      <w:marBottom w:val="0"/>
      <w:divBdr>
        <w:top w:val="none" w:sz="0" w:space="0" w:color="auto"/>
        <w:left w:val="none" w:sz="0" w:space="0" w:color="auto"/>
        <w:bottom w:val="none" w:sz="0" w:space="0" w:color="auto"/>
        <w:right w:val="none" w:sz="0" w:space="0" w:color="auto"/>
      </w:divBdr>
    </w:div>
    <w:div w:id="492255104">
      <w:bodyDiv w:val="1"/>
      <w:marLeft w:val="0"/>
      <w:marRight w:val="0"/>
      <w:marTop w:val="0"/>
      <w:marBottom w:val="0"/>
      <w:divBdr>
        <w:top w:val="none" w:sz="0" w:space="0" w:color="auto"/>
        <w:left w:val="none" w:sz="0" w:space="0" w:color="auto"/>
        <w:bottom w:val="none" w:sz="0" w:space="0" w:color="auto"/>
        <w:right w:val="none" w:sz="0" w:space="0" w:color="auto"/>
      </w:divBdr>
    </w:div>
    <w:div w:id="498037995">
      <w:bodyDiv w:val="1"/>
      <w:marLeft w:val="0"/>
      <w:marRight w:val="0"/>
      <w:marTop w:val="0"/>
      <w:marBottom w:val="0"/>
      <w:divBdr>
        <w:top w:val="none" w:sz="0" w:space="0" w:color="auto"/>
        <w:left w:val="none" w:sz="0" w:space="0" w:color="auto"/>
        <w:bottom w:val="none" w:sz="0" w:space="0" w:color="auto"/>
        <w:right w:val="none" w:sz="0" w:space="0" w:color="auto"/>
      </w:divBdr>
    </w:div>
    <w:div w:id="500049764">
      <w:bodyDiv w:val="1"/>
      <w:marLeft w:val="0"/>
      <w:marRight w:val="0"/>
      <w:marTop w:val="0"/>
      <w:marBottom w:val="0"/>
      <w:divBdr>
        <w:top w:val="none" w:sz="0" w:space="0" w:color="auto"/>
        <w:left w:val="none" w:sz="0" w:space="0" w:color="auto"/>
        <w:bottom w:val="none" w:sz="0" w:space="0" w:color="auto"/>
        <w:right w:val="none" w:sz="0" w:space="0" w:color="auto"/>
      </w:divBdr>
    </w:div>
    <w:div w:id="513761641">
      <w:bodyDiv w:val="1"/>
      <w:marLeft w:val="0"/>
      <w:marRight w:val="0"/>
      <w:marTop w:val="0"/>
      <w:marBottom w:val="0"/>
      <w:divBdr>
        <w:top w:val="none" w:sz="0" w:space="0" w:color="auto"/>
        <w:left w:val="none" w:sz="0" w:space="0" w:color="auto"/>
        <w:bottom w:val="none" w:sz="0" w:space="0" w:color="auto"/>
        <w:right w:val="none" w:sz="0" w:space="0" w:color="auto"/>
      </w:divBdr>
    </w:div>
    <w:div w:id="541094707">
      <w:bodyDiv w:val="1"/>
      <w:marLeft w:val="0"/>
      <w:marRight w:val="0"/>
      <w:marTop w:val="0"/>
      <w:marBottom w:val="0"/>
      <w:divBdr>
        <w:top w:val="none" w:sz="0" w:space="0" w:color="auto"/>
        <w:left w:val="none" w:sz="0" w:space="0" w:color="auto"/>
        <w:bottom w:val="none" w:sz="0" w:space="0" w:color="auto"/>
        <w:right w:val="none" w:sz="0" w:space="0" w:color="auto"/>
      </w:divBdr>
    </w:div>
    <w:div w:id="566232429">
      <w:bodyDiv w:val="1"/>
      <w:marLeft w:val="0"/>
      <w:marRight w:val="0"/>
      <w:marTop w:val="0"/>
      <w:marBottom w:val="0"/>
      <w:divBdr>
        <w:top w:val="none" w:sz="0" w:space="0" w:color="auto"/>
        <w:left w:val="none" w:sz="0" w:space="0" w:color="auto"/>
        <w:bottom w:val="none" w:sz="0" w:space="0" w:color="auto"/>
        <w:right w:val="none" w:sz="0" w:space="0" w:color="auto"/>
      </w:divBdr>
      <w:divsChild>
        <w:div w:id="84041330">
          <w:marLeft w:val="360"/>
          <w:marRight w:val="0"/>
          <w:marTop w:val="200"/>
          <w:marBottom w:val="0"/>
          <w:divBdr>
            <w:top w:val="none" w:sz="0" w:space="0" w:color="auto"/>
            <w:left w:val="none" w:sz="0" w:space="0" w:color="auto"/>
            <w:bottom w:val="none" w:sz="0" w:space="0" w:color="auto"/>
            <w:right w:val="none" w:sz="0" w:space="0" w:color="auto"/>
          </w:divBdr>
        </w:div>
        <w:div w:id="1472283302">
          <w:marLeft w:val="360"/>
          <w:marRight w:val="0"/>
          <w:marTop w:val="200"/>
          <w:marBottom w:val="0"/>
          <w:divBdr>
            <w:top w:val="none" w:sz="0" w:space="0" w:color="auto"/>
            <w:left w:val="none" w:sz="0" w:space="0" w:color="auto"/>
            <w:bottom w:val="none" w:sz="0" w:space="0" w:color="auto"/>
            <w:right w:val="none" w:sz="0" w:space="0" w:color="auto"/>
          </w:divBdr>
        </w:div>
        <w:div w:id="1952128617">
          <w:marLeft w:val="360"/>
          <w:marRight w:val="0"/>
          <w:marTop w:val="200"/>
          <w:marBottom w:val="0"/>
          <w:divBdr>
            <w:top w:val="none" w:sz="0" w:space="0" w:color="auto"/>
            <w:left w:val="none" w:sz="0" w:space="0" w:color="auto"/>
            <w:bottom w:val="none" w:sz="0" w:space="0" w:color="auto"/>
            <w:right w:val="none" w:sz="0" w:space="0" w:color="auto"/>
          </w:divBdr>
        </w:div>
      </w:divsChild>
    </w:div>
    <w:div w:id="578757805">
      <w:bodyDiv w:val="1"/>
      <w:marLeft w:val="0"/>
      <w:marRight w:val="0"/>
      <w:marTop w:val="0"/>
      <w:marBottom w:val="0"/>
      <w:divBdr>
        <w:top w:val="none" w:sz="0" w:space="0" w:color="auto"/>
        <w:left w:val="none" w:sz="0" w:space="0" w:color="auto"/>
        <w:bottom w:val="none" w:sz="0" w:space="0" w:color="auto"/>
        <w:right w:val="none" w:sz="0" w:space="0" w:color="auto"/>
      </w:divBdr>
    </w:div>
    <w:div w:id="605619243">
      <w:bodyDiv w:val="1"/>
      <w:marLeft w:val="0"/>
      <w:marRight w:val="0"/>
      <w:marTop w:val="0"/>
      <w:marBottom w:val="0"/>
      <w:divBdr>
        <w:top w:val="none" w:sz="0" w:space="0" w:color="auto"/>
        <w:left w:val="none" w:sz="0" w:space="0" w:color="auto"/>
        <w:bottom w:val="none" w:sz="0" w:space="0" w:color="auto"/>
        <w:right w:val="none" w:sz="0" w:space="0" w:color="auto"/>
      </w:divBdr>
    </w:div>
    <w:div w:id="606547296">
      <w:bodyDiv w:val="1"/>
      <w:marLeft w:val="0"/>
      <w:marRight w:val="0"/>
      <w:marTop w:val="0"/>
      <w:marBottom w:val="0"/>
      <w:divBdr>
        <w:top w:val="none" w:sz="0" w:space="0" w:color="auto"/>
        <w:left w:val="none" w:sz="0" w:space="0" w:color="auto"/>
        <w:bottom w:val="none" w:sz="0" w:space="0" w:color="auto"/>
        <w:right w:val="none" w:sz="0" w:space="0" w:color="auto"/>
      </w:divBdr>
    </w:div>
    <w:div w:id="636452498">
      <w:bodyDiv w:val="1"/>
      <w:marLeft w:val="0"/>
      <w:marRight w:val="0"/>
      <w:marTop w:val="0"/>
      <w:marBottom w:val="0"/>
      <w:divBdr>
        <w:top w:val="none" w:sz="0" w:space="0" w:color="auto"/>
        <w:left w:val="none" w:sz="0" w:space="0" w:color="auto"/>
        <w:bottom w:val="none" w:sz="0" w:space="0" w:color="auto"/>
        <w:right w:val="none" w:sz="0" w:space="0" w:color="auto"/>
      </w:divBdr>
      <w:divsChild>
        <w:div w:id="130363112">
          <w:marLeft w:val="547"/>
          <w:marRight w:val="0"/>
          <w:marTop w:val="0"/>
          <w:marBottom w:val="0"/>
          <w:divBdr>
            <w:top w:val="none" w:sz="0" w:space="0" w:color="auto"/>
            <w:left w:val="none" w:sz="0" w:space="0" w:color="auto"/>
            <w:bottom w:val="none" w:sz="0" w:space="0" w:color="auto"/>
            <w:right w:val="none" w:sz="0" w:space="0" w:color="auto"/>
          </w:divBdr>
        </w:div>
        <w:div w:id="252786466">
          <w:marLeft w:val="547"/>
          <w:marRight w:val="0"/>
          <w:marTop w:val="0"/>
          <w:marBottom w:val="0"/>
          <w:divBdr>
            <w:top w:val="none" w:sz="0" w:space="0" w:color="auto"/>
            <w:left w:val="none" w:sz="0" w:space="0" w:color="auto"/>
            <w:bottom w:val="none" w:sz="0" w:space="0" w:color="auto"/>
            <w:right w:val="none" w:sz="0" w:space="0" w:color="auto"/>
          </w:divBdr>
        </w:div>
        <w:div w:id="1121918598">
          <w:marLeft w:val="547"/>
          <w:marRight w:val="0"/>
          <w:marTop w:val="0"/>
          <w:marBottom w:val="0"/>
          <w:divBdr>
            <w:top w:val="none" w:sz="0" w:space="0" w:color="auto"/>
            <w:left w:val="none" w:sz="0" w:space="0" w:color="auto"/>
            <w:bottom w:val="none" w:sz="0" w:space="0" w:color="auto"/>
            <w:right w:val="none" w:sz="0" w:space="0" w:color="auto"/>
          </w:divBdr>
        </w:div>
      </w:divsChild>
    </w:div>
    <w:div w:id="678043348">
      <w:bodyDiv w:val="1"/>
      <w:marLeft w:val="0"/>
      <w:marRight w:val="0"/>
      <w:marTop w:val="0"/>
      <w:marBottom w:val="0"/>
      <w:divBdr>
        <w:top w:val="none" w:sz="0" w:space="0" w:color="auto"/>
        <w:left w:val="none" w:sz="0" w:space="0" w:color="auto"/>
        <w:bottom w:val="none" w:sz="0" w:space="0" w:color="auto"/>
        <w:right w:val="none" w:sz="0" w:space="0" w:color="auto"/>
      </w:divBdr>
      <w:divsChild>
        <w:div w:id="819226072">
          <w:marLeft w:val="547"/>
          <w:marRight w:val="0"/>
          <w:marTop w:val="240"/>
          <w:marBottom w:val="0"/>
          <w:divBdr>
            <w:top w:val="none" w:sz="0" w:space="0" w:color="auto"/>
            <w:left w:val="none" w:sz="0" w:space="0" w:color="auto"/>
            <w:bottom w:val="none" w:sz="0" w:space="0" w:color="auto"/>
            <w:right w:val="none" w:sz="0" w:space="0" w:color="auto"/>
          </w:divBdr>
        </w:div>
      </w:divsChild>
    </w:div>
    <w:div w:id="760415361">
      <w:bodyDiv w:val="1"/>
      <w:marLeft w:val="0"/>
      <w:marRight w:val="0"/>
      <w:marTop w:val="0"/>
      <w:marBottom w:val="0"/>
      <w:divBdr>
        <w:top w:val="none" w:sz="0" w:space="0" w:color="auto"/>
        <w:left w:val="none" w:sz="0" w:space="0" w:color="auto"/>
        <w:bottom w:val="none" w:sz="0" w:space="0" w:color="auto"/>
        <w:right w:val="none" w:sz="0" w:space="0" w:color="auto"/>
      </w:divBdr>
    </w:div>
    <w:div w:id="769742546">
      <w:bodyDiv w:val="1"/>
      <w:marLeft w:val="0"/>
      <w:marRight w:val="0"/>
      <w:marTop w:val="0"/>
      <w:marBottom w:val="0"/>
      <w:divBdr>
        <w:top w:val="none" w:sz="0" w:space="0" w:color="auto"/>
        <w:left w:val="none" w:sz="0" w:space="0" w:color="auto"/>
        <w:bottom w:val="none" w:sz="0" w:space="0" w:color="auto"/>
        <w:right w:val="none" w:sz="0" w:space="0" w:color="auto"/>
      </w:divBdr>
      <w:divsChild>
        <w:div w:id="761219553">
          <w:marLeft w:val="547"/>
          <w:marRight w:val="0"/>
          <w:marTop w:val="0"/>
          <w:marBottom w:val="0"/>
          <w:divBdr>
            <w:top w:val="none" w:sz="0" w:space="0" w:color="auto"/>
            <w:left w:val="none" w:sz="0" w:space="0" w:color="auto"/>
            <w:bottom w:val="none" w:sz="0" w:space="0" w:color="auto"/>
            <w:right w:val="none" w:sz="0" w:space="0" w:color="auto"/>
          </w:divBdr>
        </w:div>
        <w:div w:id="1304118279">
          <w:marLeft w:val="547"/>
          <w:marRight w:val="0"/>
          <w:marTop w:val="0"/>
          <w:marBottom w:val="0"/>
          <w:divBdr>
            <w:top w:val="none" w:sz="0" w:space="0" w:color="auto"/>
            <w:left w:val="none" w:sz="0" w:space="0" w:color="auto"/>
            <w:bottom w:val="none" w:sz="0" w:space="0" w:color="auto"/>
            <w:right w:val="none" w:sz="0" w:space="0" w:color="auto"/>
          </w:divBdr>
        </w:div>
        <w:div w:id="1414352485">
          <w:marLeft w:val="547"/>
          <w:marRight w:val="0"/>
          <w:marTop w:val="0"/>
          <w:marBottom w:val="0"/>
          <w:divBdr>
            <w:top w:val="none" w:sz="0" w:space="0" w:color="auto"/>
            <w:left w:val="none" w:sz="0" w:space="0" w:color="auto"/>
            <w:bottom w:val="none" w:sz="0" w:space="0" w:color="auto"/>
            <w:right w:val="none" w:sz="0" w:space="0" w:color="auto"/>
          </w:divBdr>
        </w:div>
        <w:div w:id="1841458315">
          <w:marLeft w:val="547"/>
          <w:marRight w:val="0"/>
          <w:marTop w:val="0"/>
          <w:marBottom w:val="0"/>
          <w:divBdr>
            <w:top w:val="none" w:sz="0" w:space="0" w:color="auto"/>
            <w:left w:val="none" w:sz="0" w:space="0" w:color="auto"/>
            <w:bottom w:val="none" w:sz="0" w:space="0" w:color="auto"/>
            <w:right w:val="none" w:sz="0" w:space="0" w:color="auto"/>
          </w:divBdr>
        </w:div>
      </w:divsChild>
    </w:div>
    <w:div w:id="786779215">
      <w:bodyDiv w:val="1"/>
      <w:marLeft w:val="0"/>
      <w:marRight w:val="0"/>
      <w:marTop w:val="0"/>
      <w:marBottom w:val="0"/>
      <w:divBdr>
        <w:top w:val="none" w:sz="0" w:space="0" w:color="auto"/>
        <w:left w:val="none" w:sz="0" w:space="0" w:color="auto"/>
        <w:bottom w:val="none" w:sz="0" w:space="0" w:color="auto"/>
        <w:right w:val="none" w:sz="0" w:space="0" w:color="auto"/>
      </w:divBdr>
    </w:div>
    <w:div w:id="851799487">
      <w:bodyDiv w:val="1"/>
      <w:marLeft w:val="0"/>
      <w:marRight w:val="0"/>
      <w:marTop w:val="0"/>
      <w:marBottom w:val="0"/>
      <w:divBdr>
        <w:top w:val="none" w:sz="0" w:space="0" w:color="auto"/>
        <w:left w:val="none" w:sz="0" w:space="0" w:color="auto"/>
        <w:bottom w:val="none" w:sz="0" w:space="0" w:color="auto"/>
        <w:right w:val="none" w:sz="0" w:space="0" w:color="auto"/>
      </w:divBdr>
      <w:divsChild>
        <w:div w:id="1375734946">
          <w:marLeft w:val="547"/>
          <w:marRight w:val="0"/>
          <w:marTop w:val="240"/>
          <w:marBottom w:val="0"/>
          <w:divBdr>
            <w:top w:val="none" w:sz="0" w:space="0" w:color="auto"/>
            <w:left w:val="none" w:sz="0" w:space="0" w:color="auto"/>
            <w:bottom w:val="none" w:sz="0" w:space="0" w:color="auto"/>
            <w:right w:val="none" w:sz="0" w:space="0" w:color="auto"/>
          </w:divBdr>
        </w:div>
      </w:divsChild>
    </w:div>
    <w:div w:id="864437849">
      <w:bodyDiv w:val="1"/>
      <w:marLeft w:val="0"/>
      <w:marRight w:val="0"/>
      <w:marTop w:val="0"/>
      <w:marBottom w:val="0"/>
      <w:divBdr>
        <w:top w:val="none" w:sz="0" w:space="0" w:color="auto"/>
        <w:left w:val="none" w:sz="0" w:space="0" w:color="auto"/>
        <w:bottom w:val="none" w:sz="0" w:space="0" w:color="auto"/>
        <w:right w:val="none" w:sz="0" w:space="0" w:color="auto"/>
      </w:divBdr>
    </w:div>
    <w:div w:id="886374551">
      <w:bodyDiv w:val="1"/>
      <w:marLeft w:val="0"/>
      <w:marRight w:val="0"/>
      <w:marTop w:val="0"/>
      <w:marBottom w:val="0"/>
      <w:divBdr>
        <w:top w:val="none" w:sz="0" w:space="0" w:color="auto"/>
        <w:left w:val="none" w:sz="0" w:space="0" w:color="auto"/>
        <w:bottom w:val="none" w:sz="0" w:space="0" w:color="auto"/>
        <w:right w:val="none" w:sz="0" w:space="0" w:color="auto"/>
      </w:divBdr>
      <w:divsChild>
        <w:div w:id="2133397319">
          <w:marLeft w:val="360"/>
          <w:marRight w:val="0"/>
          <w:marTop w:val="200"/>
          <w:marBottom w:val="0"/>
          <w:divBdr>
            <w:top w:val="none" w:sz="0" w:space="0" w:color="auto"/>
            <w:left w:val="none" w:sz="0" w:space="0" w:color="auto"/>
            <w:bottom w:val="none" w:sz="0" w:space="0" w:color="auto"/>
            <w:right w:val="none" w:sz="0" w:space="0" w:color="auto"/>
          </w:divBdr>
        </w:div>
      </w:divsChild>
    </w:div>
    <w:div w:id="899633415">
      <w:bodyDiv w:val="1"/>
      <w:marLeft w:val="0"/>
      <w:marRight w:val="0"/>
      <w:marTop w:val="0"/>
      <w:marBottom w:val="0"/>
      <w:divBdr>
        <w:top w:val="none" w:sz="0" w:space="0" w:color="auto"/>
        <w:left w:val="none" w:sz="0" w:space="0" w:color="auto"/>
        <w:bottom w:val="none" w:sz="0" w:space="0" w:color="auto"/>
        <w:right w:val="none" w:sz="0" w:space="0" w:color="auto"/>
      </w:divBdr>
    </w:div>
    <w:div w:id="906036048">
      <w:bodyDiv w:val="1"/>
      <w:marLeft w:val="0"/>
      <w:marRight w:val="0"/>
      <w:marTop w:val="0"/>
      <w:marBottom w:val="0"/>
      <w:divBdr>
        <w:top w:val="none" w:sz="0" w:space="0" w:color="auto"/>
        <w:left w:val="none" w:sz="0" w:space="0" w:color="auto"/>
        <w:bottom w:val="none" w:sz="0" w:space="0" w:color="auto"/>
        <w:right w:val="none" w:sz="0" w:space="0" w:color="auto"/>
      </w:divBdr>
    </w:div>
    <w:div w:id="915358776">
      <w:bodyDiv w:val="1"/>
      <w:marLeft w:val="0"/>
      <w:marRight w:val="0"/>
      <w:marTop w:val="0"/>
      <w:marBottom w:val="0"/>
      <w:divBdr>
        <w:top w:val="none" w:sz="0" w:space="0" w:color="auto"/>
        <w:left w:val="none" w:sz="0" w:space="0" w:color="auto"/>
        <w:bottom w:val="none" w:sz="0" w:space="0" w:color="auto"/>
        <w:right w:val="none" w:sz="0" w:space="0" w:color="auto"/>
      </w:divBdr>
    </w:div>
    <w:div w:id="945039070">
      <w:bodyDiv w:val="1"/>
      <w:marLeft w:val="0"/>
      <w:marRight w:val="0"/>
      <w:marTop w:val="0"/>
      <w:marBottom w:val="0"/>
      <w:divBdr>
        <w:top w:val="none" w:sz="0" w:space="0" w:color="auto"/>
        <w:left w:val="none" w:sz="0" w:space="0" w:color="auto"/>
        <w:bottom w:val="none" w:sz="0" w:space="0" w:color="auto"/>
        <w:right w:val="none" w:sz="0" w:space="0" w:color="auto"/>
      </w:divBdr>
    </w:div>
    <w:div w:id="956722297">
      <w:bodyDiv w:val="1"/>
      <w:marLeft w:val="0"/>
      <w:marRight w:val="0"/>
      <w:marTop w:val="0"/>
      <w:marBottom w:val="0"/>
      <w:divBdr>
        <w:top w:val="none" w:sz="0" w:space="0" w:color="auto"/>
        <w:left w:val="none" w:sz="0" w:space="0" w:color="auto"/>
        <w:bottom w:val="none" w:sz="0" w:space="0" w:color="auto"/>
        <w:right w:val="none" w:sz="0" w:space="0" w:color="auto"/>
      </w:divBdr>
    </w:div>
    <w:div w:id="985743015">
      <w:bodyDiv w:val="1"/>
      <w:marLeft w:val="0"/>
      <w:marRight w:val="0"/>
      <w:marTop w:val="0"/>
      <w:marBottom w:val="0"/>
      <w:divBdr>
        <w:top w:val="none" w:sz="0" w:space="0" w:color="auto"/>
        <w:left w:val="none" w:sz="0" w:space="0" w:color="auto"/>
        <w:bottom w:val="none" w:sz="0" w:space="0" w:color="auto"/>
        <w:right w:val="none" w:sz="0" w:space="0" w:color="auto"/>
      </w:divBdr>
      <w:divsChild>
        <w:div w:id="329450169">
          <w:marLeft w:val="446"/>
          <w:marRight w:val="0"/>
          <w:marTop w:val="0"/>
          <w:marBottom w:val="0"/>
          <w:divBdr>
            <w:top w:val="none" w:sz="0" w:space="0" w:color="auto"/>
            <w:left w:val="none" w:sz="0" w:space="0" w:color="auto"/>
            <w:bottom w:val="none" w:sz="0" w:space="0" w:color="auto"/>
            <w:right w:val="none" w:sz="0" w:space="0" w:color="auto"/>
          </w:divBdr>
        </w:div>
        <w:div w:id="776171113">
          <w:marLeft w:val="446"/>
          <w:marRight w:val="0"/>
          <w:marTop w:val="0"/>
          <w:marBottom w:val="0"/>
          <w:divBdr>
            <w:top w:val="none" w:sz="0" w:space="0" w:color="auto"/>
            <w:left w:val="none" w:sz="0" w:space="0" w:color="auto"/>
            <w:bottom w:val="none" w:sz="0" w:space="0" w:color="auto"/>
            <w:right w:val="none" w:sz="0" w:space="0" w:color="auto"/>
          </w:divBdr>
        </w:div>
        <w:div w:id="2028946048">
          <w:marLeft w:val="446"/>
          <w:marRight w:val="0"/>
          <w:marTop w:val="0"/>
          <w:marBottom w:val="0"/>
          <w:divBdr>
            <w:top w:val="none" w:sz="0" w:space="0" w:color="auto"/>
            <w:left w:val="none" w:sz="0" w:space="0" w:color="auto"/>
            <w:bottom w:val="none" w:sz="0" w:space="0" w:color="auto"/>
            <w:right w:val="none" w:sz="0" w:space="0" w:color="auto"/>
          </w:divBdr>
        </w:div>
      </w:divsChild>
    </w:div>
    <w:div w:id="988634330">
      <w:bodyDiv w:val="1"/>
      <w:marLeft w:val="0"/>
      <w:marRight w:val="0"/>
      <w:marTop w:val="0"/>
      <w:marBottom w:val="0"/>
      <w:divBdr>
        <w:top w:val="none" w:sz="0" w:space="0" w:color="auto"/>
        <w:left w:val="none" w:sz="0" w:space="0" w:color="auto"/>
        <w:bottom w:val="none" w:sz="0" w:space="0" w:color="auto"/>
        <w:right w:val="none" w:sz="0" w:space="0" w:color="auto"/>
      </w:divBdr>
    </w:div>
    <w:div w:id="991257235">
      <w:bodyDiv w:val="1"/>
      <w:marLeft w:val="0"/>
      <w:marRight w:val="0"/>
      <w:marTop w:val="0"/>
      <w:marBottom w:val="0"/>
      <w:divBdr>
        <w:top w:val="none" w:sz="0" w:space="0" w:color="auto"/>
        <w:left w:val="none" w:sz="0" w:space="0" w:color="auto"/>
        <w:bottom w:val="none" w:sz="0" w:space="0" w:color="auto"/>
        <w:right w:val="none" w:sz="0" w:space="0" w:color="auto"/>
      </w:divBdr>
    </w:div>
    <w:div w:id="993877422">
      <w:bodyDiv w:val="1"/>
      <w:marLeft w:val="0"/>
      <w:marRight w:val="0"/>
      <w:marTop w:val="0"/>
      <w:marBottom w:val="0"/>
      <w:divBdr>
        <w:top w:val="none" w:sz="0" w:space="0" w:color="auto"/>
        <w:left w:val="none" w:sz="0" w:space="0" w:color="auto"/>
        <w:bottom w:val="none" w:sz="0" w:space="0" w:color="auto"/>
        <w:right w:val="none" w:sz="0" w:space="0" w:color="auto"/>
      </w:divBdr>
    </w:div>
    <w:div w:id="1065178396">
      <w:bodyDiv w:val="1"/>
      <w:marLeft w:val="0"/>
      <w:marRight w:val="0"/>
      <w:marTop w:val="0"/>
      <w:marBottom w:val="0"/>
      <w:divBdr>
        <w:top w:val="none" w:sz="0" w:space="0" w:color="auto"/>
        <w:left w:val="none" w:sz="0" w:space="0" w:color="auto"/>
        <w:bottom w:val="none" w:sz="0" w:space="0" w:color="auto"/>
        <w:right w:val="none" w:sz="0" w:space="0" w:color="auto"/>
      </w:divBdr>
    </w:div>
    <w:div w:id="1095978749">
      <w:bodyDiv w:val="1"/>
      <w:marLeft w:val="0"/>
      <w:marRight w:val="0"/>
      <w:marTop w:val="0"/>
      <w:marBottom w:val="0"/>
      <w:divBdr>
        <w:top w:val="none" w:sz="0" w:space="0" w:color="auto"/>
        <w:left w:val="none" w:sz="0" w:space="0" w:color="auto"/>
        <w:bottom w:val="none" w:sz="0" w:space="0" w:color="auto"/>
        <w:right w:val="none" w:sz="0" w:space="0" w:color="auto"/>
      </w:divBdr>
    </w:div>
    <w:div w:id="1099720350">
      <w:bodyDiv w:val="1"/>
      <w:marLeft w:val="0"/>
      <w:marRight w:val="0"/>
      <w:marTop w:val="0"/>
      <w:marBottom w:val="0"/>
      <w:divBdr>
        <w:top w:val="none" w:sz="0" w:space="0" w:color="auto"/>
        <w:left w:val="none" w:sz="0" w:space="0" w:color="auto"/>
        <w:bottom w:val="none" w:sz="0" w:space="0" w:color="auto"/>
        <w:right w:val="none" w:sz="0" w:space="0" w:color="auto"/>
      </w:divBdr>
      <w:divsChild>
        <w:div w:id="188221706">
          <w:marLeft w:val="547"/>
          <w:marRight w:val="0"/>
          <w:marTop w:val="0"/>
          <w:marBottom w:val="0"/>
          <w:divBdr>
            <w:top w:val="none" w:sz="0" w:space="0" w:color="auto"/>
            <w:left w:val="none" w:sz="0" w:space="0" w:color="auto"/>
            <w:bottom w:val="none" w:sz="0" w:space="0" w:color="auto"/>
            <w:right w:val="none" w:sz="0" w:space="0" w:color="auto"/>
          </w:divBdr>
        </w:div>
        <w:div w:id="249584339">
          <w:marLeft w:val="547"/>
          <w:marRight w:val="0"/>
          <w:marTop w:val="0"/>
          <w:marBottom w:val="0"/>
          <w:divBdr>
            <w:top w:val="none" w:sz="0" w:space="0" w:color="auto"/>
            <w:left w:val="none" w:sz="0" w:space="0" w:color="auto"/>
            <w:bottom w:val="none" w:sz="0" w:space="0" w:color="auto"/>
            <w:right w:val="none" w:sz="0" w:space="0" w:color="auto"/>
          </w:divBdr>
        </w:div>
        <w:div w:id="1958176966">
          <w:marLeft w:val="547"/>
          <w:marRight w:val="0"/>
          <w:marTop w:val="0"/>
          <w:marBottom w:val="0"/>
          <w:divBdr>
            <w:top w:val="none" w:sz="0" w:space="0" w:color="auto"/>
            <w:left w:val="none" w:sz="0" w:space="0" w:color="auto"/>
            <w:bottom w:val="none" w:sz="0" w:space="0" w:color="auto"/>
            <w:right w:val="none" w:sz="0" w:space="0" w:color="auto"/>
          </w:divBdr>
        </w:div>
        <w:div w:id="2135828174">
          <w:marLeft w:val="547"/>
          <w:marRight w:val="0"/>
          <w:marTop w:val="0"/>
          <w:marBottom w:val="0"/>
          <w:divBdr>
            <w:top w:val="none" w:sz="0" w:space="0" w:color="auto"/>
            <w:left w:val="none" w:sz="0" w:space="0" w:color="auto"/>
            <w:bottom w:val="none" w:sz="0" w:space="0" w:color="auto"/>
            <w:right w:val="none" w:sz="0" w:space="0" w:color="auto"/>
          </w:divBdr>
        </w:div>
      </w:divsChild>
    </w:div>
    <w:div w:id="1162702822">
      <w:bodyDiv w:val="1"/>
      <w:marLeft w:val="0"/>
      <w:marRight w:val="0"/>
      <w:marTop w:val="0"/>
      <w:marBottom w:val="0"/>
      <w:divBdr>
        <w:top w:val="none" w:sz="0" w:space="0" w:color="auto"/>
        <w:left w:val="none" w:sz="0" w:space="0" w:color="auto"/>
        <w:bottom w:val="none" w:sz="0" w:space="0" w:color="auto"/>
        <w:right w:val="none" w:sz="0" w:space="0" w:color="auto"/>
      </w:divBdr>
    </w:div>
    <w:div w:id="1219121826">
      <w:bodyDiv w:val="1"/>
      <w:marLeft w:val="0"/>
      <w:marRight w:val="0"/>
      <w:marTop w:val="0"/>
      <w:marBottom w:val="0"/>
      <w:divBdr>
        <w:top w:val="none" w:sz="0" w:space="0" w:color="auto"/>
        <w:left w:val="none" w:sz="0" w:space="0" w:color="auto"/>
        <w:bottom w:val="none" w:sz="0" w:space="0" w:color="auto"/>
        <w:right w:val="none" w:sz="0" w:space="0" w:color="auto"/>
      </w:divBdr>
    </w:div>
    <w:div w:id="1251357204">
      <w:bodyDiv w:val="1"/>
      <w:marLeft w:val="0"/>
      <w:marRight w:val="0"/>
      <w:marTop w:val="0"/>
      <w:marBottom w:val="0"/>
      <w:divBdr>
        <w:top w:val="none" w:sz="0" w:space="0" w:color="auto"/>
        <w:left w:val="none" w:sz="0" w:space="0" w:color="auto"/>
        <w:bottom w:val="none" w:sz="0" w:space="0" w:color="auto"/>
        <w:right w:val="none" w:sz="0" w:space="0" w:color="auto"/>
      </w:divBdr>
      <w:divsChild>
        <w:div w:id="1738934982">
          <w:marLeft w:val="547"/>
          <w:marRight w:val="0"/>
          <w:marTop w:val="200"/>
          <w:marBottom w:val="0"/>
          <w:divBdr>
            <w:top w:val="none" w:sz="0" w:space="0" w:color="auto"/>
            <w:left w:val="none" w:sz="0" w:space="0" w:color="auto"/>
            <w:bottom w:val="none" w:sz="0" w:space="0" w:color="auto"/>
            <w:right w:val="none" w:sz="0" w:space="0" w:color="auto"/>
          </w:divBdr>
        </w:div>
      </w:divsChild>
    </w:div>
    <w:div w:id="1270622938">
      <w:bodyDiv w:val="1"/>
      <w:marLeft w:val="0"/>
      <w:marRight w:val="0"/>
      <w:marTop w:val="0"/>
      <w:marBottom w:val="0"/>
      <w:divBdr>
        <w:top w:val="none" w:sz="0" w:space="0" w:color="auto"/>
        <w:left w:val="none" w:sz="0" w:space="0" w:color="auto"/>
        <w:bottom w:val="none" w:sz="0" w:space="0" w:color="auto"/>
        <w:right w:val="none" w:sz="0" w:space="0" w:color="auto"/>
      </w:divBdr>
    </w:div>
    <w:div w:id="1310092290">
      <w:bodyDiv w:val="1"/>
      <w:marLeft w:val="0"/>
      <w:marRight w:val="0"/>
      <w:marTop w:val="0"/>
      <w:marBottom w:val="0"/>
      <w:divBdr>
        <w:top w:val="none" w:sz="0" w:space="0" w:color="auto"/>
        <w:left w:val="none" w:sz="0" w:space="0" w:color="auto"/>
        <w:bottom w:val="none" w:sz="0" w:space="0" w:color="auto"/>
        <w:right w:val="none" w:sz="0" w:space="0" w:color="auto"/>
      </w:divBdr>
    </w:div>
    <w:div w:id="1312325181">
      <w:bodyDiv w:val="1"/>
      <w:marLeft w:val="0"/>
      <w:marRight w:val="0"/>
      <w:marTop w:val="0"/>
      <w:marBottom w:val="0"/>
      <w:divBdr>
        <w:top w:val="none" w:sz="0" w:space="0" w:color="auto"/>
        <w:left w:val="none" w:sz="0" w:space="0" w:color="auto"/>
        <w:bottom w:val="none" w:sz="0" w:space="0" w:color="auto"/>
        <w:right w:val="none" w:sz="0" w:space="0" w:color="auto"/>
      </w:divBdr>
    </w:div>
    <w:div w:id="1323778716">
      <w:bodyDiv w:val="1"/>
      <w:marLeft w:val="0"/>
      <w:marRight w:val="0"/>
      <w:marTop w:val="0"/>
      <w:marBottom w:val="0"/>
      <w:divBdr>
        <w:top w:val="none" w:sz="0" w:space="0" w:color="auto"/>
        <w:left w:val="none" w:sz="0" w:space="0" w:color="auto"/>
        <w:bottom w:val="none" w:sz="0" w:space="0" w:color="auto"/>
        <w:right w:val="none" w:sz="0" w:space="0" w:color="auto"/>
      </w:divBdr>
    </w:div>
    <w:div w:id="1344550281">
      <w:bodyDiv w:val="1"/>
      <w:marLeft w:val="0"/>
      <w:marRight w:val="0"/>
      <w:marTop w:val="0"/>
      <w:marBottom w:val="0"/>
      <w:divBdr>
        <w:top w:val="none" w:sz="0" w:space="0" w:color="auto"/>
        <w:left w:val="none" w:sz="0" w:space="0" w:color="auto"/>
        <w:bottom w:val="none" w:sz="0" w:space="0" w:color="auto"/>
        <w:right w:val="none" w:sz="0" w:space="0" w:color="auto"/>
      </w:divBdr>
    </w:div>
    <w:div w:id="1421174473">
      <w:bodyDiv w:val="1"/>
      <w:marLeft w:val="0"/>
      <w:marRight w:val="0"/>
      <w:marTop w:val="0"/>
      <w:marBottom w:val="0"/>
      <w:divBdr>
        <w:top w:val="none" w:sz="0" w:space="0" w:color="auto"/>
        <w:left w:val="none" w:sz="0" w:space="0" w:color="auto"/>
        <w:bottom w:val="none" w:sz="0" w:space="0" w:color="auto"/>
        <w:right w:val="none" w:sz="0" w:space="0" w:color="auto"/>
      </w:divBdr>
      <w:divsChild>
        <w:div w:id="527834709">
          <w:marLeft w:val="0"/>
          <w:marRight w:val="0"/>
          <w:marTop w:val="0"/>
          <w:marBottom w:val="450"/>
          <w:divBdr>
            <w:top w:val="none" w:sz="0" w:space="0" w:color="auto"/>
            <w:left w:val="none" w:sz="0" w:space="0" w:color="auto"/>
            <w:bottom w:val="none" w:sz="0" w:space="0" w:color="auto"/>
            <w:right w:val="none" w:sz="0" w:space="0" w:color="auto"/>
          </w:divBdr>
          <w:divsChild>
            <w:div w:id="1120957576">
              <w:marLeft w:val="0"/>
              <w:marRight w:val="0"/>
              <w:marTop w:val="0"/>
              <w:marBottom w:val="0"/>
              <w:divBdr>
                <w:top w:val="none" w:sz="0" w:space="0" w:color="auto"/>
                <w:left w:val="none" w:sz="0" w:space="0" w:color="auto"/>
                <w:bottom w:val="none" w:sz="0" w:space="0" w:color="auto"/>
                <w:right w:val="none" w:sz="0" w:space="0" w:color="auto"/>
              </w:divBdr>
              <w:divsChild>
                <w:div w:id="608465990">
                  <w:marLeft w:val="0"/>
                  <w:marRight w:val="0"/>
                  <w:marTop w:val="0"/>
                  <w:marBottom w:val="0"/>
                  <w:divBdr>
                    <w:top w:val="none" w:sz="0" w:space="0" w:color="auto"/>
                    <w:left w:val="none" w:sz="0" w:space="0" w:color="auto"/>
                    <w:bottom w:val="none" w:sz="0" w:space="0" w:color="auto"/>
                    <w:right w:val="none" w:sz="0" w:space="0" w:color="auto"/>
                  </w:divBdr>
                </w:div>
                <w:div w:id="1030454486">
                  <w:marLeft w:val="0"/>
                  <w:marRight w:val="0"/>
                  <w:marTop w:val="0"/>
                  <w:marBottom w:val="0"/>
                  <w:divBdr>
                    <w:top w:val="none" w:sz="0" w:space="0" w:color="auto"/>
                    <w:left w:val="none" w:sz="0" w:space="0" w:color="auto"/>
                    <w:bottom w:val="none" w:sz="0" w:space="0" w:color="auto"/>
                    <w:right w:val="none" w:sz="0" w:space="0" w:color="auto"/>
                  </w:divBdr>
                  <w:divsChild>
                    <w:div w:id="1679037610">
                      <w:marLeft w:val="0"/>
                      <w:marRight w:val="0"/>
                      <w:marTop w:val="0"/>
                      <w:marBottom w:val="0"/>
                      <w:divBdr>
                        <w:top w:val="none" w:sz="0" w:space="0" w:color="auto"/>
                        <w:left w:val="none" w:sz="0" w:space="0" w:color="auto"/>
                        <w:bottom w:val="none" w:sz="0" w:space="0" w:color="auto"/>
                        <w:right w:val="none" w:sz="0" w:space="0" w:color="auto"/>
                      </w:divBdr>
                      <w:divsChild>
                        <w:div w:id="724597888">
                          <w:marLeft w:val="0"/>
                          <w:marRight w:val="0"/>
                          <w:marTop w:val="0"/>
                          <w:marBottom w:val="0"/>
                          <w:divBdr>
                            <w:top w:val="none" w:sz="0" w:space="0" w:color="auto"/>
                            <w:left w:val="none" w:sz="0" w:space="0" w:color="auto"/>
                            <w:bottom w:val="none" w:sz="0" w:space="0" w:color="auto"/>
                            <w:right w:val="none" w:sz="0" w:space="0" w:color="auto"/>
                          </w:divBdr>
                          <w:divsChild>
                            <w:div w:id="350498433">
                              <w:marLeft w:val="0"/>
                              <w:marRight w:val="0"/>
                              <w:marTop w:val="0"/>
                              <w:marBottom w:val="0"/>
                              <w:divBdr>
                                <w:top w:val="none" w:sz="0" w:space="0" w:color="auto"/>
                                <w:left w:val="none" w:sz="0" w:space="0" w:color="auto"/>
                                <w:bottom w:val="none" w:sz="0" w:space="0" w:color="auto"/>
                                <w:right w:val="none" w:sz="0" w:space="0" w:color="auto"/>
                              </w:divBdr>
                            </w:div>
                          </w:divsChild>
                        </w:div>
                        <w:div w:id="1059787297">
                          <w:marLeft w:val="0"/>
                          <w:marRight w:val="0"/>
                          <w:marTop w:val="0"/>
                          <w:marBottom w:val="0"/>
                          <w:divBdr>
                            <w:top w:val="none" w:sz="0" w:space="0" w:color="auto"/>
                            <w:left w:val="none" w:sz="0" w:space="0" w:color="auto"/>
                            <w:bottom w:val="none" w:sz="0" w:space="0" w:color="auto"/>
                            <w:right w:val="none" w:sz="0" w:space="0" w:color="auto"/>
                          </w:divBdr>
                          <w:divsChild>
                            <w:div w:id="1266885446">
                              <w:marLeft w:val="7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31634824">
          <w:marLeft w:val="0"/>
          <w:marRight w:val="0"/>
          <w:marTop w:val="0"/>
          <w:marBottom w:val="0"/>
          <w:divBdr>
            <w:top w:val="none" w:sz="0" w:space="0" w:color="auto"/>
            <w:left w:val="none" w:sz="0" w:space="0" w:color="auto"/>
            <w:bottom w:val="none" w:sz="0" w:space="0" w:color="auto"/>
            <w:right w:val="none" w:sz="0" w:space="0" w:color="auto"/>
          </w:divBdr>
          <w:divsChild>
            <w:div w:id="773945064">
              <w:marLeft w:val="0"/>
              <w:marRight w:val="0"/>
              <w:marTop w:val="0"/>
              <w:marBottom w:val="0"/>
              <w:divBdr>
                <w:top w:val="none" w:sz="0" w:space="0" w:color="auto"/>
                <w:left w:val="none" w:sz="0" w:space="0" w:color="auto"/>
                <w:bottom w:val="none" w:sz="0" w:space="0" w:color="auto"/>
                <w:right w:val="none" w:sz="0" w:space="0" w:color="auto"/>
              </w:divBdr>
              <w:divsChild>
                <w:div w:id="283199344">
                  <w:marLeft w:val="0"/>
                  <w:marRight w:val="0"/>
                  <w:marTop w:val="0"/>
                  <w:marBottom w:val="0"/>
                  <w:divBdr>
                    <w:top w:val="none" w:sz="0" w:space="0" w:color="auto"/>
                    <w:left w:val="none" w:sz="0" w:space="0" w:color="auto"/>
                    <w:bottom w:val="none" w:sz="0" w:space="0" w:color="auto"/>
                    <w:right w:val="none" w:sz="0" w:space="0" w:color="auto"/>
                  </w:divBdr>
                  <w:divsChild>
                    <w:div w:id="771097851">
                      <w:marLeft w:val="0"/>
                      <w:marRight w:val="0"/>
                      <w:marTop w:val="0"/>
                      <w:marBottom w:val="0"/>
                      <w:divBdr>
                        <w:top w:val="none" w:sz="0" w:space="0" w:color="auto"/>
                        <w:left w:val="none" w:sz="0" w:space="0" w:color="auto"/>
                        <w:bottom w:val="single" w:sz="6" w:space="15" w:color="E6E6E6"/>
                        <w:right w:val="none" w:sz="0" w:space="0" w:color="auto"/>
                      </w:divBdr>
                    </w:div>
                  </w:divsChild>
                </w:div>
              </w:divsChild>
            </w:div>
          </w:divsChild>
        </w:div>
      </w:divsChild>
    </w:div>
    <w:div w:id="1423839178">
      <w:bodyDiv w:val="1"/>
      <w:marLeft w:val="0"/>
      <w:marRight w:val="0"/>
      <w:marTop w:val="0"/>
      <w:marBottom w:val="0"/>
      <w:divBdr>
        <w:top w:val="none" w:sz="0" w:space="0" w:color="auto"/>
        <w:left w:val="none" w:sz="0" w:space="0" w:color="auto"/>
        <w:bottom w:val="none" w:sz="0" w:space="0" w:color="auto"/>
        <w:right w:val="none" w:sz="0" w:space="0" w:color="auto"/>
      </w:divBdr>
    </w:div>
    <w:div w:id="1444419163">
      <w:bodyDiv w:val="1"/>
      <w:marLeft w:val="0"/>
      <w:marRight w:val="0"/>
      <w:marTop w:val="0"/>
      <w:marBottom w:val="0"/>
      <w:divBdr>
        <w:top w:val="none" w:sz="0" w:space="0" w:color="auto"/>
        <w:left w:val="none" w:sz="0" w:space="0" w:color="auto"/>
        <w:bottom w:val="none" w:sz="0" w:space="0" w:color="auto"/>
        <w:right w:val="none" w:sz="0" w:space="0" w:color="auto"/>
      </w:divBdr>
    </w:div>
    <w:div w:id="1446971839">
      <w:bodyDiv w:val="1"/>
      <w:marLeft w:val="0"/>
      <w:marRight w:val="0"/>
      <w:marTop w:val="0"/>
      <w:marBottom w:val="0"/>
      <w:divBdr>
        <w:top w:val="none" w:sz="0" w:space="0" w:color="auto"/>
        <w:left w:val="none" w:sz="0" w:space="0" w:color="auto"/>
        <w:bottom w:val="none" w:sz="0" w:space="0" w:color="auto"/>
        <w:right w:val="none" w:sz="0" w:space="0" w:color="auto"/>
      </w:divBdr>
    </w:div>
    <w:div w:id="1456145012">
      <w:bodyDiv w:val="1"/>
      <w:marLeft w:val="0"/>
      <w:marRight w:val="0"/>
      <w:marTop w:val="0"/>
      <w:marBottom w:val="0"/>
      <w:divBdr>
        <w:top w:val="none" w:sz="0" w:space="0" w:color="auto"/>
        <w:left w:val="none" w:sz="0" w:space="0" w:color="auto"/>
        <w:bottom w:val="none" w:sz="0" w:space="0" w:color="auto"/>
        <w:right w:val="none" w:sz="0" w:space="0" w:color="auto"/>
      </w:divBdr>
    </w:div>
    <w:div w:id="1480413700">
      <w:bodyDiv w:val="1"/>
      <w:marLeft w:val="0"/>
      <w:marRight w:val="0"/>
      <w:marTop w:val="0"/>
      <w:marBottom w:val="0"/>
      <w:divBdr>
        <w:top w:val="none" w:sz="0" w:space="0" w:color="auto"/>
        <w:left w:val="none" w:sz="0" w:space="0" w:color="auto"/>
        <w:bottom w:val="none" w:sz="0" w:space="0" w:color="auto"/>
        <w:right w:val="none" w:sz="0" w:space="0" w:color="auto"/>
      </w:divBdr>
    </w:div>
    <w:div w:id="1488522388">
      <w:bodyDiv w:val="1"/>
      <w:marLeft w:val="0"/>
      <w:marRight w:val="0"/>
      <w:marTop w:val="0"/>
      <w:marBottom w:val="0"/>
      <w:divBdr>
        <w:top w:val="none" w:sz="0" w:space="0" w:color="auto"/>
        <w:left w:val="none" w:sz="0" w:space="0" w:color="auto"/>
        <w:bottom w:val="none" w:sz="0" w:space="0" w:color="auto"/>
        <w:right w:val="none" w:sz="0" w:space="0" w:color="auto"/>
      </w:divBdr>
    </w:div>
    <w:div w:id="1513491350">
      <w:bodyDiv w:val="1"/>
      <w:marLeft w:val="0"/>
      <w:marRight w:val="0"/>
      <w:marTop w:val="0"/>
      <w:marBottom w:val="0"/>
      <w:divBdr>
        <w:top w:val="none" w:sz="0" w:space="0" w:color="auto"/>
        <w:left w:val="none" w:sz="0" w:space="0" w:color="auto"/>
        <w:bottom w:val="none" w:sz="0" w:space="0" w:color="auto"/>
        <w:right w:val="none" w:sz="0" w:space="0" w:color="auto"/>
      </w:divBdr>
      <w:divsChild>
        <w:div w:id="11499408">
          <w:marLeft w:val="360"/>
          <w:marRight w:val="0"/>
          <w:marTop w:val="200"/>
          <w:marBottom w:val="0"/>
          <w:divBdr>
            <w:top w:val="none" w:sz="0" w:space="0" w:color="auto"/>
            <w:left w:val="none" w:sz="0" w:space="0" w:color="auto"/>
            <w:bottom w:val="none" w:sz="0" w:space="0" w:color="auto"/>
            <w:right w:val="none" w:sz="0" w:space="0" w:color="auto"/>
          </w:divBdr>
        </w:div>
        <w:div w:id="661082734">
          <w:marLeft w:val="360"/>
          <w:marRight w:val="0"/>
          <w:marTop w:val="200"/>
          <w:marBottom w:val="0"/>
          <w:divBdr>
            <w:top w:val="none" w:sz="0" w:space="0" w:color="auto"/>
            <w:left w:val="none" w:sz="0" w:space="0" w:color="auto"/>
            <w:bottom w:val="none" w:sz="0" w:space="0" w:color="auto"/>
            <w:right w:val="none" w:sz="0" w:space="0" w:color="auto"/>
          </w:divBdr>
        </w:div>
      </w:divsChild>
    </w:div>
    <w:div w:id="1527938842">
      <w:bodyDiv w:val="1"/>
      <w:marLeft w:val="0"/>
      <w:marRight w:val="0"/>
      <w:marTop w:val="0"/>
      <w:marBottom w:val="0"/>
      <w:divBdr>
        <w:top w:val="none" w:sz="0" w:space="0" w:color="auto"/>
        <w:left w:val="none" w:sz="0" w:space="0" w:color="auto"/>
        <w:bottom w:val="none" w:sz="0" w:space="0" w:color="auto"/>
        <w:right w:val="none" w:sz="0" w:space="0" w:color="auto"/>
      </w:divBdr>
    </w:div>
    <w:div w:id="1556697591">
      <w:bodyDiv w:val="1"/>
      <w:marLeft w:val="0"/>
      <w:marRight w:val="0"/>
      <w:marTop w:val="0"/>
      <w:marBottom w:val="0"/>
      <w:divBdr>
        <w:top w:val="none" w:sz="0" w:space="0" w:color="auto"/>
        <w:left w:val="none" w:sz="0" w:space="0" w:color="auto"/>
        <w:bottom w:val="none" w:sz="0" w:space="0" w:color="auto"/>
        <w:right w:val="none" w:sz="0" w:space="0" w:color="auto"/>
      </w:divBdr>
    </w:div>
    <w:div w:id="1594892562">
      <w:bodyDiv w:val="1"/>
      <w:marLeft w:val="0"/>
      <w:marRight w:val="0"/>
      <w:marTop w:val="0"/>
      <w:marBottom w:val="0"/>
      <w:divBdr>
        <w:top w:val="none" w:sz="0" w:space="0" w:color="auto"/>
        <w:left w:val="none" w:sz="0" w:space="0" w:color="auto"/>
        <w:bottom w:val="none" w:sz="0" w:space="0" w:color="auto"/>
        <w:right w:val="none" w:sz="0" w:space="0" w:color="auto"/>
      </w:divBdr>
    </w:div>
    <w:div w:id="1611744743">
      <w:bodyDiv w:val="1"/>
      <w:marLeft w:val="0"/>
      <w:marRight w:val="0"/>
      <w:marTop w:val="0"/>
      <w:marBottom w:val="0"/>
      <w:divBdr>
        <w:top w:val="none" w:sz="0" w:space="0" w:color="auto"/>
        <w:left w:val="none" w:sz="0" w:space="0" w:color="auto"/>
        <w:bottom w:val="none" w:sz="0" w:space="0" w:color="auto"/>
        <w:right w:val="none" w:sz="0" w:space="0" w:color="auto"/>
      </w:divBdr>
    </w:div>
    <w:div w:id="1673755244">
      <w:bodyDiv w:val="1"/>
      <w:marLeft w:val="0"/>
      <w:marRight w:val="0"/>
      <w:marTop w:val="0"/>
      <w:marBottom w:val="0"/>
      <w:divBdr>
        <w:top w:val="none" w:sz="0" w:space="0" w:color="auto"/>
        <w:left w:val="none" w:sz="0" w:space="0" w:color="auto"/>
        <w:bottom w:val="none" w:sz="0" w:space="0" w:color="auto"/>
        <w:right w:val="none" w:sz="0" w:space="0" w:color="auto"/>
      </w:divBdr>
    </w:div>
    <w:div w:id="1699618222">
      <w:bodyDiv w:val="1"/>
      <w:marLeft w:val="0"/>
      <w:marRight w:val="0"/>
      <w:marTop w:val="0"/>
      <w:marBottom w:val="0"/>
      <w:divBdr>
        <w:top w:val="none" w:sz="0" w:space="0" w:color="auto"/>
        <w:left w:val="none" w:sz="0" w:space="0" w:color="auto"/>
        <w:bottom w:val="none" w:sz="0" w:space="0" w:color="auto"/>
        <w:right w:val="none" w:sz="0" w:space="0" w:color="auto"/>
      </w:divBdr>
    </w:div>
    <w:div w:id="1732189497">
      <w:bodyDiv w:val="1"/>
      <w:marLeft w:val="0"/>
      <w:marRight w:val="0"/>
      <w:marTop w:val="0"/>
      <w:marBottom w:val="0"/>
      <w:divBdr>
        <w:top w:val="none" w:sz="0" w:space="0" w:color="auto"/>
        <w:left w:val="none" w:sz="0" w:space="0" w:color="auto"/>
        <w:bottom w:val="none" w:sz="0" w:space="0" w:color="auto"/>
        <w:right w:val="none" w:sz="0" w:space="0" w:color="auto"/>
      </w:divBdr>
    </w:div>
    <w:div w:id="1760247981">
      <w:bodyDiv w:val="1"/>
      <w:marLeft w:val="0"/>
      <w:marRight w:val="0"/>
      <w:marTop w:val="0"/>
      <w:marBottom w:val="0"/>
      <w:divBdr>
        <w:top w:val="none" w:sz="0" w:space="0" w:color="auto"/>
        <w:left w:val="none" w:sz="0" w:space="0" w:color="auto"/>
        <w:bottom w:val="none" w:sz="0" w:space="0" w:color="auto"/>
        <w:right w:val="none" w:sz="0" w:space="0" w:color="auto"/>
      </w:divBdr>
    </w:div>
    <w:div w:id="1778716517">
      <w:bodyDiv w:val="1"/>
      <w:marLeft w:val="0"/>
      <w:marRight w:val="0"/>
      <w:marTop w:val="0"/>
      <w:marBottom w:val="0"/>
      <w:divBdr>
        <w:top w:val="none" w:sz="0" w:space="0" w:color="auto"/>
        <w:left w:val="none" w:sz="0" w:space="0" w:color="auto"/>
        <w:bottom w:val="none" w:sz="0" w:space="0" w:color="auto"/>
        <w:right w:val="none" w:sz="0" w:space="0" w:color="auto"/>
      </w:divBdr>
    </w:div>
    <w:div w:id="1816528830">
      <w:bodyDiv w:val="1"/>
      <w:marLeft w:val="0"/>
      <w:marRight w:val="0"/>
      <w:marTop w:val="0"/>
      <w:marBottom w:val="0"/>
      <w:divBdr>
        <w:top w:val="none" w:sz="0" w:space="0" w:color="auto"/>
        <w:left w:val="none" w:sz="0" w:space="0" w:color="auto"/>
        <w:bottom w:val="none" w:sz="0" w:space="0" w:color="auto"/>
        <w:right w:val="none" w:sz="0" w:space="0" w:color="auto"/>
      </w:divBdr>
    </w:div>
    <w:div w:id="1822888772">
      <w:bodyDiv w:val="1"/>
      <w:marLeft w:val="0"/>
      <w:marRight w:val="0"/>
      <w:marTop w:val="0"/>
      <w:marBottom w:val="0"/>
      <w:divBdr>
        <w:top w:val="none" w:sz="0" w:space="0" w:color="auto"/>
        <w:left w:val="none" w:sz="0" w:space="0" w:color="auto"/>
        <w:bottom w:val="none" w:sz="0" w:space="0" w:color="auto"/>
        <w:right w:val="none" w:sz="0" w:space="0" w:color="auto"/>
      </w:divBdr>
    </w:div>
    <w:div w:id="1853955160">
      <w:bodyDiv w:val="1"/>
      <w:marLeft w:val="0"/>
      <w:marRight w:val="0"/>
      <w:marTop w:val="0"/>
      <w:marBottom w:val="0"/>
      <w:divBdr>
        <w:top w:val="none" w:sz="0" w:space="0" w:color="auto"/>
        <w:left w:val="none" w:sz="0" w:space="0" w:color="auto"/>
        <w:bottom w:val="none" w:sz="0" w:space="0" w:color="auto"/>
        <w:right w:val="none" w:sz="0" w:space="0" w:color="auto"/>
      </w:divBdr>
    </w:div>
    <w:div w:id="1871912691">
      <w:bodyDiv w:val="1"/>
      <w:marLeft w:val="0"/>
      <w:marRight w:val="0"/>
      <w:marTop w:val="0"/>
      <w:marBottom w:val="0"/>
      <w:divBdr>
        <w:top w:val="none" w:sz="0" w:space="0" w:color="auto"/>
        <w:left w:val="none" w:sz="0" w:space="0" w:color="auto"/>
        <w:bottom w:val="none" w:sz="0" w:space="0" w:color="auto"/>
        <w:right w:val="none" w:sz="0" w:space="0" w:color="auto"/>
      </w:divBdr>
    </w:div>
    <w:div w:id="1886208620">
      <w:bodyDiv w:val="1"/>
      <w:marLeft w:val="0"/>
      <w:marRight w:val="0"/>
      <w:marTop w:val="0"/>
      <w:marBottom w:val="0"/>
      <w:divBdr>
        <w:top w:val="none" w:sz="0" w:space="0" w:color="auto"/>
        <w:left w:val="none" w:sz="0" w:space="0" w:color="auto"/>
        <w:bottom w:val="none" w:sz="0" w:space="0" w:color="auto"/>
        <w:right w:val="none" w:sz="0" w:space="0" w:color="auto"/>
      </w:divBdr>
    </w:div>
    <w:div w:id="1905680757">
      <w:bodyDiv w:val="1"/>
      <w:marLeft w:val="0"/>
      <w:marRight w:val="0"/>
      <w:marTop w:val="0"/>
      <w:marBottom w:val="0"/>
      <w:divBdr>
        <w:top w:val="none" w:sz="0" w:space="0" w:color="auto"/>
        <w:left w:val="none" w:sz="0" w:space="0" w:color="auto"/>
        <w:bottom w:val="none" w:sz="0" w:space="0" w:color="auto"/>
        <w:right w:val="none" w:sz="0" w:space="0" w:color="auto"/>
      </w:divBdr>
    </w:div>
    <w:div w:id="1953706437">
      <w:bodyDiv w:val="1"/>
      <w:marLeft w:val="0"/>
      <w:marRight w:val="0"/>
      <w:marTop w:val="0"/>
      <w:marBottom w:val="0"/>
      <w:divBdr>
        <w:top w:val="none" w:sz="0" w:space="0" w:color="auto"/>
        <w:left w:val="none" w:sz="0" w:space="0" w:color="auto"/>
        <w:bottom w:val="none" w:sz="0" w:space="0" w:color="auto"/>
        <w:right w:val="none" w:sz="0" w:space="0" w:color="auto"/>
      </w:divBdr>
    </w:div>
    <w:div w:id="1984964657">
      <w:bodyDiv w:val="1"/>
      <w:marLeft w:val="0"/>
      <w:marRight w:val="0"/>
      <w:marTop w:val="0"/>
      <w:marBottom w:val="0"/>
      <w:divBdr>
        <w:top w:val="none" w:sz="0" w:space="0" w:color="auto"/>
        <w:left w:val="none" w:sz="0" w:space="0" w:color="auto"/>
        <w:bottom w:val="none" w:sz="0" w:space="0" w:color="auto"/>
        <w:right w:val="none" w:sz="0" w:space="0" w:color="auto"/>
      </w:divBdr>
    </w:div>
    <w:div w:id="1993092972">
      <w:bodyDiv w:val="1"/>
      <w:marLeft w:val="0"/>
      <w:marRight w:val="0"/>
      <w:marTop w:val="0"/>
      <w:marBottom w:val="0"/>
      <w:divBdr>
        <w:top w:val="none" w:sz="0" w:space="0" w:color="auto"/>
        <w:left w:val="none" w:sz="0" w:space="0" w:color="auto"/>
        <w:bottom w:val="none" w:sz="0" w:space="0" w:color="auto"/>
        <w:right w:val="none" w:sz="0" w:space="0" w:color="auto"/>
      </w:divBdr>
    </w:div>
    <w:div w:id="2036422818">
      <w:bodyDiv w:val="1"/>
      <w:marLeft w:val="0"/>
      <w:marRight w:val="0"/>
      <w:marTop w:val="0"/>
      <w:marBottom w:val="0"/>
      <w:divBdr>
        <w:top w:val="none" w:sz="0" w:space="0" w:color="auto"/>
        <w:left w:val="none" w:sz="0" w:space="0" w:color="auto"/>
        <w:bottom w:val="none" w:sz="0" w:space="0" w:color="auto"/>
        <w:right w:val="none" w:sz="0" w:space="0" w:color="auto"/>
      </w:divBdr>
    </w:div>
    <w:div w:id="2069527654">
      <w:bodyDiv w:val="1"/>
      <w:marLeft w:val="0"/>
      <w:marRight w:val="0"/>
      <w:marTop w:val="0"/>
      <w:marBottom w:val="0"/>
      <w:divBdr>
        <w:top w:val="none" w:sz="0" w:space="0" w:color="auto"/>
        <w:left w:val="none" w:sz="0" w:space="0" w:color="auto"/>
        <w:bottom w:val="none" w:sz="0" w:space="0" w:color="auto"/>
        <w:right w:val="none" w:sz="0" w:space="0" w:color="auto"/>
      </w:divBdr>
    </w:div>
    <w:div w:id="2096855089">
      <w:bodyDiv w:val="1"/>
      <w:marLeft w:val="0"/>
      <w:marRight w:val="0"/>
      <w:marTop w:val="0"/>
      <w:marBottom w:val="0"/>
      <w:divBdr>
        <w:top w:val="none" w:sz="0" w:space="0" w:color="auto"/>
        <w:left w:val="none" w:sz="0" w:space="0" w:color="auto"/>
        <w:bottom w:val="none" w:sz="0" w:space="0" w:color="auto"/>
        <w:right w:val="none" w:sz="0" w:space="0" w:color="auto"/>
      </w:divBdr>
    </w:div>
    <w:div w:id="2112239834">
      <w:bodyDiv w:val="1"/>
      <w:marLeft w:val="0"/>
      <w:marRight w:val="0"/>
      <w:marTop w:val="0"/>
      <w:marBottom w:val="0"/>
      <w:divBdr>
        <w:top w:val="none" w:sz="0" w:space="0" w:color="auto"/>
        <w:left w:val="none" w:sz="0" w:space="0" w:color="auto"/>
        <w:bottom w:val="none" w:sz="0" w:space="0" w:color="auto"/>
        <w:right w:val="none" w:sz="0" w:space="0" w:color="auto"/>
      </w:divBdr>
    </w:div>
    <w:div w:id="2115126038">
      <w:bodyDiv w:val="1"/>
      <w:marLeft w:val="0"/>
      <w:marRight w:val="0"/>
      <w:marTop w:val="0"/>
      <w:marBottom w:val="0"/>
      <w:divBdr>
        <w:top w:val="none" w:sz="0" w:space="0" w:color="auto"/>
        <w:left w:val="none" w:sz="0" w:space="0" w:color="auto"/>
        <w:bottom w:val="none" w:sz="0" w:space="0" w:color="auto"/>
        <w:right w:val="none" w:sz="0" w:space="0" w:color="auto"/>
      </w:divBdr>
    </w:div>
    <w:div w:id="2121679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25D2DB-D19D-4E9D-907C-E2D5D615B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5</TotalTime>
  <Pages>16</Pages>
  <Words>4733</Words>
  <Characters>26982</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idini huud</dc:creator>
  <cp:keywords/>
  <dc:description/>
  <cp:lastModifiedBy>SDI 1084</cp:lastModifiedBy>
  <cp:revision>212</cp:revision>
  <cp:lastPrinted>2024-07-08T11:49:00Z</cp:lastPrinted>
  <dcterms:created xsi:type="dcterms:W3CDTF">2025-11-04T20:23:00Z</dcterms:created>
  <dcterms:modified xsi:type="dcterms:W3CDTF">2026-03-05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fa7b44-b360-3777-9119-c732110650db</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